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27241CED" w:rsidR="006305D7" w:rsidRPr="00C16E10" w:rsidRDefault="006305D7" w:rsidP="00BA47B4">
      <w:pPr>
        <w:pStyle w:val="NormalWeb"/>
        <w:snapToGrid w:val="0"/>
        <w:spacing w:before="0" w:beforeAutospacing="0" w:after="0" w:afterAutospacing="0"/>
        <w:rPr>
          <w:color w:val="auto"/>
        </w:rPr>
      </w:pPr>
      <w:r w:rsidRPr="00C16E10">
        <w:rPr>
          <w:b/>
          <w:bCs/>
          <w:color w:val="auto"/>
        </w:rPr>
        <w:t>TITLE:</w:t>
      </w:r>
      <w:r w:rsidRPr="00C16E10">
        <w:rPr>
          <w:color w:val="auto"/>
        </w:rPr>
        <w:t xml:space="preserve"> </w:t>
      </w:r>
    </w:p>
    <w:p w14:paraId="58193E78" w14:textId="662607BC" w:rsidR="00E17B0D" w:rsidRPr="00C16E10" w:rsidRDefault="0028432F" w:rsidP="00BA47B4">
      <w:pPr>
        <w:snapToGrid w:val="0"/>
        <w:rPr>
          <w:color w:val="auto"/>
        </w:rPr>
      </w:pPr>
      <w:r>
        <w:rPr>
          <w:color w:val="auto"/>
        </w:rPr>
        <w:t>S</w:t>
      </w:r>
      <w:r w:rsidRPr="00C16E10">
        <w:rPr>
          <w:color w:val="auto"/>
        </w:rPr>
        <w:t xml:space="preserve">imultaneous </w:t>
      </w:r>
      <w:r>
        <w:rPr>
          <w:color w:val="auto"/>
        </w:rPr>
        <w:t>M</w:t>
      </w:r>
      <w:r w:rsidRPr="00C16E10">
        <w:rPr>
          <w:color w:val="auto"/>
        </w:rPr>
        <w:t>onitor</w:t>
      </w:r>
      <w:r>
        <w:rPr>
          <w:color w:val="auto"/>
        </w:rPr>
        <w:t>ing of</w:t>
      </w:r>
      <w:r w:rsidRPr="00C16E10">
        <w:rPr>
          <w:color w:val="auto"/>
        </w:rPr>
        <w:t xml:space="preserve"> </w:t>
      </w:r>
      <w:r w:rsidR="00CB3603" w:rsidRPr="00C16E10">
        <w:rPr>
          <w:color w:val="auto"/>
        </w:rPr>
        <w:t xml:space="preserve">Wireless </w:t>
      </w:r>
      <w:r>
        <w:rPr>
          <w:color w:val="auto"/>
        </w:rPr>
        <w:t>E</w:t>
      </w:r>
      <w:r w:rsidR="00CB3603" w:rsidRPr="00C16E10">
        <w:rPr>
          <w:color w:val="auto"/>
        </w:rPr>
        <w:t xml:space="preserve">lectrophysiology and </w:t>
      </w:r>
      <w:r>
        <w:rPr>
          <w:color w:val="auto"/>
        </w:rPr>
        <w:t>M</w:t>
      </w:r>
      <w:r w:rsidR="00CB3603" w:rsidRPr="00C16E10">
        <w:rPr>
          <w:color w:val="auto"/>
        </w:rPr>
        <w:t xml:space="preserve">emory </w:t>
      </w:r>
      <w:r>
        <w:rPr>
          <w:color w:val="auto"/>
        </w:rPr>
        <w:t>B</w:t>
      </w:r>
      <w:r w:rsidR="00CB3603" w:rsidRPr="00C16E10">
        <w:rPr>
          <w:color w:val="auto"/>
        </w:rPr>
        <w:t xml:space="preserve">ehavioral </w:t>
      </w:r>
      <w:r>
        <w:rPr>
          <w:color w:val="auto"/>
        </w:rPr>
        <w:t>T</w:t>
      </w:r>
      <w:r w:rsidR="00CB3603" w:rsidRPr="00C16E10">
        <w:rPr>
          <w:color w:val="auto"/>
        </w:rPr>
        <w:t xml:space="preserve">est as a </w:t>
      </w:r>
      <w:r>
        <w:rPr>
          <w:color w:val="auto"/>
        </w:rPr>
        <w:t>T</w:t>
      </w:r>
      <w:r w:rsidR="00CB3603" w:rsidRPr="00C16E10">
        <w:rPr>
          <w:color w:val="auto"/>
        </w:rPr>
        <w:t xml:space="preserve">ool </w:t>
      </w:r>
      <w:r>
        <w:rPr>
          <w:color w:val="auto"/>
        </w:rPr>
        <w:t>to</w:t>
      </w:r>
      <w:r w:rsidR="00CB3603" w:rsidRPr="00C16E10">
        <w:rPr>
          <w:color w:val="auto"/>
        </w:rPr>
        <w:t xml:space="preserve"> </w:t>
      </w:r>
      <w:r>
        <w:rPr>
          <w:color w:val="auto"/>
        </w:rPr>
        <w:t>S</w:t>
      </w:r>
      <w:r w:rsidR="00CB3603" w:rsidRPr="00C16E10">
        <w:rPr>
          <w:color w:val="auto"/>
        </w:rPr>
        <w:t xml:space="preserve">tudy </w:t>
      </w:r>
      <w:r>
        <w:rPr>
          <w:color w:val="auto"/>
        </w:rPr>
        <w:t>H</w:t>
      </w:r>
      <w:r w:rsidR="00CB3603" w:rsidRPr="00C16E10">
        <w:rPr>
          <w:color w:val="auto"/>
        </w:rPr>
        <w:t xml:space="preserve">ippocampal </w:t>
      </w:r>
      <w:r>
        <w:rPr>
          <w:color w:val="auto"/>
        </w:rPr>
        <w:t>N</w:t>
      </w:r>
      <w:r w:rsidR="00CB3603" w:rsidRPr="00C16E10">
        <w:rPr>
          <w:color w:val="auto"/>
        </w:rPr>
        <w:t>eurogenesis</w:t>
      </w:r>
    </w:p>
    <w:p w14:paraId="3CBDB4FC" w14:textId="77777777" w:rsidR="00C16E10" w:rsidRPr="00C16E10" w:rsidRDefault="00C16E10" w:rsidP="00BA47B4">
      <w:pPr>
        <w:snapToGrid w:val="0"/>
        <w:rPr>
          <w:b/>
          <w:bCs/>
          <w:color w:val="auto"/>
        </w:rPr>
      </w:pPr>
    </w:p>
    <w:p w14:paraId="54D50F2C" w14:textId="77777777" w:rsidR="00C16E10" w:rsidRPr="00C16E10" w:rsidRDefault="00C16E10" w:rsidP="00BA47B4">
      <w:pPr>
        <w:snapToGrid w:val="0"/>
        <w:rPr>
          <w:color w:val="auto"/>
          <w:lang w:val="es-MX"/>
        </w:rPr>
      </w:pPr>
      <w:r w:rsidRPr="00C16E10">
        <w:rPr>
          <w:b/>
          <w:bCs/>
          <w:color w:val="auto"/>
          <w:lang w:val="es-MX"/>
        </w:rPr>
        <w:t>AUTHORS AND AFFILIATIONS:</w:t>
      </w:r>
    </w:p>
    <w:p w14:paraId="0CB3ECD8" w14:textId="2B48D205" w:rsidR="00C16E10" w:rsidRPr="00C16E10" w:rsidRDefault="00C16E10" w:rsidP="00BA47B4">
      <w:pPr>
        <w:snapToGrid w:val="0"/>
        <w:rPr>
          <w:color w:val="auto"/>
          <w:lang w:val="es-MX"/>
        </w:rPr>
      </w:pPr>
      <w:r w:rsidRPr="00C16E10">
        <w:rPr>
          <w:color w:val="auto"/>
          <w:lang w:val="es-MX"/>
        </w:rPr>
        <w:t>Mario</w:t>
      </w:r>
      <w:r w:rsidR="00D32CBE">
        <w:rPr>
          <w:color w:val="auto"/>
          <w:lang w:val="es-MX"/>
        </w:rPr>
        <w:t xml:space="preserve"> </w:t>
      </w:r>
      <w:r w:rsidRPr="00C16E10">
        <w:rPr>
          <w:color w:val="auto"/>
          <w:lang w:val="es-MX"/>
        </w:rPr>
        <w:t>Buenrostro-Jáuregui</w:t>
      </w:r>
      <w:r w:rsidRPr="00C16E10">
        <w:rPr>
          <w:color w:val="auto"/>
          <w:vertAlign w:val="superscript"/>
          <w:lang w:val="es-MX"/>
        </w:rPr>
        <w:t>1</w:t>
      </w:r>
      <w:r w:rsidRPr="00C16E10">
        <w:rPr>
          <w:color w:val="auto"/>
          <w:lang w:val="es-MX"/>
        </w:rPr>
        <w:t>*, Luis Rodríguez-Serrano</w:t>
      </w:r>
      <w:r w:rsidRPr="00C16E10">
        <w:rPr>
          <w:color w:val="auto"/>
          <w:vertAlign w:val="superscript"/>
          <w:lang w:val="es-MX"/>
        </w:rPr>
        <w:t>1</w:t>
      </w:r>
      <w:r w:rsidRPr="00C16E10">
        <w:rPr>
          <w:color w:val="auto"/>
          <w:lang w:val="es-MX"/>
        </w:rPr>
        <w:t>, María Elena Chávez-Hernández</w:t>
      </w:r>
      <w:r w:rsidRPr="00C16E10">
        <w:rPr>
          <w:color w:val="auto"/>
          <w:vertAlign w:val="superscript"/>
          <w:lang w:val="es-MX"/>
        </w:rPr>
        <w:t>1</w:t>
      </w:r>
      <w:r w:rsidRPr="00C16E10">
        <w:rPr>
          <w:color w:val="auto"/>
          <w:lang w:val="es-MX"/>
        </w:rPr>
        <w:t>, Alejandro Tapia-de-Jesús</w:t>
      </w:r>
      <w:r w:rsidRPr="00C16E10">
        <w:rPr>
          <w:color w:val="auto"/>
          <w:vertAlign w:val="superscript"/>
          <w:lang w:val="es-MX"/>
        </w:rPr>
        <w:t>1</w:t>
      </w:r>
      <w:r w:rsidRPr="00C16E10">
        <w:rPr>
          <w:color w:val="auto"/>
          <w:lang w:val="es-MX"/>
        </w:rPr>
        <w:t>, Jesus Mata-Luevanos</w:t>
      </w:r>
      <w:r w:rsidRPr="00C16E10">
        <w:rPr>
          <w:color w:val="auto"/>
          <w:vertAlign w:val="superscript"/>
          <w:lang w:val="es-MX"/>
        </w:rPr>
        <w:t>1</w:t>
      </w:r>
      <w:r w:rsidRPr="00C16E10">
        <w:rPr>
          <w:color w:val="auto"/>
          <w:lang w:val="es-MX"/>
        </w:rPr>
        <w:t>, Florencia Mata</w:t>
      </w:r>
      <w:r w:rsidRPr="00C16E10">
        <w:rPr>
          <w:color w:val="auto"/>
          <w:vertAlign w:val="superscript"/>
          <w:lang w:val="es-MX"/>
        </w:rPr>
        <w:t>1</w:t>
      </w:r>
      <w:r w:rsidRPr="00C16E10">
        <w:rPr>
          <w:color w:val="auto"/>
          <w:lang w:val="es-MX"/>
        </w:rPr>
        <w:t>, Oscar Galicia-Castillo</w:t>
      </w:r>
      <w:r w:rsidRPr="00C16E10">
        <w:rPr>
          <w:color w:val="auto"/>
          <w:vertAlign w:val="superscript"/>
          <w:lang w:val="es-MX"/>
        </w:rPr>
        <w:t>1</w:t>
      </w:r>
      <w:r w:rsidRPr="00C16E10">
        <w:rPr>
          <w:color w:val="auto"/>
          <w:lang w:val="es-MX"/>
        </w:rPr>
        <w:t>, Daniel Tirado- Martínez</w:t>
      </w:r>
      <w:r w:rsidRPr="00C16E10">
        <w:rPr>
          <w:color w:val="auto"/>
          <w:vertAlign w:val="superscript"/>
          <w:lang w:val="es-MX"/>
        </w:rPr>
        <w:t>1</w:t>
      </w:r>
      <w:r w:rsidRPr="00C16E10">
        <w:rPr>
          <w:color w:val="auto"/>
          <w:lang w:val="es-MX"/>
        </w:rPr>
        <w:t>, Sylvia Ortega-Martinez</w:t>
      </w:r>
      <w:r w:rsidRPr="00C16E10">
        <w:rPr>
          <w:color w:val="auto"/>
          <w:vertAlign w:val="superscript"/>
          <w:lang w:val="es-MX"/>
        </w:rPr>
        <w:t>2</w:t>
      </w:r>
      <w:r w:rsidRPr="00C16E10">
        <w:rPr>
          <w:color w:val="auto"/>
          <w:lang w:val="es-MX"/>
        </w:rPr>
        <w:t>, Erik Bojorges-Valdez</w:t>
      </w:r>
      <w:r w:rsidRPr="00C16E10">
        <w:rPr>
          <w:color w:val="auto"/>
          <w:vertAlign w:val="superscript"/>
          <w:lang w:val="es-MX"/>
        </w:rPr>
        <w:t>3</w:t>
      </w:r>
      <w:r w:rsidRPr="00C16E10">
        <w:rPr>
          <w:color w:val="auto"/>
          <w:lang w:val="es-MX"/>
        </w:rPr>
        <w:t>*</w:t>
      </w:r>
    </w:p>
    <w:p w14:paraId="0EDE3FD9" w14:textId="77777777" w:rsidR="00C16E10" w:rsidRPr="00C16E10" w:rsidRDefault="00C16E10" w:rsidP="00BA47B4">
      <w:pPr>
        <w:snapToGrid w:val="0"/>
        <w:rPr>
          <w:color w:val="auto"/>
          <w:vertAlign w:val="superscript"/>
          <w:lang w:val="es-MX"/>
        </w:rPr>
      </w:pPr>
    </w:p>
    <w:p w14:paraId="7F44116A" w14:textId="77777777" w:rsidR="00C16E10" w:rsidRPr="00C16E10" w:rsidRDefault="00C16E10" w:rsidP="00BA47B4">
      <w:pPr>
        <w:snapToGrid w:val="0"/>
        <w:rPr>
          <w:color w:val="auto"/>
          <w:lang w:val="es-MX"/>
        </w:rPr>
      </w:pPr>
      <w:r w:rsidRPr="00C16E10">
        <w:rPr>
          <w:color w:val="auto"/>
          <w:vertAlign w:val="superscript"/>
          <w:lang w:val="es-MX"/>
        </w:rPr>
        <w:t>1</w:t>
      </w:r>
      <w:r w:rsidRPr="00C16E10">
        <w:rPr>
          <w:color w:val="auto"/>
          <w:lang w:val="es-MX"/>
        </w:rPr>
        <w:t>Laboratorio de Neurociencias, Departamento de Psicología, Universidad Iberoamericana, México City, México</w:t>
      </w:r>
    </w:p>
    <w:p w14:paraId="715D0870" w14:textId="77777777" w:rsidR="00C16E10" w:rsidRPr="00C16E10" w:rsidRDefault="00C16E10" w:rsidP="00BA47B4">
      <w:pPr>
        <w:snapToGrid w:val="0"/>
        <w:rPr>
          <w:color w:val="auto"/>
        </w:rPr>
      </w:pPr>
      <w:r w:rsidRPr="00C16E10">
        <w:rPr>
          <w:color w:val="auto"/>
          <w:vertAlign w:val="superscript"/>
        </w:rPr>
        <w:t>2</w:t>
      </w:r>
      <w:r w:rsidRPr="00C16E10">
        <w:rPr>
          <w:color w:val="auto"/>
        </w:rPr>
        <w:t>Stoeling Co., Wood Dale, Illinois, USA</w:t>
      </w:r>
    </w:p>
    <w:p w14:paraId="1919B77C" w14:textId="77777777" w:rsidR="00C16E10" w:rsidRPr="00C16E10" w:rsidRDefault="00C16E10" w:rsidP="00BA47B4">
      <w:pPr>
        <w:snapToGrid w:val="0"/>
        <w:rPr>
          <w:color w:val="auto"/>
          <w:lang w:val="es-MX"/>
        </w:rPr>
      </w:pPr>
      <w:r w:rsidRPr="00C16E10">
        <w:rPr>
          <w:color w:val="auto"/>
          <w:vertAlign w:val="superscript"/>
          <w:lang w:val="es-MX"/>
        </w:rPr>
        <w:t>3</w:t>
      </w:r>
      <w:r w:rsidRPr="00C16E10">
        <w:rPr>
          <w:color w:val="auto"/>
          <w:lang w:val="es-MX"/>
        </w:rPr>
        <w:t>Departamento de Estudios en Ingeniería para la Innovación, Universidad Iberoamericana, México City, México</w:t>
      </w:r>
    </w:p>
    <w:p w14:paraId="724DCBC9" w14:textId="77777777" w:rsidR="00C16E10" w:rsidRPr="00C16E10" w:rsidRDefault="00C16E10" w:rsidP="00BA47B4">
      <w:pPr>
        <w:snapToGrid w:val="0"/>
        <w:rPr>
          <w:color w:val="auto"/>
          <w:lang w:val="es-MX"/>
        </w:rPr>
      </w:pPr>
    </w:p>
    <w:p w14:paraId="5CE64ECB" w14:textId="7959CE6F" w:rsidR="0028432F" w:rsidRPr="00C16E10" w:rsidRDefault="0028432F" w:rsidP="00BA47B4">
      <w:pPr>
        <w:snapToGrid w:val="0"/>
        <w:rPr>
          <w:bCs/>
          <w:color w:val="auto"/>
        </w:rPr>
      </w:pPr>
      <w:r w:rsidRPr="00C16E10">
        <w:rPr>
          <w:bCs/>
          <w:color w:val="auto"/>
        </w:rPr>
        <w:t>*Th</w:t>
      </w:r>
      <w:r>
        <w:rPr>
          <w:bCs/>
          <w:color w:val="auto"/>
        </w:rPr>
        <w:t>ese</w:t>
      </w:r>
      <w:r w:rsidRPr="00C16E10">
        <w:rPr>
          <w:bCs/>
          <w:color w:val="auto"/>
        </w:rPr>
        <w:t xml:space="preserve"> authors contributed equally</w:t>
      </w:r>
    </w:p>
    <w:p w14:paraId="7A54C79E" w14:textId="77777777" w:rsidR="0028432F" w:rsidRPr="00D036DB" w:rsidRDefault="0028432F" w:rsidP="00BA47B4">
      <w:pPr>
        <w:snapToGrid w:val="0"/>
        <w:rPr>
          <w:bCs/>
          <w:color w:val="auto"/>
        </w:rPr>
      </w:pPr>
    </w:p>
    <w:p w14:paraId="217AFC0D" w14:textId="77777777" w:rsidR="0028432F" w:rsidRPr="00C16E10" w:rsidRDefault="0028432F" w:rsidP="00BA47B4">
      <w:pPr>
        <w:snapToGrid w:val="0"/>
        <w:rPr>
          <w:bCs/>
          <w:color w:val="auto"/>
        </w:rPr>
      </w:pPr>
      <w:r w:rsidRPr="00C16E10">
        <w:rPr>
          <w:bCs/>
          <w:color w:val="auto"/>
        </w:rPr>
        <w:t xml:space="preserve">Corresponding author: </w:t>
      </w:r>
    </w:p>
    <w:p w14:paraId="062437BF" w14:textId="77777777" w:rsidR="0028432F" w:rsidRPr="00C16E10" w:rsidRDefault="0028432F" w:rsidP="00BA47B4">
      <w:pPr>
        <w:snapToGrid w:val="0"/>
        <w:rPr>
          <w:color w:val="auto"/>
          <w:lang w:val="es-MX"/>
        </w:rPr>
      </w:pPr>
      <w:r w:rsidRPr="00C16E10">
        <w:rPr>
          <w:color w:val="auto"/>
          <w:lang w:val="es-MX"/>
        </w:rPr>
        <w:t xml:space="preserve">Mario Buenrostro-Jáuregui </w:t>
      </w:r>
      <w:r>
        <w:rPr>
          <w:color w:val="auto"/>
          <w:lang w:val="es-MX"/>
        </w:rPr>
        <w:tab/>
      </w:r>
      <w:r>
        <w:rPr>
          <w:color w:val="auto"/>
          <w:lang w:val="es-MX"/>
        </w:rPr>
        <w:tab/>
      </w:r>
      <w:r w:rsidRPr="00C16E10">
        <w:rPr>
          <w:color w:val="auto"/>
          <w:lang w:val="es-MX"/>
        </w:rPr>
        <w:t>(</w:t>
      </w:r>
      <w:r w:rsidRPr="0028432F">
        <w:rPr>
          <w:color w:val="auto"/>
          <w:lang w:val="es-MX"/>
        </w:rPr>
        <w:t>mario.buenrostro@ibero.mx</w:t>
      </w:r>
      <w:r w:rsidRPr="00C16E10">
        <w:rPr>
          <w:color w:val="auto"/>
          <w:lang w:val="es-MX"/>
        </w:rPr>
        <w:t>)</w:t>
      </w:r>
    </w:p>
    <w:p w14:paraId="367B56A1" w14:textId="77777777" w:rsidR="0028432F" w:rsidRPr="00C16E10" w:rsidRDefault="0028432F" w:rsidP="00BA47B4">
      <w:pPr>
        <w:snapToGrid w:val="0"/>
        <w:rPr>
          <w:color w:val="auto"/>
        </w:rPr>
      </w:pPr>
      <w:r w:rsidRPr="00C16E10">
        <w:rPr>
          <w:color w:val="auto"/>
        </w:rPr>
        <w:t xml:space="preserve">Erik </w:t>
      </w:r>
      <w:proofErr w:type="spellStart"/>
      <w:r w:rsidRPr="00C16E10">
        <w:rPr>
          <w:color w:val="auto"/>
        </w:rPr>
        <w:t>Bojorges</w:t>
      </w:r>
      <w:proofErr w:type="spellEnd"/>
      <w:r w:rsidRPr="00C16E10">
        <w:rPr>
          <w:color w:val="auto"/>
        </w:rPr>
        <w:t>-Valdez</w:t>
      </w:r>
      <w:r w:rsidRPr="00C16E10">
        <w:rPr>
          <w:color w:val="auto"/>
          <w:vertAlign w:val="superscript"/>
        </w:rPr>
        <w:t xml:space="preserve"> </w:t>
      </w:r>
      <w:r>
        <w:rPr>
          <w:color w:val="auto"/>
          <w:vertAlign w:val="superscript"/>
        </w:rPr>
        <w:tab/>
      </w:r>
      <w:r>
        <w:rPr>
          <w:color w:val="auto"/>
          <w:vertAlign w:val="superscript"/>
        </w:rPr>
        <w:tab/>
      </w:r>
      <w:r>
        <w:rPr>
          <w:color w:val="auto"/>
          <w:vertAlign w:val="superscript"/>
        </w:rPr>
        <w:tab/>
      </w:r>
      <w:r w:rsidRPr="00C16E10">
        <w:rPr>
          <w:color w:val="auto"/>
        </w:rPr>
        <w:t>(</w:t>
      </w:r>
      <w:r w:rsidRPr="0028432F">
        <w:t>erik.bojorges@ibero.mx</w:t>
      </w:r>
      <w:r w:rsidRPr="00C16E10">
        <w:rPr>
          <w:color w:val="auto"/>
        </w:rPr>
        <w:t>)</w:t>
      </w:r>
    </w:p>
    <w:p w14:paraId="1930F251" w14:textId="77777777" w:rsidR="0028432F" w:rsidRDefault="0028432F" w:rsidP="00BA47B4">
      <w:pPr>
        <w:snapToGrid w:val="0"/>
        <w:rPr>
          <w:bCs/>
          <w:color w:val="auto"/>
        </w:rPr>
      </w:pPr>
    </w:p>
    <w:p w14:paraId="2D8FCD84" w14:textId="56E13812" w:rsidR="00C16E10" w:rsidRPr="00C16E10" w:rsidRDefault="00C16E10" w:rsidP="00BA47B4">
      <w:pPr>
        <w:snapToGrid w:val="0"/>
        <w:rPr>
          <w:bCs/>
          <w:color w:val="auto"/>
        </w:rPr>
      </w:pPr>
      <w:r w:rsidRPr="00C16E10">
        <w:rPr>
          <w:bCs/>
          <w:color w:val="auto"/>
        </w:rPr>
        <w:t>Email addresses of co-authors:</w:t>
      </w:r>
    </w:p>
    <w:p w14:paraId="00CBFF39" w14:textId="2D6C822E" w:rsidR="00C16E10" w:rsidRPr="00C16E10" w:rsidRDefault="00C16E10" w:rsidP="00BA47B4">
      <w:pPr>
        <w:snapToGrid w:val="0"/>
        <w:rPr>
          <w:color w:val="auto"/>
          <w:vertAlign w:val="superscript"/>
          <w:lang w:val="es-MX"/>
        </w:rPr>
      </w:pPr>
      <w:r w:rsidRPr="00C16E10">
        <w:rPr>
          <w:color w:val="auto"/>
          <w:lang w:val="es-MX"/>
        </w:rPr>
        <w:t xml:space="preserve">Alejandro Tapia-de Jesús </w:t>
      </w:r>
      <w:r w:rsidR="0028432F">
        <w:rPr>
          <w:color w:val="auto"/>
          <w:lang w:val="es-MX"/>
        </w:rPr>
        <w:tab/>
      </w:r>
      <w:r w:rsidR="0028432F">
        <w:rPr>
          <w:color w:val="auto"/>
          <w:lang w:val="es-MX"/>
        </w:rPr>
        <w:tab/>
      </w:r>
      <w:r w:rsidRPr="00C16E10">
        <w:rPr>
          <w:color w:val="auto"/>
          <w:lang w:val="es-MX"/>
        </w:rPr>
        <w:t>(</w:t>
      </w:r>
      <w:r w:rsidRPr="0028432F">
        <w:rPr>
          <w:color w:val="auto"/>
          <w:lang w:val="es-MX"/>
        </w:rPr>
        <w:t>tapia.neuropsic@gmail.com</w:t>
      </w:r>
      <w:r w:rsidRPr="00C16E10">
        <w:rPr>
          <w:color w:val="auto"/>
          <w:lang w:val="es-MX"/>
        </w:rPr>
        <w:t>)</w:t>
      </w:r>
    </w:p>
    <w:p w14:paraId="2D0ADF03" w14:textId="7620E505" w:rsidR="00C16E10" w:rsidRPr="00C16E10" w:rsidRDefault="00C16E10" w:rsidP="00BA47B4">
      <w:pPr>
        <w:snapToGrid w:val="0"/>
        <w:rPr>
          <w:color w:val="auto"/>
          <w:vertAlign w:val="superscript"/>
          <w:lang w:val="es-MX"/>
        </w:rPr>
      </w:pPr>
      <w:r w:rsidRPr="00C16E10">
        <w:rPr>
          <w:color w:val="auto"/>
          <w:lang w:val="es-MX"/>
        </w:rPr>
        <w:t xml:space="preserve">Jesus Mata-Luevanos </w:t>
      </w:r>
      <w:r w:rsidR="0028432F">
        <w:rPr>
          <w:color w:val="auto"/>
          <w:lang w:val="es-MX"/>
        </w:rPr>
        <w:tab/>
      </w:r>
      <w:r w:rsidR="0028432F">
        <w:rPr>
          <w:color w:val="auto"/>
          <w:lang w:val="es-MX"/>
        </w:rPr>
        <w:tab/>
      </w:r>
      <w:r w:rsidR="0028432F">
        <w:rPr>
          <w:color w:val="auto"/>
          <w:lang w:val="es-MX"/>
        </w:rPr>
        <w:tab/>
      </w:r>
      <w:r w:rsidRPr="00C16E10">
        <w:rPr>
          <w:color w:val="auto"/>
          <w:lang w:val="es-MX"/>
        </w:rPr>
        <w:t>(</w:t>
      </w:r>
      <w:r w:rsidRPr="0028432F">
        <w:rPr>
          <w:color w:val="auto"/>
          <w:lang w:val="es-MX"/>
        </w:rPr>
        <w:t>jarmando.luevanos@gmail.com</w:t>
      </w:r>
      <w:r w:rsidRPr="00C16E10">
        <w:rPr>
          <w:color w:val="auto"/>
          <w:lang w:val="es-MX"/>
        </w:rPr>
        <w:t xml:space="preserve">) </w:t>
      </w:r>
    </w:p>
    <w:p w14:paraId="151A3D80" w14:textId="7DDC7E9A" w:rsidR="00C16E10" w:rsidRPr="00C16E10" w:rsidRDefault="00C16E10" w:rsidP="00BA47B4">
      <w:pPr>
        <w:snapToGrid w:val="0"/>
        <w:rPr>
          <w:color w:val="auto"/>
          <w:vertAlign w:val="superscript"/>
          <w:lang w:val="es-MX"/>
        </w:rPr>
      </w:pPr>
      <w:r w:rsidRPr="00C16E10">
        <w:rPr>
          <w:color w:val="auto"/>
          <w:lang w:val="es-MX"/>
        </w:rPr>
        <w:t xml:space="preserve">Luis Rodríguez-Serrano </w:t>
      </w:r>
      <w:r w:rsidR="0028432F">
        <w:rPr>
          <w:color w:val="auto"/>
          <w:lang w:val="es-MX"/>
        </w:rPr>
        <w:tab/>
      </w:r>
      <w:r w:rsidR="0028432F">
        <w:rPr>
          <w:color w:val="auto"/>
          <w:lang w:val="es-MX"/>
        </w:rPr>
        <w:tab/>
      </w:r>
      <w:r w:rsidRPr="00C16E10">
        <w:rPr>
          <w:color w:val="auto"/>
          <w:lang w:val="es-MX"/>
        </w:rPr>
        <w:t>(</w:t>
      </w:r>
      <w:r w:rsidRPr="0028432F">
        <w:rPr>
          <w:color w:val="auto"/>
          <w:lang w:val="es-MX"/>
        </w:rPr>
        <w:t>cosmonauta84@yahoo.com.mx</w:t>
      </w:r>
      <w:r w:rsidRPr="00C16E10">
        <w:rPr>
          <w:color w:val="auto"/>
          <w:lang w:val="es-MX"/>
        </w:rPr>
        <w:t xml:space="preserve">)  </w:t>
      </w:r>
    </w:p>
    <w:p w14:paraId="2AB61A73" w14:textId="684ACBF1" w:rsidR="00C16E10" w:rsidRPr="00C16E10" w:rsidRDefault="00C16E10" w:rsidP="00BA47B4">
      <w:pPr>
        <w:snapToGrid w:val="0"/>
        <w:rPr>
          <w:color w:val="auto"/>
          <w:vertAlign w:val="superscript"/>
          <w:lang w:val="es-MX"/>
        </w:rPr>
      </w:pPr>
      <w:r w:rsidRPr="00C16E10">
        <w:rPr>
          <w:color w:val="auto"/>
          <w:lang w:val="es-MX"/>
        </w:rPr>
        <w:t xml:space="preserve">María Elena Chávez </w:t>
      </w:r>
      <w:r w:rsidR="0028432F">
        <w:rPr>
          <w:color w:val="auto"/>
          <w:lang w:val="es-MX"/>
        </w:rPr>
        <w:tab/>
      </w:r>
      <w:r w:rsidR="0028432F">
        <w:rPr>
          <w:color w:val="auto"/>
          <w:lang w:val="es-MX"/>
        </w:rPr>
        <w:tab/>
      </w:r>
      <w:r w:rsidR="0028432F">
        <w:rPr>
          <w:color w:val="auto"/>
          <w:lang w:val="es-MX"/>
        </w:rPr>
        <w:tab/>
      </w:r>
      <w:r w:rsidRPr="00C16E10">
        <w:rPr>
          <w:color w:val="auto"/>
          <w:lang w:val="es-MX"/>
        </w:rPr>
        <w:t>(</w:t>
      </w:r>
      <w:r w:rsidRPr="0028432F">
        <w:rPr>
          <w:color w:val="auto"/>
          <w:lang w:val="es-MX"/>
        </w:rPr>
        <w:t>mariele_chavez@yahoo.com</w:t>
      </w:r>
      <w:r w:rsidRPr="00C16E10">
        <w:rPr>
          <w:color w:val="auto"/>
          <w:lang w:val="es-MX"/>
        </w:rPr>
        <w:t xml:space="preserve">) </w:t>
      </w:r>
    </w:p>
    <w:p w14:paraId="27217FCA" w14:textId="41856647" w:rsidR="00C16E10" w:rsidRPr="00C16E10" w:rsidRDefault="00C16E10" w:rsidP="00BA47B4">
      <w:pPr>
        <w:snapToGrid w:val="0"/>
        <w:rPr>
          <w:color w:val="auto"/>
          <w:lang w:val="es-MX"/>
        </w:rPr>
      </w:pPr>
      <w:r w:rsidRPr="00C16E10">
        <w:rPr>
          <w:color w:val="auto"/>
          <w:lang w:val="es-MX"/>
        </w:rPr>
        <w:t xml:space="preserve">Florencia Mata </w:t>
      </w:r>
      <w:r w:rsidR="0028432F">
        <w:rPr>
          <w:color w:val="auto"/>
          <w:lang w:val="es-MX"/>
        </w:rPr>
        <w:tab/>
      </w:r>
      <w:r w:rsidR="0028432F">
        <w:rPr>
          <w:color w:val="auto"/>
          <w:lang w:val="es-MX"/>
        </w:rPr>
        <w:tab/>
      </w:r>
      <w:r w:rsidR="0028432F">
        <w:rPr>
          <w:color w:val="auto"/>
          <w:lang w:val="es-MX"/>
        </w:rPr>
        <w:tab/>
      </w:r>
      <w:r w:rsidRPr="00C16E10">
        <w:rPr>
          <w:color w:val="auto"/>
          <w:lang w:val="es-MX"/>
        </w:rPr>
        <w:t>(</w:t>
      </w:r>
      <w:r w:rsidRPr="0028432F">
        <w:rPr>
          <w:color w:val="auto"/>
          <w:lang w:val="es-MX"/>
        </w:rPr>
        <w:t>maria.florencia@ibero.mx</w:t>
      </w:r>
      <w:r w:rsidRPr="00C16E10">
        <w:rPr>
          <w:color w:val="auto"/>
          <w:lang w:val="es-MX"/>
        </w:rPr>
        <w:t xml:space="preserve">)  </w:t>
      </w:r>
    </w:p>
    <w:p w14:paraId="4B302796" w14:textId="73BED514" w:rsidR="00C16E10" w:rsidRPr="00C16E10" w:rsidRDefault="00C16E10" w:rsidP="00BA47B4">
      <w:pPr>
        <w:snapToGrid w:val="0"/>
        <w:rPr>
          <w:color w:val="auto"/>
          <w:vertAlign w:val="superscript"/>
          <w:lang w:val="es-MX"/>
        </w:rPr>
      </w:pPr>
      <w:r w:rsidRPr="00C16E10">
        <w:rPr>
          <w:color w:val="auto"/>
          <w:lang w:val="es-MX"/>
        </w:rPr>
        <w:t xml:space="preserve">Oscar Galicia-Castillo </w:t>
      </w:r>
      <w:r w:rsidR="0028432F">
        <w:rPr>
          <w:color w:val="auto"/>
          <w:lang w:val="es-MX"/>
        </w:rPr>
        <w:tab/>
      </w:r>
      <w:r w:rsidR="0028432F">
        <w:rPr>
          <w:color w:val="auto"/>
          <w:lang w:val="es-MX"/>
        </w:rPr>
        <w:tab/>
      </w:r>
      <w:r w:rsidR="0028432F">
        <w:rPr>
          <w:color w:val="auto"/>
          <w:lang w:val="es-MX"/>
        </w:rPr>
        <w:tab/>
      </w:r>
      <w:r w:rsidRPr="00C16E10">
        <w:rPr>
          <w:color w:val="auto"/>
          <w:lang w:val="es-MX"/>
        </w:rPr>
        <w:t>(</w:t>
      </w:r>
      <w:r w:rsidRPr="0028432F">
        <w:rPr>
          <w:color w:val="auto"/>
          <w:lang w:val="es-MX"/>
        </w:rPr>
        <w:t>oscar.galicia@ibero.mx</w:t>
      </w:r>
      <w:r w:rsidRPr="00C16E10">
        <w:rPr>
          <w:color w:val="auto"/>
          <w:lang w:val="es-MX"/>
        </w:rPr>
        <w:t xml:space="preserve">) </w:t>
      </w:r>
    </w:p>
    <w:p w14:paraId="116B745B" w14:textId="777C7252" w:rsidR="00C16E10" w:rsidRPr="00C16E10" w:rsidRDefault="00C16E10" w:rsidP="00BA47B4">
      <w:pPr>
        <w:snapToGrid w:val="0"/>
        <w:rPr>
          <w:bCs/>
          <w:color w:val="auto"/>
          <w:lang w:val="es-MX"/>
        </w:rPr>
      </w:pPr>
      <w:r w:rsidRPr="00C16E10">
        <w:rPr>
          <w:color w:val="auto"/>
          <w:lang w:val="es-MX"/>
        </w:rPr>
        <w:t>Daniel Tirado-Martínez</w:t>
      </w:r>
      <w:r w:rsidRPr="00C16E10">
        <w:rPr>
          <w:bCs/>
          <w:color w:val="auto"/>
          <w:lang w:val="es-MX"/>
        </w:rPr>
        <w:t xml:space="preserve"> </w:t>
      </w:r>
      <w:r w:rsidR="0028432F">
        <w:rPr>
          <w:bCs/>
          <w:color w:val="auto"/>
          <w:lang w:val="es-MX"/>
        </w:rPr>
        <w:tab/>
      </w:r>
      <w:r w:rsidR="0028432F">
        <w:rPr>
          <w:bCs/>
          <w:color w:val="auto"/>
          <w:lang w:val="es-MX"/>
        </w:rPr>
        <w:tab/>
      </w:r>
      <w:r w:rsidRPr="00C16E10">
        <w:rPr>
          <w:bCs/>
          <w:color w:val="auto"/>
          <w:lang w:val="es-MX"/>
        </w:rPr>
        <w:t>(</w:t>
      </w:r>
      <w:r w:rsidRPr="0028432F">
        <w:rPr>
          <w:bCs/>
          <w:color w:val="auto"/>
          <w:lang w:val="es-MX"/>
        </w:rPr>
        <w:t>A2130090@correo.uia.mx</w:t>
      </w:r>
      <w:r w:rsidRPr="00C16E10">
        <w:rPr>
          <w:bCs/>
          <w:color w:val="auto"/>
          <w:lang w:val="es-MX"/>
        </w:rPr>
        <w:t xml:space="preserve">) </w:t>
      </w:r>
    </w:p>
    <w:p w14:paraId="625B9488" w14:textId="6FA095FC" w:rsidR="00C16E10" w:rsidRPr="00C16E10" w:rsidRDefault="00C16E10" w:rsidP="00BA47B4">
      <w:pPr>
        <w:snapToGrid w:val="0"/>
        <w:rPr>
          <w:bCs/>
          <w:color w:val="auto"/>
          <w:lang w:val="es-MX"/>
        </w:rPr>
      </w:pPr>
      <w:r w:rsidRPr="00C16E10">
        <w:rPr>
          <w:color w:val="auto"/>
          <w:lang w:val="es-MX"/>
        </w:rPr>
        <w:t>Sylvia Ortega-Martinez</w:t>
      </w:r>
      <w:r w:rsidRPr="00C16E10">
        <w:rPr>
          <w:color w:val="auto"/>
          <w:vertAlign w:val="superscript"/>
          <w:lang w:val="es-MX"/>
        </w:rPr>
        <w:t xml:space="preserve"> </w:t>
      </w:r>
      <w:r w:rsidR="0028432F">
        <w:rPr>
          <w:color w:val="auto"/>
          <w:vertAlign w:val="superscript"/>
          <w:lang w:val="es-MX"/>
        </w:rPr>
        <w:tab/>
      </w:r>
      <w:r w:rsidR="0028432F">
        <w:rPr>
          <w:color w:val="auto"/>
          <w:vertAlign w:val="superscript"/>
          <w:lang w:val="es-MX"/>
        </w:rPr>
        <w:tab/>
      </w:r>
      <w:r w:rsidRPr="00C16E10">
        <w:rPr>
          <w:color w:val="auto"/>
          <w:lang w:val="es-MX"/>
        </w:rPr>
        <w:t>(</w:t>
      </w:r>
      <w:r w:rsidRPr="0028432F">
        <w:rPr>
          <w:color w:val="auto"/>
          <w:lang w:val="es-MX"/>
        </w:rPr>
        <w:t>Sylvia@stoeltingco.com</w:t>
      </w:r>
      <w:r w:rsidRPr="00C16E10">
        <w:rPr>
          <w:color w:val="auto"/>
          <w:lang w:val="es-MX"/>
        </w:rPr>
        <w:t xml:space="preserve">) </w:t>
      </w:r>
    </w:p>
    <w:p w14:paraId="1A00E5F7" w14:textId="77777777" w:rsidR="00C16E10" w:rsidRPr="00D036DB" w:rsidRDefault="00C16E10" w:rsidP="00BA47B4">
      <w:pPr>
        <w:snapToGrid w:val="0"/>
        <w:rPr>
          <w:bCs/>
          <w:color w:val="auto"/>
          <w:lang w:val="es-MX"/>
        </w:rPr>
      </w:pPr>
    </w:p>
    <w:p w14:paraId="2F82E86F" w14:textId="77777777" w:rsidR="00C16E10" w:rsidRPr="00C16E10" w:rsidRDefault="00C16E10" w:rsidP="00BA47B4">
      <w:pPr>
        <w:pStyle w:val="NormalWeb"/>
        <w:snapToGrid w:val="0"/>
        <w:spacing w:before="0" w:beforeAutospacing="0" w:after="0" w:afterAutospacing="0"/>
        <w:rPr>
          <w:color w:val="auto"/>
        </w:rPr>
      </w:pPr>
      <w:r w:rsidRPr="00C16E10">
        <w:rPr>
          <w:b/>
          <w:bCs/>
          <w:color w:val="auto"/>
        </w:rPr>
        <w:t>KEYWORDS:</w:t>
      </w:r>
    </w:p>
    <w:p w14:paraId="4C1BAA8A" w14:textId="20889D3E" w:rsidR="00C16E10" w:rsidRPr="00C16E10" w:rsidRDefault="009B3701" w:rsidP="00BA47B4">
      <w:pPr>
        <w:snapToGrid w:val="0"/>
        <w:contextualSpacing/>
        <w:rPr>
          <w:color w:val="auto"/>
        </w:rPr>
      </w:pPr>
      <w:r>
        <w:rPr>
          <w:color w:val="auto"/>
          <w:lang w:eastAsia="es-MX"/>
        </w:rPr>
        <w:t>e</w:t>
      </w:r>
      <w:r w:rsidR="00C16E10" w:rsidRPr="00C16E10">
        <w:rPr>
          <w:color w:val="auto"/>
          <w:lang w:eastAsia="es-MX"/>
        </w:rPr>
        <w:t>lectrophysiology</w:t>
      </w:r>
      <w:r w:rsidR="0028432F">
        <w:rPr>
          <w:color w:val="auto"/>
          <w:lang w:eastAsia="es-MX"/>
        </w:rPr>
        <w:t>,</w:t>
      </w:r>
      <w:r w:rsidR="00C16E10" w:rsidRPr="00C16E10">
        <w:rPr>
          <w:color w:val="auto"/>
          <w:lang w:eastAsia="es-MX"/>
        </w:rPr>
        <w:t xml:space="preserve"> </w:t>
      </w:r>
      <w:r w:rsidR="0028432F">
        <w:rPr>
          <w:color w:val="auto"/>
        </w:rPr>
        <w:t>n</w:t>
      </w:r>
      <w:r w:rsidR="00C16E10" w:rsidRPr="00C16E10">
        <w:rPr>
          <w:color w:val="auto"/>
        </w:rPr>
        <w:t>eurogenesis</w:t>
      </w:r>
      <w:r w:rsidR="0028432F">
        <w:rPr>
          <w:color w:val="auto"/>
        </w:rPr>
        <w:t>,</w:t>
      </w:r>
      <w:r w:rsidR="00C16E10" w:rsidRPr="00C16E10">
        <w:rPr>
          <w:color w:val="auto"/>
        </w:rPr>
        <w:t xml:space="preserve"> </w:t>
      </w:r>
      <w:r w:rsidR="0028432F">
        <w:rPr>
          <w:color w:val="auto"/>
        </w:rPr>
        <w:t>s</w:t>
      </w:r>
      <w:r w:rsidR="00C16E10" w:rsidRPr="00C16E10">
        <w:rPr>
          <w:color w:val="auto"/>
        </w:rPr>
        <w:t>tandardization</w:t>
      </w:r>
      <w:r w:rsidR="0028432F">
        <w:rPr>
          <w:color w:val="auto"/>
        </w:rPr>
        <w:t>,</w:t>
      </w:r>
      <w:r w:rsidR="00C16E10" w:rsidRPr="00C16E10">
        <w:rPr>
          <w:color w:val="auto"/>
        </w:rPr>
        <w:t xml:space="preserve"> </w:t>
      </w:r>
      <w:r w:rsidR="0028432F">
        <w:rPr>
          <w:color w:val="auto"/>
        </w:rPr>
        <w:t>t</w:t>
      </w:r>
      <w:r w:rsidR="00C16E10" w:rsidRPr="00C16E10">
        <w:rPr>
          <w:color w:val="auto"/>
        </w:rPr>
        <w:t>roubleshooting</w:t>
      </w:r>
      <w:r w:rsidR="0028432F">
        <w:rPr>
          <w:color w:val="auto"/>
        </w:rPr>
        <w:t>,</w:t>
      </w:r>
      <w:r w:rsidR="00C16E10" w:rsidRPr="00C16E10">
        <w:rPr>
          <w:color w:val="auto"/>
        </w:rPr>
        <w:t xml:space="preserve"> </w:t>
      </w:r>
      <w:r w:rsidR="0028432F">
        <w:rPr>
          <w:color w:val="auto"/>
        </w:rPr>
        <w:t>w</w:t>
      </w:r>
      <w:r w:rsidR="00C16E10" w:rsidRPr="00C16E10">
        <w:rPr>
          <w:color w:val="auto"/>
        </w:rPr>
        <w:t xml:space="preserve">ireless </w:t>
      </w:r>
      <w:r w:rsidR="0028432F">
        <w:rPr>
          <w:color w:val="auto"/>
        </w:rPr>
        <w:t>t</w:t>
      </w:r>
      <w:r w:rsidR="00C16E10" w:rsidRPr="00C16E10">
        <w:rPr>
          <w:color w:val="auto"/>
        </w:rPr>
        <w:t>echnology</w:t>
      </w:r>
      <w:r w:rsidR="0028432F">
        <w:rPr>
          <w:color w:val="auto"/>
        </w:rPr>
        <w:t>,</w:t>
      </w:r>
      <w:r w:rsidR="00C16E10" w:rsidRPr="00C16E10">
        <w:rPr>
          <w:color w:val="auto"/>
        </w:rPr>
        <w:t xml:space="preserve"> </w:t>
      </w:r>
      <w:r w:rsidR="0028432F">
        <w:rPr>
          <w:color w:val="auto"/>
        </w:rPr>
        <w:t>b</w:t>
      </w:r>
      <w:r w:rsidR="00C16E10" w:rsidRPr="00C16E10">
        <w:rPr>
          <w:color w:val="auto"/>
        </w:rPr>
        <w:t xml:space="preserve">ehavioral </w:t>
      </w:r>
      <w:r w:rsidR="0028432F">
        <w:rPr>
          <w:color w:val="auto"/>
        </w:rPr>
        <w:t>o</w:t>
      </w:r>
      <w:r w:rsidR="00C16E10" w:rsidRPr="00C16E10">
        <w:rPr>
          <w:color w:val="auto"/>
        </w:rPr>
        <w:t>bservation</w:t>
      </w:r>
      <w:r w:rsidR="0028432F">
        <w:rPr>
          <w:color w:val="auto"/>
        </w:rPr>
        <w:t>,</w:t>
      </w:r>
      <w:r w:rsidR="00C16E10" w:rsidRPr="00C16E10">
        <w:rPr>
          <w:color w:val="auto"/>
        </w:rPr>
        <w:t xml:space="preserve"> </w:t>
      </w:r>
      <w:r w:rsidR="0028432F">
        <w:rPr>
          <w:color w:val="auto"/>
        </w:rPr>
        <w:t>n</w:t>
      </w:r>
      <w:r w:rsidR="00C16E10" w:rsidRPr="00C16E10">
        <w:rPr>
          <w:color w:val="auto"/>
        </w:rPr>
        <w:t>ovelty-</w:t>
      </w:r>
      <w:r w:rsidR="0028432F">
        <w:rPr>
          <w:color w:val="auto"/>
        </w:rPr>
        <w:t>s</w:t>
      </w:r>
      <w:r w:rsidR="00C16E10" w:rsidRPr="00C16E10">
        <w:rPr>
          <w:color w:val="auto"/>
        </w:rPr>
        <w:t xml:space="preserve">eeking </w:t>
      </w:r>
      <w:r w:rsidR="0028432F">
        <w:rPr>
          <w:color w:val="auto"/>
        </w:rPr>
        <w:t>b</w:t>
      </w:r>
      <w:r w:rsidR="00C16E10" w:rsidRPr="00C16E10">
        <w:rPr>
          <w:color w:val="auto"/>
        </w:rPr>
        <w:t>ehavior</w:t>
      </w:r>
      <w:r w:rsidR="0028432F">
        <w:rPr>
          <w:color w:val="auto"/>
        </w:rPr>
        <w:t>,</w:t>
      </w:r>
      <w:r w:rsidR="00C16E10" w:rsidRPr="00C16E10">
        <w:rPr>
          <w:color w:val="auto"/>
        </w:rPr>
        <w:t xml:space="preserve"> </w:t>
      </w:r>
      <w:r w:rsidR="0028432F">
        <w:rPr>
          <w:color w:val="auto"/>
        </w:rPr>
        <w:t>b</w:t>
      </w:r>
      <w:r w:rsidR="00C16E10" w:rsidRPr="00C16E10">
        <w:rPr>
          <w:color w:val="auto"/>
        </w:rPr>
        <w:t xml:space="preserve">ehavioral </w:t>
      </w:r>
      <w:r w:rsidR="0028432F">
        <w:rPr>
          <w:color w:val="auto"/>
        </w:rPr>
        <w:t>r</w:t>
      </w:r>
      <w:r w:rsidR="00C16E10" w:rsidRPr="00C16E10">
        <w:rPr>
          <w:color w:val="auto"/>
        </w:rPr>
        <w:t>esearch</w:t>
      </w:r>
      <w:r w:rsidR="0028432F">
        <w:rPr>
          <w:color w:val="auto"/>
        </w:rPr>
        <w:t>,</w:t>
      </w:r>
      <w:r w:rsidR="00C16E10" w:rsidRPr="00C16E10">
        <w:rPr>
          <w:color w:val="auto"/>
        </w:rPr>
        <w:t xml:space="preserve"> </w:t>
      </w:r>
      <w:r w:rsidR="0028432F">
        <w:rPr>
          <w:color w:val="auto"/>
        </w:rPr>
        <w:t>m</w:t>
      </w:r>
      <w:r w:rsidR="00C16E10" w:rsidRPr="00C16E10">
        <w:rPr>
          <w:color w:val="auto"/>
        </w:rPr>
        <w:t>emory</w:t>
      </w:r>
      <w:r w:rsidR="0028432F">
        <w:rPr>
          <w:color w:val="auto"/>
        </w:rPr>
        <w:t>,</w:t>
      </w:r>
      <w:r w:rsidR="00C16E10" w:rsidRPr="00C16E10">
        <w:rPr>
          <w:color w:val="auto"/>
        </w:rPr>
        <w:t xml:space="preserve"> </w:t>
      </w:r>
      <w:r w:rsidR="0028432F">
        <w:rPr>
          <w:color w:val="auto"/>
        </w:rPr>
        <w:t>l</w:t>
      </w:r>
      <w:r w:rsidR="00C16E10" w:rsidRPr="00C16E10">
        <w:rPr>
          <w:color w:val="auto"/>
        </w:rPr>
        <w:t>ong-</w:t>
      </w:r>
      <w:r w:rsidR="0028432F">
        <w:rPr>
          <w:color w:val="auto"/>
        </w:rPr>
        <w:t>t</w:t>
      </w:r>
      <w:r w:rsidR="00C16E10" w:rsidRPr="00C16E10">
        <w:rPr>
          <w:color w:val="auto"/>
        </w:rPr>
        <w:t xml:space="preserve">erm </w:t>
      </w:r>
      <w:r w:rsidR="0028432F">
        <w:rPr>
          <w:color w:val="auto"/>
        </w:rPr>
        <w:t>m</w:t>
      </w:r>
      <w:r w:rsidR="00C16E10" w:rsidRPr="00C16E10">
        <w:rPr>
          <w:color w:val="auto"/>
        </w:rPr>
        <w:t>emory</w:t>
      </w:r>
      <w:r w:rsidR="0028432F">
        <w:rPr>
          <w:color w:val="auto"/>
        </w:rPr>
        <w:t>,</w:t>
      </w:r>
      <w:r w:rsidR="00C16E10" w:rsidRPr="00C16E10">
        <w:rPr>
          <w:color w:val="auto"/>
        </w:rPr>
        <w:t xml:space="preserve"> </w:t>
      </w:r>
      <w:r w:rsidR="0028432F">
        <w:rPr>
          <w:color w:val="auto"/>
        </w:rPr>
        <w:t>s</w:t>
      </w:r>
      <w:r w:rsidR="00C16E10" w:rsidRPr="00C16E10">
        <w:rPr>
          <w:color w:val="auto"/>
        </w:rPr>
        <w:t>hort-</w:t>
      </w:r>
      <w:r w:rsidR="0028432F">
        <w:rPr>
          <w:color w:val="auto"/>
        </w:rPr>
        <w:t>t</w:t>
      </w:r>
      <w:r w:rsidR="00C16E10" w:rsidRPr="00C16E10">
        <w:rPr>
          <w:color w:val="auto"/>
        </w:rPr>
        <w:t xml:space="preserve">erm </w:t>
      </w:r>
      <w:r w:rsidR="0028432F">
        <w:rPr>
          <w:color w:val="auto"/>
        </w:rPr>
        <w:t>m</w:t>
      </w:r>
      <w:r w:rsidR="00C16E10" w:rsidRPr="00C16E10">
        <w:rPr>
          <w:color w:val="auto"/>
        </w:rPr>
        <w:t>emory</w:t>
      </w:r>
      <w:r w:rsidR="0028432F">
        <w:rPr>
          <w:color w:val="auto"/>
        </w:rPr>
        <w:t>,</w:t>
      </w:r>
      <w:r w:rsidR="00C16E10" w:rsidRPr="00C16E10">
        <w:rPr>
          <w:color w:val="auto"/>
        </w:rPr>
        <w:t xml:space="preserve"> </w:t>
      </w:r>
      <w:proofErr w:type="gramStart"/>
      <w:r w:rsidR="0028432F">
        <w:rPr>
          <w:color w:val="auto"/>
        </w:rPr>
        <w:t>m</w:t>
      </w:r>
      <w:r w:rsidR="00C16E10" w:rsidRPr="00C16E10">
        <w:rPr>
          <w:color w:val="auto"/>
        </w:rPr>
        <w:t>emory</w:t>
      </w:r>
      <w:proofErr w:type="gramEnd"/>
      <w:r w:rsidR="00C16E10" w:rsidRPr="00C16E10">
        <w:rPr>
          <w:color w:val="auto"/>
        </w:rPr>
        <w:t xml:space="preserve"> and </w:t>
      </w:r>
      <w:r w:rsidR="0028432F">
        <w:rPr>
          <w:color w:val="auto"/>
        </w:rPr>
        <w:t>l</w:t>
      </w:r>
      <w:r w:rsidR="00C16E10" w:rsidRPr="00C16E10">
        <w:rPr>
          <w:color w:val="auto"/>
        </w:rPr>
        <w:t xml:space="preserve">earning </w:t>
      </w:r>
      <w:r w:rsidR="0028432F">
        <w:rPr>
          <w:color w:val="auto"/>
        </w:rPr>
        <w:t>t</w:t>
      </w:r>
      <w:r w:rsidR="00C16E10" w:rsidRPr="00C16E10">
        <w:rPr>
          <w:color w:val="auto"/>
        </w:rPr>
        <w:t>ests</w:t>
      </w:r>
    </w:p>
    <w:p w14:paraId="661CEEDB" w14:textId="77777777" w:rsidR="00FF078E" w:rsidRPr="00C16E10" w:rsidRDefault="00FF078E" w:rsidP="00BA47B4">
      <w:pPr>
        <w:pStyle w:val="NormalWeb"/>
        <w:snapToGrid w:val="0"/>
        <w:spacing w:before="0" w:beforeAutospacing="0" w:after="0" w:afterAutospacing="0"/>
        <w:rPr>
          <w:color w:val="auto"/>
        </w:rPr>
      </w:pPr>
    </w:p>
    <w:p w14:paraId="628AC4B5" w14:textId="349DBAA5" w:rsidR="006305D7" w:rsidRPr="00C16E10" w:rsidRDefault="00086FF5" w:rsidP="00BA47B4">
      <w:pPr>
        <w:snapToGrid w:val="0"/>
        <w:rPr>
          <w:color w:val="auto"/>
        </w:rPr>
      </w:pPr>
      <w:r w:rsidRPr="00C16E10">
        <w:rPr>
          <w:b/>
          <w:bCs/>
          <w:color w:val="auto"/>
        </w:rPr>
        <w:t>SUMMARY</w:t>
      </w:r>
      <w:r w:rsidR="006305D7" w:rsidRPr="00C16E10">
        <w:rPr>
          <w:b/>
          <w:bCs/>
          <w:color w:val="auto"/>
        </w:rPr>
        <w:t>:</w:t>
      </w:r>
      <w:r w:rsidR="006305D7" w:rsidRPr="00C16E10">
        <w:rPr>
          <w:color w:val="auto"/>
        </w:rPr>
        <w:t xml:space="preserve"> </w:t>
      </w:r>
    </w:p>
    <w:p w14:paraId="456DAF30" w14:textId="41E00D8A" w:rsidR="007C69E4" w:rsidRDefault="00AC2604" w:rsidP="00BA47B4">
      <w:pPr>
        <w:snapToGrid w:val="0"/>
        <w:rPr>
          <w:color w:val="auto"/>
        </w:rPr>
      </w:pPr>
      <w:r w:rsidRPr="00C16E10">
        <w:rPr>
          <w:rFonts w:cstheme="minorHAnsi"/>
          <w:color w:val="auto"/>
        </w:rPr>
        <w:t>The protocol presented here provides information on</w:t>
      </w:r>
      <w:r w:rsidR="00723E36" w:rsidRPr="00C16E10">
        <w:rPr>
          <w:rFonts w:cstheme="minorHAnsi"/>
          <w:color w:val="auto"/>
        </w:rPr>
        <w:t xml:space="preserve"> the </w:t>
      </w:r>
      <w:r w:rsidR="00723E36" w:rsidRPr="00C16E10">
        <w:rPr>
          <w:color w:val="auto"/>
        </w:rPr>
        <w:t>s</w:t>
      </w:r>
      <w:r w:rsidR="00A04DAB" w:rsidRPr="00C16E10">
        <w:rPr>
          <w:color w:val="auto"/>
        </w:rPr>
        <w:t>imultaneous electroencephalography</w:t>
      </w:r>
      <w:r w:rsidR="00F20803">
        <w:rPr>
          <w:color w:val="auto"/>
        </w:rPr>
        <w:t xml:space="preserve"> (EEG)</w:t>
      </w:r>
      <w:r w:rsidR="00A04DAB" w:rsidRPr="00C16E10">
        <w:rPr>
          <w:color w:val="auto"/>
        </w:rPr>
        <w:t xml:space="preserve"> and behavioral assessment</w:t>
      </w:r>
      <w:r w:rsidR="007C69E4" w:rsidRPr="007C69E4">
        <w:rPr>
          <w:color w:val="auto"/>
        </w:rPr>
        <w:t xml:space="preserve"> in real-time. We </w:t>
      </w:r>
      <w:r w:rsidR="001F2DC9">
        <w:rPr>
          <w:color w:val="auto"/>
        </w:rPr>
        <w:t>have</w:t>
      </w:r>
      <w:r w:rsidR="007C69E4" w:rsidRPr="007C69E4">
        <w:rPr>
          <w:color w:val="auto"/>
        </w:rPr>
        <w:t xml:space="preserve"> discuss</w:t>
      </w:r>
      <w:r w:rsidR="001F2DC9">
        <w:rPr>
          <w:color w:val="auto"/>
        </w:rPr>
        <w:t>ed</w:t>
      </w:r>
      <w:r w:rsidR="007C69E4" w:rsidRPr="007C69E4">
        <w:rPr>
          <w:color w:val="auto"/>
        </w:rPr>
        <w:t xml:space="preserve"> all </w:t>
      </w:r>
      <w:r w:rsidR="001F2DC9">
        <w:rPr>
          <w:color w:val="auto"/>
        </w:rPr>
        <w:t xml:space="preserve">steps </w:t>
      </w:r>
      <w:r w:rsidR="007C69E4" w:rsidRPr="007C69E4">
        <w:rPr>
          <w:color w:val="auto"/>
        </w:rPr>
        <w:t xml:space="preserve">involved </w:t>
      </w:r>
      <w:r w:rsidR="001F2DC9">
        <w:rPr>
          <w:color w:val="auto"/>
        </w:rPr>
        <w:t>in</w:t>
      </w:r>
      <w:r w:rsidR="007C69E4" w:rsidRPr="007C69E4">
        <w:rPr>
          <w:color w:val="auto"/>
        </w:rPr>
        <w:t xml:space="preserve"> this p</w:t>
      </w:r>
      <w:r w:rsidR="001F2DC9">
        <w:rPr>
          <w:color w:val="auto"/>
        </w:rPr>
        <w:t>rotocol</w:t>
      </w:r>
      <w:r w:rsidR="007C69E4" w:rsidRPr="007C69E4">
        <w:rPr>
          <w:color w:val="auto"/>
        </w:rPr>
        <w:t xml:space="preserve"> as an attractive solution for researchers in many fields of </w:t>
      </w:r>
      <w:r w:rsidR="00D32CBE">
        <w:rPr>
          <w:color w:val="auto"/>
        </w:rPr>
        <w:t>n</w:t>
      </w:r>
      <w:r w:rsidR="007C69E4" w:rsidRPr="007C69E4">
        <w:rPr>
          <w:color w:val="auto"/>
        </w:rPr>
        <w:t>euroscience, particularly in learning and memory areas.</w:t>
      </w:r>
    </w:p>
    <w:p w14:paraId="03324A05" w14:textId="77777777" w:rsidR="007C69E4" w:rsidRPr="00C16E10" w:rsidRDefault="007C69E4" w:rsidP="00BA47B4">
      <w:pPr>
        <w:snapToGrid w:val="0"/>
        <w:rPr>
          <w:color w:val="auto"/>
        </w:rPr>
      </w:pPr>
    </w:p>
    <w:p w14:paraId="64FB8590" w14:textId="01951944" w:rsidR="006305D7" w:rsidRPr="00C16E10" w:rsidRDefault="006305D7" w:rsidP="00BA47B4">
      <w:pPr>
        <w:snapToGrid w:val="0"/>
        <w:rPr>
          <w:color w:val="auto"/>
        </w:rPr>
      </w:pPr>
      <w:r w:rsidRPr="00C16E10">
        <w:rPr>
          <w:b/>
          <w:bCs/>
          <w:color w:val="auto"/>
        </w:rPr>
        <w:t>ABSTRACT:</w:t>
      </w:r>
    </w:p>
    <w:p w14:paraId="288BF450" w14:textId="68E4C561" w:rsidR="0057271B" w:rsidRPr="00C16E10" w:rsidRDefault="0057271B" w:rsidP="00BA47B4">
      <w:pPr>
        <w:snapToGrid w:val="0"/>
        <w:rPr>
          <w:color w:val="auto"/>
        </w:rPr>
      </w:pPr>
      <w:r w:rsidRPr="00C16E10">
        <w:rPr>
          <w:color w:val="auto"/>
        </w:rPr>
        <w:t>Brainwaves amplitude obtained from electroencephalography (EEG) has been well</w:t>
      </w:r>
      <w:r w:rsidR="0018121F" w:rsidRPr="00C16E10">
        <w:rPr>
          <w:color w:val="auto"/>
        </w:rPr>
        <w:t>-</w:t>
      </w:r>
      <w:r w:rsidRPr="00C16E10">
        <w:rPr>
          <w:color w:val="auto"/>
        </w:rPr>
        <w:t xml:space="preserve">recognized as </w:t>
      </w:r>
      <w:r w:rsidRPr="00C16E10">
        <w:rPr>
          <w:color w:val="auto"/>
        </w:rPr>
        <w:lastRenderedPageBreak/>
        <w:t xml:space="preserve">a </w:t>
      </w:r>
      <w:r w:rsidR="0018121F" w:rsidRPr="00C16E10">
        <w:rPr>
          <w:color w:val="auto"/>
        </w:rPr>
        <w:t xml:space="preserve">basis </w:t>
      </w:r>
      <w:r w:rsidRPr="00C16E10">
        <w:rPr>
          <w:color w:val="auto"/>
        </w:rPr>
        <w:t>for cognitive capacity, memory</w:t>
      </w:r>
      <w:r w:rsidR="0028432F">
        <w:rPr>
          <w:color w:val="auto"/>
        </w:rPr>
        <w:t>,</w:t>
      </w:r>
      <w:r w:rsidRPr="00C16E10">
        <w:rPr>
          <w:color w:val="auto"/>
        </w:rPr>
        <w:t xml:space="preserve"> and learning on animals and humans. </w:t>
      </w:r>
      <w:r w:rsidR="007C5E47">
        <w:rPr>
          <w:color w:val="auto"/>
        </w:rPr>
        <w:t>A</w:t>
      </w:r>
      <w:r w:rsidRPr="00C16E10">
        <w:rPr>
          <w:color w:val="auto"/>
        </w:rPr>
        <w:t xml:space="preserve">dult neurogenesis mechanism is </w:t>
      </w:r>
      <w:r w:rsidR="001B4E13" w:rsidRPr="00C16E10">
        <w:rPr>
          <w:color w:val="auto"/>
        </w:rPr>
        <w:t xml:space="preserve">also </w:t>
      </w:r>
      <w:r w:rsidRPr="00C16E10">
        <w:rPr>
          <w:color w:val="auto"/>
        </w:rPr>
        <w:t>linked to memory and learning improvement. Traditionally, researchers use</w:t>
      </w:r>
      <w:r w:rsidR="001B4E13" w:rsidRPr="00C16E10">
        <w:rPr>
          <w:color w:val="auto"/>
        </w:rPr>
        <w:t>d</w:t>
      </w:r>
      <w:r w:rsidRPr="00C16E10">
        <w:rPr>
          <w:color w:val="auto"/>
        </w:rPr>
        <w:t xml:space="preserve"> to asse</w:t>
      </w:r>
      <w:r w:rsidR="001B4E13" w:rsidRPr="00C16E10">
        <w:rPr>
          <w:color w:val="auto"/>
        </w:rPr>
        <w:t>s</w:t>
      </w:r>
      <w:r w:rsidRPr="00C16E10">
        <w:rPr>
          <w:color w:val="auto"/>
        </w:rPr>
        <w:t xml:space="preserve">s learning and memory </w:t>
      </w:r>
      <w:r w:rsidR="001B4E13" w:rsidRPr="00C16E10">
        <w:rPr>
          <w:color w:val="auto"/>
        </w:rPr>
        <w:t xml:space="preserve">parameters </w:t>
      </w:r>
      <w:r w:rsidRPr="00C16E10">
        <w:rPr>
          <w:color w:val="auto"/>
        </w:rPr>
        <w:t xml:space="preserve">in rodent models by behavioral tasks. Therefore, the simultaneous monitoring of behavioral changes and </w:t>
      </w:r>
      <w:r w:rsidR="00393AA3" w:rsidRPr="00393AA3">
        <w:rPr>
          <w:color w:val="auto"/>
        </w:rPr>
        <w:t xml:space="preserve">EEG is particularly interesting </w:t>
      </w:r>
      <w:r w:rsidR="00D32CBE">
        <w:rPr>
          <w:color w:val="auto"/>
        </w:rPr>
        <w:t xml:space="preserve">in </w:t>
      </w:r>
      <w:r w:rsidR="00393AA3" w:rsidRPr="00393AA3">
        <w:rPr>
          <w:color w:val="auto"/>
        </w:rPr>
        <w:t>correlat</w:t>
      </w:r>
      <w:r w:rsidR="00D32CBE">
        <w:rPr>
          <w:color w:val="auto"/>
        </w:rPr>
        <w:t>ing</w:t>
      </w:r>
      <w:r w:rsidR="00393AA3" w:rsidRPr="00393AA3">
        <w:rPr>
          <w:color w:val="auto"/>
        </w:rPr>
        <w:t xml:space="preserve"> data between brain activity and </w:t>
      </w:r>
      <w:r w:rsidR="0043231A">
        <w:rPr>
          <w:color w:val="auto"/>
        </w:rPr>
        <w:t>t</w:t>
      </w:r>
      <w:r w:rsidR="0043231A" w:rsidRPr="0043231A">
        <w:rPr>
          <w:color w:val="auto"/>
        </w:rPr>
        <w:t>ask-related behaviors</w:t>
      </w:r>
      <w:r w:rsidRPr="00C16E10">
        <w:rPr>
          <w:color w:val="auto"/>
        </w:rPr>
        <w:t>.</w:t>
      </w:r>
      <w:r w:rsidR="00CF4681">
        <w:rPr>
          <w:color w:val="auto"/>
        </w:rPr>
        <w:t xml:space="preserve"> </w:t>
      </w:r>
      <w:r w:rsidR="0022783C" w:rsidRPr="00C16E10">
        <w:rPr>
          <w:color w:val="auto"/>
        </w:rPr>
        <w:t>However, most of the equipment required to perform both studies</w:t>
      </w:r>
      <w:r w:rsidR="00DD0D91" w:rsidRPr="00C16E10">
        <w:rPr>
          <w:color w:val="auto"/>
        </w:rPr>
        <w:t xml:space="preserve"> </w:t>
      </w:r>
      <w:r w:rsidR="007C5E47">
        <w:rPr>
          <w:color w:val="auto"/>
        </w:rPr>
        <w:t>are</w:t>
      </w:r>
      <w:r w:rsidR="0022783C" w:rsidRPr="00C16E10">
        <w:rPr>
          <w:color w:val="auto"/>
        </w:rPr>
        <w:t xml:space="preserve"> </w:t>
      </w:r>
      <w:r w:rsidR="007C5E47">
        <w:rPr>
          <w:color w:val="auto"/>
        </w:rPr>
        <w:t xml:space="preserve">either </w:t>
      </w:r>
      <w:r w:rsidR="0022783C" w:rsidRPr="00C16E10">
        <w:rPr>
          <w:color w:val="auto"/>
        </w:rPr>
        <w:t>complex, expensive</w:t>
      </w:r>
      <w:r w:rsidR="00CD2D9F">
        <w:rPr>
          <w:color w:val="auto"/>
        </w:rPr>
        <w:t>,</w:t>
      </w:r>
      <w:r w:rsidR="0022783C" w:rsidRPr="00C16E10">
        <w:rPr>
          <w:color w:val="auto"/>
        </w:rPr>
        <w:t xml:space="preserve"> or uses a wired setup </w:t>
      </w:r>
      <w:r w:rsidR="00DD0D91" w:rsidRPr="00C16E10">
        <w:rPr>
          <w:color w:val="auto"/>
        </w:rPr>
        <w:t xml:space="preserve">network </w:t>
      </w:r>
      <w:r w:rsidR="0022783C" w:rsidRPr="00C16E10">
        <w:rPr>
          <w:color w:val="auto"/>
        </w:rPr>
        <w:t xml:space="preserve">that </w:t>
      </w:r>
      <w:r w:rsidR="00DD0D91" w:rsidRPr="00C16E10">
        <w:rPr>
          <w:color w:val="auto"/>
        </w:rPr>
        <w:t xml:space="preserve">hinders </w:t>
      </w:r>
      <w:r w:rsidR="0022783C" w:rsidRPr="00C16E10">
        <w:rPr>
          <w:color w:val="auto"/>
        </w:rPr>
        <w:t>the natural animals</w:t>
      </w:r>
      <w:r w:rsidR="005036B4">
        <w:rPr>
          <w:color w:val="auto"/>
        </w:rPr>
        <w:t>’</w:t>
      </w:r>
      <w:r w:rsidR="0022783C" w:rsidRPr="00C16E10">
        <w:rPr>
          <w:color w:val="auto"/>
        </w:rPr>
        <w:t xml:space="preserve"> movement</w:t>
      </w:r>
      <w:r w:rsidRPr="00C16E10">
        <w:rPr>
          <w:color w:val="auto"/>
        </w:rPr>
        <w:t>. In</w:t>
      </w:r>
      <w:r w:rsidR="007C5E47">
        <w:rPr>
          <w:color w:val="auto"/>
        </w:rPr>
        <w:t xml:space="preserve"> </w:t>
      </w:r>
      <w:r w:rsidR="00DD0D91" w:rsidRPr="00C16E10">
        <w:rPr>
          <w:color w:val="auto"/>
        </w:rPr>
        <w:t>this</w:t>
      </w:r>
      <w:r w:rsidRPr="00C16E10">
        <w:rPr>
          <w:color w:val="auto"/>
        </w:rPr>
        <w:t xml:space="preserve"> study, </w:t>
      </w:r>
      <w:r w:rsidR="00261B42" w:rsidRPr="00C16E10">
        <w:rPr>
          <w:color w:val="auto"/>
        </w:rPr>
        <w:t>EEG was recorded with a wireless electrophysiology device</w:t>
      </w:r>
      <w:r w:rsidR="007C5E47">
        <w:rPr>
          <w:color w:val="auto"/>
        </w:rPr>
        <w:t xml:space="preserve"> </w:t>
      </w:r>
      <w:r w:rsidR="00122AFF" w:rsidRPr="00C16E10">
        <w:rPr>
          <w:color w:val="auto"/>
        </w:rPr>
        <w:t xml:space="preserve">along </w:t>
      </w:r>
      <w:r w:rsidR="00D32CBE">
        <w:rPr>
          <w:color w:val="auto"/>
        </w:rPr>
        <w:t xml:space="preserve">with </w:t>
      </w:r>
      <w:r w:rsidR="00122AFF" w:rsidRPr="00C16E10">
        <w:rPr>
          <w:color w:val="auto"/>
        </w:rPr>
        <w:t>the</w:t>
      </w:r>
      <w:r w:rsidR="00261B42" w:rsidRPr="00C16E10">
        <w:rPr>
          <w:color w:val="auto"/>
        </w:rPr>
        <w:t xml:space="preserve"> </w:t>
      </w:r>
      <w:r w:rsidR="00122AFF" w:rsidRPr="00C16E10">
        <w:rPr>
          <w:color w:val="auto"/>
        </w:rPr>
        <w:t xml:space="preserve">execution </w:t>
      </w:r>
      <w:r w:rsidR="00261B42" w:rsidRPr="00C16E10">
        <w:rPr>
          <w:color w:val="auto"/>
        </w:rPr>
        <w:t>of a novel object recognition task (NORT)</w:t>
      </w:r>
      <w:r w:rsidR="007C5E47">
        <w:rPr>
          <w:color w:val="auto"/>
        </w:rPr>
        <w:t>.</w:t>
      </w:r>
      <w:r w:rsidR="00261B42" w:rsidRPr="00C16E10">
        <w:rPr>
          <w:color w:val="auto"/>
        </w:rPr>
        <w:t xml:space="preserve"> </w:t>
      </w:r>
      <w:r w:rsidR="007C5E47">
        <w:rPr>
          <w:color w:val="auto"/>
        </w:rPr>
        <w:t>T</w:t>
      </w:r>
      <w:r w:rsidR="00261B42" w:rsidRPr="00C16E10">
        <w:rPr>
          <w:color w:val="auto"/>
        </w:rPr>
        <w:t>he animal</w:t>
      </w:r>
      <w:r w:rsidR="005036B4">
        <w:rPr>
          <w:color w:val="auto"/>
        </w:rPr>
        <w:t>’</w:t>
      </w:r>
      <w:r w:rsidR="00261B42" w:rsidRPr="00C16E10">
        <w:rPr>
          <w:color w:val="auto"/>
        </w:rPr>
        <w:t xml:space="preserve">s behavior was monitored </w:t>
      </w:r>
      <w:r w:rsidR="007C5E47" w:rsidRPr="00C16E10">
        <w:rPr>
          <w:color w:val="auto"/>
        </w:rPr>
        <w:t xml:space="preserve">simultaneously </w:t>
      </w:r>
      <w:r w:rsidR="00EE569C">
        <w:rPr>
          <w:color w:val="auto"/>
        </w:rPr>
        <w:t>by</w:t>
      </w:r>
      <w:r w:rsidR="00EE569C" w:rsidRPr="00C16E10">
        <w:rPr>
          <w:color w:val="auto"/>
        </w:rPr>
        <w:t xml:space="preserve"> </w:t>
      </w:r>
      <w:r w:rsidR="00261B42" w:rsidRPr="00C16E10">
        <w:rPr>
          <w:color w:val="auto"/>
        </w:rPr>
        <w:t>a video tracking system. Both recordings were analyzed offline by their timestamps</w:t>
      </w:r>
      <w:r w:rsidR="00CD2D9F">
        <w:rPr>
          <w:color w:val="auto"/>
        </w:rPr>
        <w:t xml:space="preserve"> which</w:t>
      </w:r>
      <w:r w:rsidR="00261B42" w:rsidRPr="00C16E10">
        <w:rPr>
          <w:color w:val="auto"/>
        </w:rPr>
        <w:t xml:space="preserve"> </w:t>
      </w:r>
      <w:r w:rsidR="00EE569C">
        <w:rPr>
          <w:color w:val="auto"/>
        </w:rPr>
        <w:t xml:space="preserve">were synched </w:t>
      </w:r>
      <w:r w:rsidR="00805B5F" w:rsidRPr="00C16E10">
        <w:rPr>
          <w:color w:val="auto"/>
        </w:rPr>
        <w:t>to link</w:t>
      </w:r>
      <w:r w:rsidR="00261B42" w:rsidRPr="00C16E10">
        <w:rPr>
          <w:color w:val="auto"/>
        </w:rPr>
        <w:t xml:space="preserve"> EEG signals with </w:t>
      </w:r>
      <w:r w:rsidR="007C5E47">
        <w:rPr>
          <w:color w:val="auto"/>
        </w:rPr>
        <w:t xml:space="preserve">the </w:t>
      </w:r>
      <w:r w:rsidR="00261B42" w:rsidRPr="00C16E10">
        <w:rPr>
          <w:color w:val="auto"/>
        </w:rPr>
        <w:t>animal</w:t>
      </w:r>
      <w:r w:rsidR="005036B4">
        <w:rPr>
          <w:color w:val="auto"/>
        </w:rPr>
        <w:t>’</w:t>
      </w:r>
      <w:r w:rsidR="00261B42" w:rsidRPr="00C16E10">
        <w:rPr>
          <w:color w:val="auto"/>
        </w:rPr>
        <w:t>s actions</w:t>
      </w:r>
      <w:r w:rsidRPr="00C16E10">
        <w:rPr>
          <w:color w:val="auto"/>
        </w:rPr>
        <w:t>.</w:t>
      </w:r>
      <w:r w:rsidR="00050321">
        <w:rPr>
          <w:color w:val="auto"/>
        </w:rPr>
        <w:t xml:space="preserve"> </w:t>
      </w:r>
      <w:r w:rsidRPr="00C16E10">
        <w:rPr>
          <w:color w:val="auto"/>
        </w:rPr>
        <w:t>Subjects consist of</w:t>
      </w:r>
      <w:r w:rsidR="00EE569C">
        <w:rPr>
          <w:color w:val="auto"/>
        </w:rPr>
        <w:t xml:space="preserve"> adult Wistar rats</w:t>
      </w:r>
      <w:r w:rsidR="00805B5F" w:rsidRPr="00C16E10">
        <w:rPr>
          <w:color w:val="auto"/>
        </w:rPr>
        <w:t xml:space="preserve"> </w:t>
      </w:r>
      <w:r w:rsidRPr="00C16E10">
        <w:rPr>
          <w:color w:val="auto"/>
        </w:rPr>
        <w:t xml:space="preserve">after medium‐term environmental enrichment treatment. Six skull screw electrodes </w:t>
      </w:r>
      <w:r w:rsidR="004508A3" w:rsidRPr="00C16E10">
        <w:rPr>
          <w:color w:val="auto"/>
        </w:rPr>
        <w:t xml:space="preserve">were </w:t>
      </w:r>
      <w:r w:rsidR="00E23D5C">
        <w:rPr>
          <w:color w:val="auto"/>
        </w:rPr>
        <w:t>fixed</w:t>
      </w:r>
      <w:r w:rsidR="00E23D5C" w:rsidRPr="00C16E10">
        <w:rPr>
          <w:color w:val="auto"/>
        </w:rPr>
        <w:t xml:space="preserve"> </w:t>
      </w:r>
      <w:r w:rsidR="00805B5F" w:rsidRPr="00C16E10">
        <w:rPr>
          <w:color w:val="auto"/>
        </w:rPr>
        <w:t xml:space="preserve">in </w:t>
      </w:r>
      <w:r w:rsidR="004508A3" w:rsidRPr="00C16E10">
        <w:rPr>
          <w:color w:val="auto"/>
        </w:rPr>
        <w:t xml:space="preserve">pairs on both hemispheres over </w:t>
      </w:r>
      <w:r w:rsidRPr="00C16E10">
        <w:rPr>
          <w:color w:val="auto"/>
        </w:rPr>
        <w:t>frontal, central</w:t>
      </w:r>
      <w:r w:rsidR="007C5E47">
        <w:rPr>
          <w:color w:val="auto"/>
        </w:rPr>
        <w:t>,</w:t>
      </w:r>
      <w:r w:rsidRPr="00C16E10">
        <w:rPr>
          <w:color w:val="auto"/>
        </w:rPr>
        <w:t xml:space="preserve"> and parietal regions </w:t>
      </w:r>
      <w:r w:rsidR="004508A3" w:rsidRPr="00C16E10">
        <w:rPr>
          <w:color w:val="auto"/>
        </w:rPr>
        <w:t xml:space="preserve">and </w:t>
      </w:r>
      <w:r w:rsidR="00E42A8D">
        <w:rPr>
          <w:color w:val="auto"/>
        </w:rPr>
        <w:t xml:space="preserve">were </w:t>
      </w:r>
      <w:r w:rsidRPr="00C16E10">
        <w:rPr>
          <w:color w:val="auto"/>
        </w:rPr>
        <w:t>referenced to a</w:t>
      </w:r>
      <w:r w:rsidR="009700D6">
        <w:rPr>
          <w:color w:val="auto"/>
        </w:rPr>
        <w:t>n</w:t>
      </w:r>
      <w:r w:rsidRPr="00C16E10">
        <w:rPr>
          <w:color w:val="auto"/>
        </w:rPr>
        <w:t xml:space="preserve"> electrode located posterior of the nasal bone. NORT protocol consists of exposing the animal to two objects for 10 </w:t>
      </w:r>
      <w:r w:rsidR="005E741B">
        <w:rPr>
          <w:color w:val="auto"/>
        </w:rPr>
        <w:t>min</w:t>
      </w:r>
      <w:r w:rsidR="009700D6">
        <w:rPr>
          <w:color w:val="auto"/>
        </w:rPr>
        <w:t>.</w:t>
      </w:r>
      <w:r w:rsidRPr="00C16E10">
        <w:rPr>
          <w:color w:val="auto"/>
        </w:rPr>
        <w:t xml:space="preserve"> </w:t>
      </w:r>
      <w:r w:rsidR="009700D6">
        <w:rPr>
          <w:color w:val="auto"/>
        </w:rPr>
        <w:t>A</w:t>
      </w:r>
      <w:r w:rsidRPr="00C16E10">
        <w:rPr>
          <w:color w:val="auto"/>
        </w:rPr>
        <w:t>fter 2 h</w:t>
      </w:r>
      <w:r w:rsidR="007C5E47">
        <w:rPr>
          <w:color w:val="auto"/>
        </w:rPr>
        <w:t xml:space="preserve"> </w:t>
      </w:r>
      <w:r w:rsidRPr="00C16E10">
        <w:rPr>
          <w:color w:val="auto"/>
        </w:rPr>
        <w:t xml:space="preserve">and 24 h, one of the objects </w:t>
      </w:r>
      <w:r w:rsidR="004508A3" w:rsidRPr="00C16E10">
        <w:rPr>
          <w:color w:val="auto"/>
        </w:rPr>
        <w:t xml:space="preserve">was </w:t>
      </w:r>
      <w:r w:rsidRPr="00C16E10">
        <w:rPr>
          <w:color w:val="auto"/>
        </w:rPr>
        <w:t>replaced</w:t>
      </w:r>
      <w:r w:rsidR="00411367" w:rsidRPr="00C16E10">
        <w:rPr>
          <w:color w:val="auto"/>
        </w:rPr>
        <w:t xml:space="preserve"> </w:t>
      </w:r>
      <w:r w:rsidR="007C5E47">
        <w:rPr>
          <w:color w:val="auto"/>
        </w:rPr>
        <w:t>with</w:t>
      </w:r>
      <w:r w:rsidRPr="00C16E10">
        <w:rPr>
          <w:color w:val="auto"/>
        </w:rPr>
        <w:t xml:space="preserve"> a </w:t>
      </w:r>
      <w:r w:rsidR="002942EE">
        <w:rPr>
          <w:color w:val="auto"/>
        </w:rPr>
        <w:t>novel</w:t>
      </w:r>
      <w:r w:rsidR="002942EE" w:rsidRPr="00C16E10">
        <w:rPr>
          <w:color w:val="auto"/>
        </w:rPr>
        <w:t xml:space="preserve"> </w:t>
      </w:r>
      <w:r w:rsidRPr="00C16E10">
        <w:rPr>
          <w:color w:val="auto"/>
        </w:rPr>
        <w:t>one</w:t>
      </w:r>
      <w:r w:rsidR="002942EE">
        <w:rPr>
          <w:color w:val="auto"/>
        </w:rPr>
        <w:t>.</w:t>
      </w:r>
      <w:r w:rsidRPr="00C16E10">
        <w:rPr>
          <w:color w:val="auto"/>
        </w:rPr>
        <w:t xml:space="preserve"> </w:t>
      </w:r>
      <w:r w:rsidR="002942EE">
        <w:rPr>
          <w:color w:val="auto"/>
        </w:rPr>
        <w:t>E</w:t>
      </w:r>
      <w:r w:rsidRPr="00C16E10">
        <w:rPr>
          <w:color w:val="auto"/>
        </w:rPr>
        <w:t xml:space="preserve">xploration time </w:t>
      </w:r>
      <w:r w:rsidR="004508A3" w:rsidRPr="00C16E10">
        <w:rPr>
          <w:color w:val="auto"/>
        </w:rPr>
        <w:t xml:space="preserve">for </w:t>
      </w:r>
      <w:r w:rsidRPr="00C16E10">
        <w:rPr>
          <w:color w:val="auto"/>
        </w:rPr>
        <w:t xml:space="preserve">each object </w:t>
      </w:r>
      <w:r w:rsidR="004508A3" w:rsidRPr="00C16E10">
        <w:rPr>
          <w:color w:val="auto"/>
        </w:rPr>
        <w:t xml:space="preserve">was </w:t>
      </w:r>
      <w:r w:rsidRPr="00C16E10">
        <w:rPr>
          <w:color w:val="auto"/>
        </w:rPr>
        <w:t xml:space="preserve">monitored by </w:t>
      </w:r>
      <w:r w:rsidR="002942EE">
        <w:rPr>
          <w:color w:val="auto"/>
        </w:rPr>
        <w:t>a</w:t>
      </w:r>
      <w:r w:rsidR="002942EE" w:rsidRPr="00C16E10">
        <w:rPr>
          <w:color w:val="auto"/>
        </w:rPr>
        <w:t xml:space="preserve"> </w:t>
      </w:r>
      <w:r w:rsidR="007C5E47">
        <w:rPr>
          <w:color w:val="auto"/>
        </w:rPr>
        <w:t>b</w:t>
      </w:r>
      <w:r w:rsidRPr="00C16E10">
        <w:rPr>
          <w:color w:val="auto"/>
        </w:rPr>
        <w:t xml:space="preserve">ehavioral </w:t>
      </w:r>
      <w:r w:rsidR="007C5E47">
        <w:rPr>
          <w:color w:val="auto"/>
        </w:rPr>
        <w:t>t</w:t>
      </w:r>
      <w:r w:rsidRPr="00C16E10">
        <w:rPr>
          <w:color w:val="auto"/>
        </w:rPr>
        <w:t xml:space="preserve">racking </w:t>
      </w:r>
      <w:r w:rsidR="007C5E47">
        <w:rPr>
          <w:color w:val="auto"/>
        </w:rPr>
        <w:t>s</w:t>
      </w:r>
      <w:r w:rsidRPr="00C16E10">
        <w:rPr>
          <w:color w:val="auto"/>
        </w:rPr>
        <w:t>oftware</w:t>
      </w:r>
      <w:r w:rsidR="004B203F" w:rsidRPr="00C16E10">
        <w:rPr>
          <w:color w:val="auto"/>
        </w:rPr>
        <w:t xml:space="preserve"> (BTS)</w:t>
      </w:r>
      <w:r w:rsidR="0022783C" w:rsidRPr="00C16E10">
        <w:rPr>
          <w:color w:val="auto"/>
        </w:rPr>
        <w:t xml:space="preserve"> and EEG data recording</w:t>
      </w:r>
      <w:r w:rsidRPr="00C16E10">
        <w:rPr>
          <w:color w:val="auto"/>
        </w:rPr>
        <w:t xml:space="preserve">. The analysis of the EEG synced with behavioral data consists of estimations of alpha and beta relative band </w:t>
      </w:r>
      <w:r w:rsidR="009700D6">
        <w:rPr>
          <w:color w:val="auto"/>
        </w:rPr>
        <w:t>p</w:t>
      </w:r>
      <w:r w:rsidR="005163E4">
        <w:rPr>
          <w:color w:val="auto"/>
        </w:rPr>
        <w:t>ower</w:t>
      </w:r>
      <w:r w:rsidRPr="00C16E10">
        <w:rPr>
          <w:color w:val="auto"/>
        </w:rPr>
        <w:t xml:space="preserve"> and comparisons between novel object recognition versus familiar object exploration</w:t>
      </w:r>
      <w:r w:rsidR="002942EE">
        <w:rPr>
          <w:color w:val="auto"/>
        </w:rPr>
        <w:t xml:space="preserve">, </w:t>
      </w:r>
      <w:r w:rsidRPr="00C16E10">
        <w:rPr>
          <w:color w:val="auto"/>
        </w:rPr>
        <w:t>between three experimental stages.</w:t>
      </w:r>
      <w:r w:rsidR="00E42A8D">
        <w:rPr>
          <w:color w:val="auto"/>
        </w:rPr>
        <w:t xml:space="preserve"> </w:t>
      </w:r>
      <w:r w:rsidR="00050321">
        <w:rPr>
          <w:color w:val="auto"/>
        </w:rPr>
        <w:t>In this manuscript, w</w:t>
      </w:r>
      <w:r w:rsidRPr="00C16E10">
        <w:rPr>
          <w:color w:val="auto"/>
        </w:rPr>
        <w:t xml:space="preserve">e </w:t>
      </w:r>
      <w:r w:rsidR="00CD2D9F">
        <w:rPr>
          <w:color w:val="auto"/>
        </w:rPr>
        <w:t>have</w:t>
      </w:r>
      <w:r w:rsidRPr="00C16E10">
        <w:rPr>
          <w:color w:val="auto"/>
        </w:rPr>
        <w:t xml:space="preserve"> </w:t>
      </w:r>
      <w:r w:rsidR="00CD2D9F">
        <w:rPr>
          <w:color w:val="auto"/>
        </w:rPr>
        <w:t>discussed</w:t>
      </w:r>
      <w:r w:rsidRPr="00C16E10">
        <w:rPr>
          <w:color w:val="auto"/>
        </w:rPr>
        <w:t xml:space="preserve"> </w:t>
      </w:r>
      <w:r w:rsidR="004508A3" w:rsidRPr="00C16E10">
        <w:rPr>
          <w:color w:val="auto"/>
        </w:rPr>
        <w:t>electrodes</w:t>
      </w:r>
      <w:r w:rsidR="00E23D5C">
        <w:rPr>
          <w:color w:val="auto"/>
        </w:rPr>
        <w:t xml:space="preserve"> manufacturing</w:t>
      </w:r>
      <w:r w:rsidR="00411367" w:rsidRPr="00C16E10">
        <w:rPr>
          <w:color w:val="auto"/>
        </w:rPr>
        <w:t xml:space="preserve"> process</w:t>
      </w:r>
      <w:r w:rsidRPr="00C16E10">
        <w:rPr>
          <w:color w:val="auto"/>
        </w:rPr>
        <w:t xml:space="preserve">, epidural electrodes implantation surgery, environmental enrichment protocol, NORT protocol, </w:t>
      </w:r>
      <w:r w:rsidR="002942EE">
        <w:rPr>
          <w:color w:val="auto"/>
        </w:rPr>
        <w:t>BTS</w:t>
      </w:r>
      <w:r w:rsidR="004B203F" w:rsidRPr="00C16E10" w:rsidDel="004B203F">
        <w:rPr>
          <w:color w:val="auto"/>
        </w:rPr>
        <w:t xml:space="preserve"> </w:t>
      </w:r>
      <w:r w:rsidRPr="00C16E10">
        <w:rPr>
          <w:color w:val="auto"/>
        </w:rPr>
        <w:t xml:space="preserve">setup, </w:t>
      </w:r>
      <w:r w:rsidR="00E50DC9" w:rsidRPr="00C16E10">
        <w:rPr>
          <w:color w:val="auto"/>
        </w:rPr>
        <w:t xml:space="preserve">EEG </w:t>
      </w:r>
      <w:r w:rsidRPr="00C16E10">
        <w:rPr>
          <w:color w:val="auto"/>
        </w:rPr>
        <w:t xml:space="preserve">– </w:t>
      </w:r>
      <w:r w:rsidR="004B203F" w:rsidRPr="00C16E10">
        <w:rPr>
          <w:color w:val="auto"/>
        </w:rPr>
        <w:t>BTS</w:t>
      </w:r>
      <w:r w:rsidR="004B203F" w:rsidRPr="00C16E10" w:rsidDel="004B203F">
        <w:rPr>
          <w:color w:val="auto"/>
        </w:rPr>
        <w:t xml:space="preserve"> </w:t>
      </w:r>
      <w:r w:rsidRPr="00C16E10">
        <w:rPr>
          <w:color w:val="auto"/>
        </w:rPr>
        <w:t xml:space="preserve">coupling for simultaneous monitoring </w:t>
      </w:r>
      <w:r w:rsidR="00411367" w:rsidRPr="00C16E10">
        <w:rPr>
          <w:color w:val="auto"/>
        </w:rPr>
        <w:t xml:space="preserve">in </w:t>
      </w:r>
      <w:r w:rsidRPr="00C16E10">
        <w:rPr>
          <w:color w:val="auto"/>
        </w:rPr>
        <w:t>real-time, and EEG data analysis based on automatic events detection.</w:t>
      </w:r>
    </w:p>
    <w:p w14:paraId="4C7D5FD5" w14:textId="77777777" w:rsidR="006305D7" w:rsidRPr="00C16E10" w:rsidRDefault="006305D7" w:rsidP="00BA47B4">
      <w:pPr>
        <w:snapToGrid w:val="0"/>
        <w:rPr>
          <w:color w:val="auto"/>
        </w:rPr>
      </w:pPr>
    </w:p>
    <w:p w14:paraId="00D25F73" w14:textId="43B3F8B7" w:rsidR="006305D7" w:rsidRPr="00C16E10" w:rsidRDefault="006305D7" w:rsidP="00BA47B4">
      <w:pPr>
        <w:snapToGrid w:val="0"/>
        <w:rPr>
          <w:color w:val="auto"/>
        </w:rPr>
      </w:pPr>
      <w:r w:rsidRPr="00C16E10">
        <w:rPr>
          <w:b/>
          <w:color w:val="auto"/>
        </w:rPr>
        <w:t>INTRODUCTION</w:t>
      </w:r>
      <w:r w:rsidRPr="00C16E10">
        <w:rPr>
          <w:b/>
          <w:bCs/>
          <w:color w:val="auto"/>
        </w:rPr>
        <w:t>:</w:t>
      </w:r>
      <w:r w:rsidRPr="00C16E10">
        <w:rPr>
          <w:color w:val="auto"/>
        </w:rPr>
        <w:t xml:space="preserve"> </w:t>
      </w:r>
    </w:p>
    <w:p w14:paraId="526B4B1E" w14:textId="41DCEB37" w:rsidR="00E04EBA" w:rsidRPr="007C5E47" w:rsidRDefault="0057271B" w:rsidP="00BA47B4">
      <w:pPr>
        <w:snapToGrid w:val="0"/>
        <w:rPr>
          <w:color w:val="auto"/>
        </w:rPr>
      </w:pPr>
      <w:r w:rsidRPr="007C5E47">
        <w:rPr>
          <w:color w:val="auto"/>
        </w:rPr>
        <w:t xml:space="preserve">Behavioral test </w:t>
      </w:r>
      <w:r w:rsidR="00E32A07" w:rsidRPr="007C5E47">
        <w:rPr>
          <w:color w:val="auto"/>
        </w:rPr>
        <w:t xml:space="preserve">is </w:t>
      </w:r>
      <w:r w:rsidRPr="007C5E47">
        <w:rPr>
          <w:color w:val="auto"/>
        </w:rPr>
        <w:t xml:space="preserve">crucial in </w:t>
      </w:r>
      <w:r w:rsidR="0052394C">
        <w:rPr>
          <w:color w:val="auto"/>
        </w:rPr>
        <w:t>n</w:t>
      </w:r>
      <w:r w:rsidRPr="007C5E47">
        <w:rPr>
          <w:color w:val="auto"/>
        </w:rPr>
        <w:t>euroscience research for</w:t>
      </w:r>
      <w:r w:rsidR="00820935" w:rsidRPr="007C5E47">
        <w:rPr>
          <w:color w:val="auto"/>
        </w:rPr>
        <w:t xml:space="preserve"> a large </w:t>
      </w:r>
      <w:r w:rsidRPr="007C5E47">
        <w:rPr>
          <w:color w:val="auto"/>
        </w:rPr>
        <w:t xml:space="preserve">amount of information generated in an </w:t>
      </w:r>
      <w:r w:rsidRPr="00CD2D9F">
        <w:rPr>
          <w:iCs/>
          <w:color w:val="auto"/>
        </w:rPr>
        <w:t>in vivo c</w:t>
      </w:r>
      <w:r w:rsidRPr="007C5E47">
        <w:rPr>
          <w:color w:val="auto"/>
        </w:rPr>
        <w:t>ontext. In this regard, researchers ha</w:t>
      </w:r>
      <w:r w:rsidR="00E32A07" w:rsidRPr="007C5E47">
        <w:rPr>
          <w:color w:val="auto"/>
        </w:rPr>
        <w:t>ve</w:t>
      </w:r>
      <w:r w:rsidRPr="007C5E47">
        <w:rPr>
          <w:color w:val="auto"/>
        </w:rPr>
        <w:t xml:space="preserve"> been widely us</w:t>
      </w:r>
      <w:r w:rsidR="0052394C">
        <w:rPr>
          <w:color w:val="auto"/>
        </w:rPr>
        <w:t>ing</w:t>
      </w:r>
      <w:r w:rsidRPr="007C5E47">
        <w:rPr>
          <w:color w:val="auto"/>
        </w:rPr>
        <w:t xml:space="preserve"> different behavioral test</w:t>
      </w:r>
      <w:r w:rsidR="00E32A07" w:rsidRPr="007C5E47">
        <w:rPr>
          <w:color w:val="auto"/>
        </w:rPr>
        <w:t>s</w:t>
      </w:r>
      <w:r w:rsidRPr="007C5E47">
        <w:rPr>
          <w:color w:val="auto"/>
        </w:rPr>
        <w:t xml:space="preserve"> to analyze </w:t>
      </w:r>
      <w:r w:rsidR="006A0930" w:rsidRPr="006A0930">
        <w:rPr>
          <w:color w:val="auto"/>
        </w:rPr>
        <w:t>sensory-motor function, social interactions, anxiety-like and depressive-like behavior, substance dependence and various forms of cognitive</w:t>
      </w:r>
      <w:r w:rsidR="006A0930">
        <w:rPr>
          <w:color w:val="auto"/>
        </w:rPr>
        <w:t xml:space="preserve"> </w:t>
      </w:r>
      <w:r w:rsidRPr="007C5E47">
        <w:rPr>
          <w:color w:val="auto"/>
        </w:rPr>
        <w:t>functions</w:t>
      </w:r>
      <w:r w:rsidR="005B34A9">
        <w:rPr>
          <w:color w:val="auto"/>
        </w:rPr>
        <w:fldChar w:fldCharType="begin" w:fldLock="1"/>
      </w:r>
      <w:r w:rsidR="0088695E">
        <w:rPr>
          <w:color w:val="auto"/>
        </w:rPr>
        <w:instrText>ADDIN CSL_CITATION {"citationItems":[{"id":"ITEM-1","itemData":{"DOI":"10.3389/fnbeh.2014.00252","ISSN":"16625153","abstract":"A large variety of rodent behavioral tests are currently being used to evaluate traits such as sensory-motor function, social interactions, anxiety-like and depressive-like behavior, substance dependence and various forms of cognitive function. Most behavioral tests have an inherent complexity, and their use requires consideration of several aspects such as the source of motivation in the test, the interaction between experimenter and animal, sources of variability, the sensory modality required by the animal to solve the task as well as costs and required work effort. Of particular importance is a test's validity because of its influence on the chance of successful translation of preclinical results to clinical settings. High validity may, however, have to be balanced against practical constraints and there are no behavioral tests with optimal characteristics. The design and development of new behavioral tests is therefore an ongoing effort and there are now well over one hundred tests described in the contemporary literature. Some of them are well established following extensive use, while others are novel and still unproven. The task of choosing a behavioral test for a particular project may therefore be daunting and the aim of the present review is to provide a structured way to evaluate rodent behavioral tests aimed at drug discovery research. © 2014 Hånell and Marklund.","author":[{"dropping-particle":"","family":"Hånell","given":"Anders","non-dropping-particle":"","parse-names":false,"suffix":""},{"dropping-particle":"","family":"Marklund","given":"Niklas","non-dropping-particle":"","parse-names":false,"suffix":""}],"container-title":"Frontiers in Behavioral Neuroscience","id":"ITEM-1","issue":"JULY","issued":{"date-parts":[["2014"]]},"page":"1-13","title":"Structured evaluation of rodent behavioral tests used in drug discovery research","type":"article-journal","volume":"8"},"uris":["http://www.mendeley.com/documents/?uuid=9245b3f3-281f-41c6-8387-cc35ab31dd5e"]}],"mendeley":{"formattedCitation":"&lt;sup&gt;1&lt;/sup&gt;","plainTextFormattedCitation":"1","previouslyFormattedCitation":"&lt;sup&gt;1&lt;/sup&gt;"},"properties":{"noteIndex":0},"schema":"https://github.com/citation-style-language/schema/raw/master/csl-citation.json"}</w:instrText>
      </w:r>
      <w:r w:rsidR="005B34A9">
        <w:rPr>
          <w:color w:val="auto"/>
        </w:rPr>
        <w:fldChar w:fldCharType="separate"/>
      </w:r>
      <w:r w:rsidR="005B34A9" w:rsidRPr="005B34A9">
        <w:rPr>
          <w:noProof/>
          <w:color w:val="auto"/>
          <w:vertAlign w:val="superscript"/>
        </w:rPr>
        <w:t>1</w:t>
      </w:r>
      <w:r w:rsidR="005B34A9">
        <w:rPr>
          <w:color w:val="auto"/>
        </w:rPr>
        <w:fldChar w:fldCharType="end"/>
      </w:r>
      <w:r w:rsidRPr="007C5E47">
        <w:rPr>
          <w:color w:val="auto"/>
        </w:rPr>
        <w:t xml:space="preserve">. Manual recording of behavioral tests </w:t>
      </w:r>
      <w:r w:rsidR="00820935" w:rsidRPr="007C5E47">
        <w:rPr>
          <w:color w:val="auto"/>
        </w:rPr>
        <w:t xml:space="preserve">might </w:t>
      </w:r>
      <w:r w:rsidRPr="007C5E47">
        <w:rPr>
          <w:color w:val="auto"/>
        </w:rPr>
        <w:t>be difficult, exhausting, and inaccurate even for most expert observers. Even though some efforts have been made to develop free and open-source software for behavior registration (</w:t>
      </w:r>
      <w:r w:rsidR="0052394C">
        <w:rPr>
          <w:color w:val="auto"/>
        </w:rPr>
        <w:t xml:space="preserve">e.g., </w:t>
      </w:r>
      <w:r w:rsidRPr="007C5E47">
        <w:rPr>
          <w:color w:val="auto"/>
        </w:rPr>
        <w:t xml:space="preserve"> </w:t>
      </w:r>
      <w:proofErr w:type="spellStart"/>
      <w:r w:rsidR="0052394C" w:rsidRPr="007C5E47">
        <w:rPr>
          <w:color w:val="auto"/>
        </w:rPr>
        <w:t>sexrat</w:t>
      </w:r>
      <w:proofErr w:type="spellEnd"/>
      <w:r w:rsidR="0052394C" w:rsidRPr="007C5E47">
        <w:rPr>
          <w:color w:val="auto"/>
        </w:rPr>
        <w:t xml:space="preserve"> male</w:t>
      </w:r>
      <w:r w:rsidR="006F17F2" w:rsidRPr="007C5E47">
        <w:rPr>
          <w:color w:val="auto"/>
        </w:rPr>
        <w:fldChar w:fldCharType="begin" w:fldLock="1"/>
      </w:r>
      <w:r w:rsidR="0088695E">
        <w:rPr>
          <w:color w:val="auto"/>
        </w:rPr>
        <w:instrText>ADDIN CSL_CITATION {"citationItems":[{"id":"ITEM-1","itemData":{"DOI":"10.1016/j.jneumeth.2019.03.001","ISSN":"1872678X","abstract":"© 2019 Elsevier B.V. Background: In behavioral neuroscience studies, it is essential to accurately and easily record rodent sexual behavior. However, current systems are complex, expensive and often require a computer that hinders their use in situ. New method: SEXRAT MALE is new software for the real-time annotation and process of live sexual behavior in male rodents. Results: SEXRAT MALE works on smartphones and tablets Android™ operating system, and soon on iOS™. This software uses a simple algorithm based on chronometry and the counting of the behavioral states that the user taps on the screen. It can annotate, count and time a complex sequence of behavioral states by a human observer, such as genital exploration, mounting, intrusion, ejaculation, and up to nine wildcard events established by the user, such as rearing and female receptivity events. SEXRAT MALE reports time, order, duration, intervals, and the simple statistics of all events in the session through data files, which are easily importable from any statistical software. SEXRAT MALE showed greater precision among both expert and naïve observers analyzing sexual interaction, decreasing errors and providing greater accuracy of timing data. Additionally, it records and processes more information than the traditional recording, in terms of factors such as order, occurrence time, duration, events intervals, and other processed data. Comparison(s) with existing method: Compared to the traditional, manual method, SEXRAT MALE is more accurate, reliable, and simplifies the process of recording and processing. Conclusions: SEXRAT MALE provides a novel tool for accurately recording live male rodent sexual behavior.","author":[{"dropping-particle":"","family":"Buenrostro-Jáuregui","given":"M.","non-dropping-particle":"","parse-names":false,"suffix":""},{"dropping-particle":"","family":"Tapia-de Jesús","given":"A.","non-dropping-particle":"","parse-names":false,"suffix":""},{"dropping-particle":"","family":"Mata","given":"F.","non-dropping-particle":"","parse-names":false,"suffix":""},{"dropping-particle":"","family":"Gavia","given":"M.","non-dropping-particle":"","parse-names":false,"suffix":""},{"dropping-particle":"","family":"Galicia-Castillo","given":"O.","non-dropping-particle":"","parse-names":false,"suffix":""},{"dropping-particle":"","family":"Hernández-Guerrero","given":"C.","non-dropping-particle":"","parse-names":false,"suffix":""},{"dropping-particle":"","family":"Rodríguez-Serrano","given":"L.M.","non-dropping-particle":"","parse-names":false,"suffix":""}],"container-title":"Journal of Neuroscience Methods","id":"ITEM-1","issued":{"date-parts":[["2019"]]},"title":"SEXRAT MALE: A smartphone and tablet application to annotate and process live sexual behavior in male rodents","type":"article-journal","volume":"320"},"uris":["http://www.mendeley.com/documents/?uuid=1124d878-ec5a-3244-bb66-689d918508e4"]}],"mendeley":{"formattedCitation":"&lt;sup&gt;2&lt;/sup&gt;","plainTextFormattedCitation":"2","previouslyFormattedCitation":"&lt;sup&gt;2&lt;/sup&gt;"},"properties":{"noteIndex":0},"schema":"https://github.com/citation-style-language/schema/raw/master/csl-citation.json"}</w:instrText>
      </w:r>
      <w:r w:rsidR="006F17F2" w:rsidRPr="007C5E47">
        <w:rPr>
          <w:color w:val="auto"/>
        </w:rPr>
        <w:fldChar w:fldCharType="separate"/>
      </w:r>
      <w:r w:rsidR="005B34A9" w:rsidRPr="005B34A9">
        <w:rPr>
          <w:noProof/>
          <w:color w:val="auto"/>
          <w:vertAlign w:val="superscript"/>
        </w:rPr>
        <w:t>2</w:t>
      </w:r>
      <w:r w:rsidR="006F17F2" w:rsidRPr="007C5E47">
        <w:rPr>
          <w:color w:val="auto"/>
        </w:rPr>
        <w:fldChar w:fldCharType="end"/>
      </w:r>
      <w:r w:rsidRPr="007C5E47">
        <w:rPr>
          <w:color w:val="auto"/>
        </w:rPr>
        <w:t xml:space="preserve"> </w:t>
      </w:r>
      <w:r w:rsidR="00842890" w:rsidRPr="007C5E47">
        <w:rPr>
          <w:color w:val="auto"/>
        </w:rPr>
        <w:t xml:space="preserve">app </w:t>
      </w:r>
      <w:r w:rsidRPr="007C5E47">
        <w:rPr>
          <w:color w:val="auto"/>
        </w:rPr>
        <w:t>for sexual behavior)</w:t>
      </w:r>
      <w:r w:rsidR="00376307">
        <w:rPr>
          <w:color w:val="auto"/>
        </w:rPr>
        <w:t xml:space="preserve">, </w:t>
      </w:r>
      <w:r w:rsidR="00F71216" w:rsidRPr="00F71216">
        <w:rPr>
          <w:color w:val="auto"/>
        </w:rPr>
        <w:t>several alternatives allow</w:t>
      </w:r>
      <w:r w:rsidR="0052394C">
        <w:rPr>
          <w:color w:val="auto"/>
        </w:rPr>
        <w:t xml:space="preserve"> </w:t>
      </w:r>
      <w:r w:rsidR="00273FB3" w:rsidRPr="007C5E47">
        <w:rPr>
          <w:color w:val="auto"/>
        </w:rPr>
        <w:t>the automatic and real-time behavior</w:t>
      </w:r>
      <w:r w:rsidR="004C3658" w:rsidRPr="007C5E47">
        <w:rPr>
          <w:color w:val="auto"/>
        </w:rPr>
        <w:t>al recording</w:t>
      </w:r>
      <w:r w:rsidR="00273FB3" w:rsidRPr="007C5E47">
        <w:rPr>
          <w:color w:val="auto"/>
        </w:rPr>
        <w:t xml:space="preserve"> of different animal species</w:t>
      </w:r>
      <w:r w:rsidR="002337A8" w:rsidRPr="007C5E47">
        <w:rPr>
          <w:color w:val="auto"/>
        </w:rPr>
        <w:t xml:space="preserve"> from fish</w:t>
      </w:r>
      <w:r w:rsidR="00CA7F20" w:rsidRPr="007C5E47">
        <w:rPr>
          <w:color w:val="auto"/>
        </w:rPr>
        <w:fldChar w:fldCharType="begin" w:fldLock="1"/>
      </w:r>
      <w:r w:rsidR="0088695E">
        <w:rPr>
          <w:color w:val="auto"/>
        </w:rPr>
        <w:instrText>ADDIN CSL_CITATION {"citationItems":[{"id":"ITEM-1","itemData":{"DOI":"10.3791/50962","ISSN":"1940087X","abstract":"Long-term behavioral tracking can capture and quantify natural animal behaviors, including those occurring infrequently. Behaviors such as exploration and social interactions can be best studied by observing unrestrained, freely behaving animals. Weakly electric fish (WEF) display readily observable exploratory and social behaviors by emitting electric organ discharge (EOD). Here, we describe three effective techniques to synchronously measure the EOD, body position, and posture of a free-swimming WEF for an extended period of time. First, we describe the construction of an experimental tank inside of an isolation chamber designed to block external sources of sensory stimuli such as light, sound, and vibration. The aquarium was partitioned to accommodate four test specimens, and automated gates remotely control the animals' access to the central arena. Second, we describe a precise and reliable real-time EOD timing measurement method from freely swimming WEF. Signal distortions caused by the animal's body movements are corrected by spatial averaging and temporal processing stages. Third, we describe an underwater near-infrared imaging setup to observe unperturbed nocturnal animal behaviors. Infrared light pulses were used to synchronize the timing between the video and the physiological signal over a long recording duration. Our automated tracking software measures the animal's body position and posture reliably in an aquatic scene. In combination, these techniques enable long term observation of spontaneous behavior of freely swimming weakly electric fish in a reliable and precise manner. We believe our method can be similarly applied to the study of other aquatic animals by relating their physiological signals with exploratory or social behaviors. © JoVE 2006-2014. All Rights Reserved.","author":[{"dropping-particle":"","family":"Jun","given":"James J.","non-dropping-particle":"","parse-names":false,"suffix":""},{"dropping-particle":"","family":"Longtin","given":"André","non-dropping-particle":"","parse-names":false,"suffix":""},{"dropping-particle":"","family":"Maler","given":"Leonard","non-dropping-particle":"","parse-names":false,"suffix":""}],"container-title":"Journal of Visualized Experiments","id":"ITEM-1","issue":"85","issued":{"date-parts":[["2014"]]},"title":"Long-term behavioral tracking of freely swimming weakly electric fish","type":"article-journal"},"uris":["http://www.mendeley.com/documents/?uuid=9d3a129f-8d89-4e84-82ce-36c12d2a1d2e"]}],"mendeley":{"formattedCitation":"&lt;sup&gt;3&lt;/sup&gt;","plainTextFormattedCitation":"3","previouslyFormattedCitation":"&lt;sup&gt;3&lt;/sup&gt;"},"properties":{"noteIndex":0},"schema":"https://github.com/citation-style-language/schema/raw/master/csl-citation.json"}</w:instrText>
      </w:r>
      <w:r w:rsidR="00CA7F20" w:rsidRPr="007C5E47">
        <w:rPr>
          <w:color w:val="auto"/>
        </w:rPr>
        <w:fldChar w:fldCharType="separate"/>
      </w:r>
      <w:r w:rsidR="005B34A9" w:rsidRPr="005B34A9">
        <w:rPr>
          <w:noProof/>
          <w:color w:val="auto"/>
          <w:vertAlign w:val="superscript"/>
        </w:rPr>
        <w:t>3</w:t>
      </w:r>
      <w:r w:rsidR="00CA7F20" w:rsidRPr="007C5E47">
        <w:rPr>
          <w:color w:val="auto"/>
        </w:rPr>
        <w:fldChar w:fldCharType="end"/>
      </w:r>
      <w:r w:rsidR="002337A8" w:rsidRPr="007C5E47">
        <w:rPr>
          <w:color w:val="auto"/>
        </w:rPr>
        <w:t xml:space="preserve"> to rodents</w:t>
      </w:r>
      <w:r w:rsidR="00CA7F20" w:rsidRPr="007C5E47">
        <w:rPr>
          <w:color w:val="auto"/>
        </w:rPr>
        <w:fldChar w:fldCharType="begin" w:fldLock="1"/>
      </w:r>
      <w:r w:rsidR="0088695E">
        <w:rPr>
          <w:color w:val="auto"/>
        </w:rPr>
        <w:instrText>ADDIN CSL_CITATION {"citationItems":[{"id":"ITEM-1","itemData":{"DOI":"10.3791/50871","ISSN":"1940087X","abstract":"The contextual and cued fear conditioning test is one of the behavioral tests that assesses the ability of mice to learn and remember an association between environmental cues and aversive experiences. In this test, mice are placed into a conditioning chamber and are given parings of a conditioned stimulus (an auditory cue) and an aversive unconditioned stimulus (an electric footshock). After a delay time, the mice are exposed to the same conditioning chamber and a differently shaped chamber with presentation of the auditory cue. Freezing behavior during the test is measured as an index of fear memory. To analyze the behavior automatically, we have developed a video analyzing system using the ImageFZ application software program, which is available as a free download at http://www.mouse-phenotype.org/. Here, to show the details of our protocol, we demonstrate our procedure for the contextual and cued fear conditioning test in C57BL/6J mice using the ImageFZ system. In addition, we validated our protocol and the video analyzing system performance by comparing freezing time measured by the ImageFZ system or a photobeam-based computer measurement system with that scored by a human observer. As shown in our representative results, the data obtained by ImageFZ were similar to those analyzed by a human observer, indicating that the behavioral analysis using the ImageFZ system is highly reliable. The present movie article provides detailed information regarding the test procedures and will promote understanding of the experimental situation. © JoVE 2006-2014. All Rights Reserved.","author":[{"dropping-particle":"","family":"Shoji","given":"Hirotaka","non-dropping-particle":"","parse-names":false,"suffix":""},{"dropping-particle":"","family":"Takao","given":"Keizo","non-dropping-particle":"","parse-names":false,"suffix":""},{"dropping-particle":"","family":"Hattori","given":"Satoko","non-dropping-particle":"","parse-names":false,"suffix":""},{"dropping-particle":"","family":"Miyakawa","given":"Tsuyoshi","non-dropping-particle":"","parse-names":false,"suffix":""}],"container-title":"Journal of Visualized Experiments","id":"ITEM-1","issue":"85","issued":{"date-parts":[["2014"]]},"page":"1-13","title":"Contextual and cued fear conditioning test using a video analyzing system in mice","type":"article-journal"},"uris":["http://www.mendeley.com/documents/?uuid=d6cdc2a2-5c64-49ae-a455-696ff4f4bb0a"]},{"id":"ITEM-2","itemData":{"DOI":"10.3791/3685","ISSN":"1940087X","PMID":"22588124","abstract":"We have developed a fully automated system for operant behavior testing and neuronal activity recording by which multiple cognitive brain functions can be investigated in a single task sequence. The unique feature of this system is a custom-made, acoustically transparent chamber that eliminates many of the issues associated with auditory cue control in most commercially available chambers. The ease with which operant devices can be added or replaced makes this system quite versatile, allowing for the implementation of a variety of auditory, visual, and olfactory behavioral tasks. Automation of the system allows fine temporal (10 ms) control and precise time-stamping of each event in a pre designed behavioral sequence. When combined with a multi-channel electrophysiology recording system, multiple cognitive brain functions, such as motivation, attention, decision-making, patience, and rewards, can be examined sequentially or independently. © 2012 Journal of Visualized Experiments.","author":[{"dropping-particle":"","family":"Zheng","given":"Weimin","non-dropping-particle":"","parse-names":false,"suffix":""},{"dropping-particle":"","family":"Ycu","given":"Edgar A.","non-dropping-particle":"","parse-names":false,"suffix":""}],"container-title":"Journal of Visualized Experiments","id":"ITEM-2","issue":"63","issued":{"date-parts":[["2012"]]},"page":"1-10","title":"A fully automated and highly versatile system for testing multi-cognitive functions and recording neuronal activities in rodents","type":"article-journal"},"uris":["http://www.mendeley.com/documents/?uuid=b6d5c58f-924e-44af-a328-930ee9c973c7"]},{"id":"ITEM-3","itemData":{"DOI":"10.3791/56299","ISSN":"1940087X","abstract":"In vivo electrophysiology is a powerful technique to investigate the relationship between brain activity and behavior at a millisecond and micrometer scale. However, current methods mostly rely on tethered cable recordings or only use unidirectional systems, allowing either recording or stimulation of neural activity, but not at the same time or same target. Here, a new wireless, bidirectional device for simultaneous multichannel recording and stimulation of neural activity in freely behaving rats is described. The system operates through a single portable head stage that both transmits recorded activity and can be targeted in real-time for brain stimulation using a telemetry-based multichannel software. The head stage is equipped with a preamplifier and a rechargeable battery, allowing stable long-term recordings or stimulation for up to 1 h. Importantly, the head stage is compact, weighs 12 g (including battery) and thus has minimal impact on the animal´s behavioral repertoire, making the method applicable to a broad set of behavioral tasks. Moreover, the method has the major advantage that the effect of brain stimulation on neural activity and behavior can be measured simultaneously, providing a tool to assess the causal relationships between specific brain activation patterns and behavior. This feature makes the method particularly valuable for the field of deep brain stimulation, allowing precise assessment, monitoring, and adjustment of stimulation parameters during long-term behavioral experiments. The applicability of the system has been validated using the inferior colliculus as a model structure.","author":[{"dropping-particle":"","family":"Melo-Thomas","given":"Liana","non-dropping-particle":"","parse-names":false,"suffix":""},{"dropping-particle":"","family":"Engelhardt","given":"K. Alexander","non-dropping-particle":"","parse-names":false,"suffix":""},{"dropping-particle":"","family":"Thomas","given":"Uwe","non-dropping-particle":"","parse-names":false,"suffix":""},{"dropping-particle":"","family":"Hoehl","given":"Dirk","non-dropping-particle":"","parse-names":false,"suffix":""},{"dropping-particle":"","family":"Thomas","given":"Sascha","non-dropping-particle":"","parse-names":false,"suffix":""},{"dropping-particle":"","family":"Wöhr","given":"Markus","non-dropping-particle":"","parse-names":false,"suffix":""},{"dropping-particle":"","family":"Werner","given":"Bjoern","non-dropping-particle":"","parse-names":false,"suffix":""},{"dropping-particle":"","family":"Bremmer","given":"Frank","non-dropping-particle":"","parse-names":false,"suffix":""},{"dropping-particle":"","family":"Schwarting","given":"Rainer K.W.","non-dropping-particle":"","parse-names":false,"suffix":""}],"container-title":"Journal of Visualized Experiments","id":"ITEM-3","issue":"129","issued":{"date-parts":[["2017"]]},"page":"1-9","title":"A wireless, bidirectional interface for in Vivo recording and stimulation of neural activity in freely behaving rats","type":"article-journal","volume":"2017"},"uris":["http://www.mendeley.com/documents/?uuid=ae551d71-e25f-48ef-937d-b86d77db8403"]}],"mendeley":{"formattedCitation":"&lt;sup&gt;4–6&lt;/sup&gt;","plainTextFormattedCitation":"4–6","previouslyFormattedCitation":"&lt;sup&gt;4–6&lt;/sup&gt;"},"properties":{"noteIndex":0},"schema":"https://github.com/citation-style-language/schema/raw/master/csl-citation.json"}</w:instrText>
      </w:r>
      <w:r w:rsidR="00CA7F20" w:rsidRPr="007C5E47">
        <w:rPr>
          <w:color w:val="auto"/>
        </w:rPr>
        <w:fldChar w:fldCharType="separate"/>
      </w:r>
      <w:r w:rsidR="005B34A9" w:rsidRPr="005B34A9">
        <w:rPr>
          <w:noProof/>
          <w:color w:val="auto"/>
          <w:vertAlign w:val="superscript"/>
        </w:rPr>
        <w:t>4–6</w:t>
      </w:r>
      <w:r w:rsidR="00CA7F20" w:rsidRPr="007C5E47">
        <w:rPr>
          <w:color w:val="auto"/>
        </w:rPr>
        <w:fldChar w:fldCharType="end"/>
      </w:r>
      <w:r w:rsidR="00273FB3" w:rsidRPr="007C5E47">
        <w:rPr>
          <w:color w:val="auto"/>
        </w:rPr>
        <w:t xml:space="preserve">. </w:t>
      </w:r>
      <w:r w:rsidR="0088695E" w:rsidRPr="0088695E">
        <w:rPr>
          <w:color w:val="auto"/>
        </w:rPr>
        <w:t>Video tracking is a valuable method for quick and accurate behavior recording used in a wide variety of applications</w:t>
      </w:r>
      <w:r w:rsidR="0088695E">
        <w:rPr>
          <w:color w:val="auto"/>
        </w:rPr>
        <w:fldChar w:fldCharType="begin" w:fldLock="1"/>
      </w:r>
      <w:r w:rsidR="004841D2">
        <w:rPr>
          <w:color w:val="auto"/>
        </w:rPr>
        <w:instrText>ADDIN CSL_CITATION {"citationItems":[{"id":"ITEM-1","itemData":{"DOI":"10.3758/BF03195394","ISSN":"0743-3808","abstract":"The need for automating behavioral observations and the evolution of systems developed for that purpose is outlined. Video tracking systems enable researchersto study behavior in a reliable and con- sistent way and over longer time periods than if they were using manual recording. To overcome limi- tations of currently available systems, we have designed EthoVision, an integrated system for auto- matic recording of activity, movement, and interactions of animals. The EthoVision software is presented, highlighting some key features that separate EthoVision from other systems: easy file man- agement, independent variable definition, flexible arena and zone design, several methods of data ac- quisition allowing identification and tracking of multiple animals in multiple arenas, and tools for vi- sualization of the tracks and calculation of a range of analysis parameters. A review of studies using EthoVision is presented, demonstrating the system’s use in a wide variety of applications. Possible fu- ture directions for development are discussed. Manual","author":[{"dropping-particle":"","family":"Noldus","given":"Lucas P J J","non-dropping-particle":"","parse-names":false,"suffix":""},{"dropping-particle":"","family":"Spink","given":"Andrew J","non-dropping-particle":"","parse-names":false,"suffix":""},{"dropping-particle":"","family":"Tegelenbosch","given":"Ruud A J","non-dropping-particle":"","parse-names":false,"suffix":""}],"container-title":"Behavior Research Methods, Instruments, &amp; Computers","id":"ITEM-1","issue":"3","issued":{"date-parts":[["2001"]]},"page":"398-414","title":"Ethovision Video Tracking System","type":"article-journal","volume":"33"},"uris":["http://www.mendeley.com/documents/?uuid=bcf2fe0b-2baa-4857-b5a7-9b5bc87dc046"]}],"mendeley":{"formattedCitation":"&lt;sup&gt;7&lt;/sup&gt;","plainTextFormattedCitation":"7","previouslyFormattedCitation":"&lt;sup&gt;7&lt;/sup&gt;"},"properties":{"noteIndex":0},"schema":"https://github.com/citation-style-language/schema/raw/master/csl-citation.json"}</w:instrText>
      </w:r>
      <w:r w:rsidR="0088695E">
        <w:rPr>
          <w:color w:val="auto"/>
        </w:rPr>
        <w:fldChar w:fldCharType="separate"/>
      </w:r>
      <w:r w:rsidR="0088695E" w:rsidRPr="0088695E">
        <w:rPr>
          <w:noProof/>
          <w:color w:val="auto"/>
          <w:vertAlign w:val="superscript"/>
        </w:rPr>
        <w:t>7</w:t>
      </w:r>
      <w:r w:rsidR="0088695E">
        <w:rPr>
          <w:color w:val="auto"/>
        </w:rPr>
        <w:fldChar w:fldCharType="end"/>
      </w:r>
      <w:r w:rsidR="00023907" w:rsidRPr="007C5E47">
        <w:rPr>
          <w:color w:val="auto"/>
        </w:rPr>
        <w:t xml:space="preserve">. </w:t>
      </w:r>
      <w:r w:rsidR="00842890" w:rsidRPr="007C5E47">
        <w:rPr>
          <w:color w:val="auto"/>
        </w:rPr>
        <w:t>A more potential feature</w:t>
      </w:r>
      <w:r w:rsidR="0052394C">
        <w:rPr>
          <w:color w:val="auto"/>
        </w:rPr>
        <w:t xml:space="preserve"> </w:t>
      </w:r>
      <w:r w:rsidR="004C7ED0" w:rsidRPr="007C5E47">
        <w:rPr>
          <w:color w:val="auto"/>
        </w:rPr>
        <w:t xml:space="preserve">in the behavioral recording </w:t>
      </w:r>
      <w:r w:rsidR="002418E9" w:rsidRPr="007C5E47">
        <w:rPr>
          <w:color w:val="auto"/>
        </w:rPr>
        <w:t xml:space="preserve">area </w:t>
      </w:r>
      <w:r w:rsidR="004C7ED0" w:rsidRPr="007C5E47">
        <w:rPr>
          <w:color w:val="auto"/>
        </w:rPr>
        <w:t xml:space="preserve">is </w:t>
      </w:r>
      <w:r w:rsidR="0052394C">
        <w:rPr>
          <w:color w:val="auto"/>
        </w:rPr>
        <w:t xml:space="preserve">to </w:t>
      </w:r>
      <w:r w:rsidR="004C7ED0" w:rsidRPr="007C5E47">
        <w:rPr>
          <w:color w:val="auto"/>
        </w:rPr>
        <w:t>explor</w:t>
      </w:r>
      <w:r w:rsidR="0052394C">
        <w:rPr>
          <w:color w:val="auto"/>
        </w:rPr>
        <w:t>e</w:t>
      </w:r>
      <w:r w:rsidR="004C7ED0" w:rsidRPr="007C5E47">
        <w:rPr>
          <w:color w:val="auto"/>
        </w:rPr>
        <w:t xml:space="preserve"> neural activity during the behavioral manifestation</w:t>
      </w:r>
      <w:r w:rsidR="00EA0D1F">
        <w:rPr>
          <w:color w:val="auto"/>
        </w:rPr>
        <w:t>.</w:t>
      </w:r>
      <w:r w:rsidR="004C7ED0" w:rsidRPr="007C5E47">
        <w:rPr>
          <w:color w:val="auto"/>
        </w:rPr>
        <w:t xml:space="preserve"> </w:t>
      </w:r>
      <w:r w:rsidR="00EA0D1F" w:rsidRPr="00EA0D1F">
        <w:rPr>
          <w:color w:val="auto"/>
        </w:rPr>
        <w:t xml:space="preserve">Simultaneous recording of neuronal activity (from single cells to the major brain areas)  and behavioral tasks could </w:t>
      </w:r>
      <w:r w:rsidR="00E42A8D">
        <w:rPr>
          <w:color w:val="auto"/>
        </w:rPr>
        <w:t>show</w:t>
      </w:r>
      <w:r w:rsidR="00EA0D1F" w:rsidRPr="00EA0D1F">
        <w:rPr>
          <w:color w:val="auto"/>
        </w:rPr>
        <w:t xml:space="preserve"> us how the brain generate</w:t>
      </w:r>
      <w:r w:rsidR="00F71216">
        <w:rPr>
          <w:color w:val="auto"/>
        </w:rPr>
        <w:t>s</w:t>
      </w:r>
      <w:r w:rsidR="00EA0D1F" w:rsidRPr="00EA0D1F">
        <w:rPr>
          <w:color w:val="auto"/>
        </w:rPr>
        <w:t xml:space="preserve"> specific behavioral </w:t>
      </w:r>
      <w:r w:rsidR="00862560" w:rsidRPr="67067FE7">
        <w:rPr>
          <w:color w:val="auto"/>
        </w:rPr>
        <w:t>patterns</w:t>
      </w:r>
      <w:r w:rsidR="007B5D9A" w:rsidRPr="007C5E47">
        <w:rPr>
          <w:color w:val="auto"/>
        </w:rPr>
        <w:fldChar w:fldCharType="begin" w:fldLock="1"/>
      </w:r>
      <w:r w:rsidR="004841D2">
        <w:rPr>
          <w:color w:val="auto"/>
        </w:rPr>
        <w:instrText>ADDIN CSL_CITATION {"citationItems":[{"id":"ITEM-1","itemData":{"DOI":"10.1016/j.neuron.2019.09.038","ISSN":"10974199","PMID":"31600508","abstract":"The brain is worthy of study because it is in charge of behavior. A flurry of recent technical advances in measuring and quantifying naturalistic behaviors provide an important opportunity for advancing brain science. However, the problem of understanding unrestrained behavior in the context of neural recordings and manipulations remains unsolved, and developing approaches to addressing this challenge is critical. Here we discuss considerations in computational neuroethology—the science of quantifying naturalistic behaviors for understanding the brain—and propose strategies to evaluate progress. We point to open questions that require resolution and call upon the broader systems neuroscience community to further develop and leverage measures of naturalistic, unrestrained behavior, which will enable us to more effectively probe the richness and complexity of the brain. The goal of computational neuroethology is to understand the relationship between the brain and purposive behavior that evolved under natural selection. Technology is transforming how we measure and model naturalistic behavior, affording new insight into brain function.","author":[{"dropping-particle":"","family":"Datta","given":"Sandeep Robert","non-dropping-particle":"","parse-names":false,"suffix":""},{"dropping-particle":"","family":"Anderson","given":"David J.","non-dropping-particle":"","parse-names":false,"suffix":""},{"dropping-particle":"","family":"Branson","given":"Kristin","non-dropping-particle":"","parse-names":false,"suffix":""},{"dropping-particle":"","family":"Perona","given":"Pietro","non-dropping-particle":"","parse-names":false,"suffix":""},{"dropping-particle":"","family":"Leifer","given":"Andrew","non-dropping-particle":"","parse-names":false,"suffix":""}],"container-title":"Neuron","id":"ITEM-1","issue":"1","issued":{"date-parts":[["2019"]]},"page":"11-24","publisher":"Elsevier Inc.","title":"Computational Neuroethology: A Call to Action","type":"article-journal","volume":"104"},"uris":["http://www.mendeley.com/documents/?uuid=60b788be-f978-437d-9511-f3777e3d720d"]}],"mendeley":{"formattedCitation":"&lt;sup&gt;8&lt;/sup&gt;","plainTextFormattedCitation":"8","previouslyFormattedCitation":"&lt;sup&gt;8&lt;/sup&gt;"},"properties":{"noteIndex":0},"schema":"https://github.com/citation-style-language/schema/raw/master/csl-citation.json"}</w:instrText>
      </w:r>
      <w:r w:rsidR="007B5D9A" w:rsidRPr="007C5E47">
        <w:rPr>
          <w:color w:val="auto"/>
        </w:rPr>
        <w:fldChar w:fldCharType="separate"/>
      </w:r>
      <w:r w:rsidR="0088695E" w:rsidRPr="0088695E">
        <w:rPr>
          <w:noProof/>
          <w:color w:val="auto"/>
          <w:vertAlign w:val="superscript"/>
        </w:rPr>
        <w:t>8</w:t>
      </w:r>
      <w:r w:rsidR="007B5D9A" w:rsidRPr="007C5E47">
        <w:rPr>
          <w:color w:val="auto"/>
        </w:rPr>
        <w:fldChar w:fldCharType="end"/>
      </w:r>
      <w:r w:rsidR="004C7ED0" w:rsidRPr="007C5E47">
        <w:rPr>
          <w:color w:val="auto"/>
        </w:rPr>
        <w:t xml:space="preserve">. </w:t>
      </w:r>
      <w:r w:rsidR="0052394C">
        <w:rPr>
          <w:color w:val="auto"/>
        </w:rPr>
        <w:t>B</w:t>
      </w:r>
      <w:r w:rsidR="004C7ED0" w:rsidRPr="007C5E47">
        <w:rPr>
          <w:color w:val="auto"/>
        </w:rPr>
        <w:t>ehaviors are a sequence of minor components</w:t>
      </w:r>
      <w:r w:rsidR="0082091D" w:rsidRPr="007C5E47">
        <w:rPr>
          <w:color w:val="auto"/>
        </w:rPr>
        <w:t xml:space="preserve"> that</w:t>
      </w:r>
      <w:r w:rsidR="004C7ED0" w:rsidRPr="007C5E47">
        <w:rPr>
          <w:color w:val="auto"/>
        </w:rPr>
        <w:t xml:space="preserve"> </w:t>
      </w:r>
      <w:r w:rsidR="00C5754F" w:rsidRPr="007C5E47">
        <w:rPr>
          <w:color w:val="auto"/>
        </w:rPr>
        <w:t>could</w:t>
      </w:r>
      <w:r w:rsidR="004C7ED0" w:rsidRPr="007C5E47">
        <w:rPr>
          <w:color w:val="auto"/>
        </w:rPr>
        <w:t xml:space="preserve"> reveal correlates between the neural activity and movements or actions. </w:t>
      </w:r>
      <w:r w:rsidR="000B07F1" w:rsidRPr="000B07F1">
        <w:rPr>
          <w:color w:val="auto"/>
        </w:rPr>
        <w:t xml:space="preserve">If neuronal activity and behavioral </w:t>
      </w:r>
      <w:r w:rsidR="00862560" w:rsidRPr="67067FE7">
        <w:rPr>
          <w:color w:val="auto"/>
        </w:rPr>
        <w:t>patterns</w:t>
      </w:r>
      <w:r w:rsidR="000B07F1" w:rsidRPr="000B07F1">
        <w:rPr>
          <w:color w:val="auto"/>
        </w:rPr>
        <w:t xml:space="preserve"> could be simultaneously recorded through multiple timescales</w:t>
      </w:r>
      <w:r w:rsidR="000B07F1">
        <w:rPr>
          <w:color w:val="auto"/>
        </w:rPr>
        <w:t>,</w:t>
      </w:r>
      <w:r w:rsidR="004C7ED0" w:rsidRPr="007C5E47">
        <w:rPr>
          <w:color w:val="auto"/>
        </w:rPr>
        <w:t xml:space="preserve"> they could </w:t>
      </w:r>
      <w:r w:rsidR="0082091D" w:rsidRPr="007C5E47">
        <w:rPr>
          <w:color w:val="auto"/>
        </w:rPr>
        <w:t xml:space="preserve">explain </w:t>
      </w:r>
      <w:r w:rsidR="004C7ED0" w:rsidRPr="007C5E47">
        <w:rPr>
          <w:color w:val="auto"/>
        </w:rPr>
        <w:t>how each brain state correlate</w:t>
      </w:r>
      <w:r w:rsidR="007610AB">
        <w:rPr>
          <w:color w:val="auto"/>
        </w:rPr>
        <w:t>s</w:t>
      </w:r>
      <w:r w:rsidR="004C7ED0" w:rsidRPr="007C5E47">
        <w:rPr>
          <w:color w:val="auto"/>
        </w:rPr>
        <w:t xml:space="preserve"> to each particular behavior</w:t>
      </w:r>
      <w:r w:rsidR="009B7A19" w:rsidRPr="007C5E47">
        <w:rPr>
          <w:color w:val="auto"/>
        </w:rPr>
        <w:t xml:space="preserve"> (for a more in-depth examination of behavioral recording, see Dat</w:t>
      </w:r>
      <w:r w:rsidR="007B5D9A" w:rsidRPr="007C5E47">
        <w:rPr>
          <w:color w:val="auto"/>
        </w:rPr>
        <w:t>t</w:t>
      </w:r>
      <w:r w:rsidR="009B7A19" w:rsidRPr="007C5E47">
        <w:rPr>
          <w:color w:val="auto"/>
        </w:rPr>
        <w:t xml:space="preserve">a </w:t>
      </w:r>
      <w:r w:rsidR="009B7A19" w:rsidRPr="0052394C">
        <w:rPr>
          <w:color w:val="auto"/>
        </w:rPr>
        <w:t xml:space="preserve">et al., </w:t>
      </w:r>
      <w:r w:rsidR="009B7A19" w:rsidRPr="007C5E47">
        <w:rPr>
          <w:color w:val="auto"/>
        </w:rPr>
        <w:t>2019 review</w:t>
      </w:r>
      <w:r w:rsidR="00576A1D" w:rsidRPr="007C5E47">
        <w:rPr>
          <w:color w:val="auto"/>
        </w:rPr>
        <w:fldChar w:fldCharType="begin" w:fldLock="1"/>
      </w:r>
      <w:r w:rsidR="004841D2">
        <w:rPr>
          <w:color w:val="auto"/>
        </w:rPr>
        <w:instrText>ADDIN CSL_CITATION {"citationItems":[{"id":"ITEM-1","itemData":{"DOI":"10.1016/j.neuron.2019.09.038","ISSN":"10974199","PMID":"31600508","abstract":"The brain is worthy of study because it is in charge of behavior. A flurry of recent technical advances in measuring and quantifying naturalistic behaviors provide an important opportunity for advancing brain science. However, the problem of understanding unrestrained behavior in the context of neural recordings and manipulations remains unsolved, and developing approaches to addressing this challenge is critical. Here we discuss considerations in computational neuroethology—the science of quantifying naturalistic behaviors for understanding the brain—and propose strategies to evaluate progress. We point to open questions that require resolution and call upon the broader systems neuroscience community to further develop and leverage measures of naturalistic, unrestrained behavior, which will enable us to more effectively probe the richness and complexity of the brain. The goal of computational neuroethology is to understand the relationship between the brain and purposive behavior that evolved under natural selection. Technology is transforming how we measure and model naturalistic behavior, affording new insight into brain function.","author":[{"dropping-particle":"","family":"Datta","given":"Sandeep Robert","non-dropping-particle":"","parse-names":false,"suffix":""},{"dropping-particle":"","family":"Anderson","given":"David J.","non-dropping-particle":"","parse-names":false,"suffix":""},{"dropping-particle":"","family":"Branson","given":"Kristin","non-dropping-particle":"","parse-names":false,"suffix":""},{"dropping-particle":"","family":"Perona","given":"Pietro","non-dropping-particle":"","parse-names":false,"suffix":""},{"dropping-particle":"","family":"Leifer","given":"Andrew","non-dropping-particle":"","parse-names":false,"suffix":""}],"container-title":"Neuron","id":"ITEM-1","issue":"1","issued":{"date-parts":[["2019"]]},"page":"11-24","publisher":"Elsevier Inc.","title":"Computational Neuroethology: A Call to Action","type":"article-journal","volume":"104"},"uris":["http://www.mendeley.com/documents/?uuid=60b788be-f978-437d-9511-f3777e3d720d"]}],"mendeley":{"formattedCitation":"&lt;sup&gt;8&lt;/sup&gt;","plainTextFormattedCitation":"8","previouslyFormattedCitation":"&lt;sup&gt;8&lt;/sup&gt;"},"properties":{"noteIndex":0},"schema":"https://github.com/citation-style-language/schema/raw/master/csl-citation.json"}</w:instrText>
      </w:r>
      <w:r w:rsidR="00576A1D" w:rsidRPr="007C5E47">
        <w:rPr>
          <w:color w:val="auto"/>
        </w:rPr>
        <w:fldChar w:fldCharType="separate"/>
      </w:r>
      <w:r w:rsidR="0088695E" w:rsidRPr="0088695E">
        <w:rPr>
          <w:noProof/>
          <w:color w:val="auto"/>
          <w:vertAlign w:val="superscript"/>
        </w:rPr>
        <w:t>8</w:t>
      </w:r>
      <w:r w:rsidR="00576A1D" w:rsidRPr="007C5E47">
        <w:rPr>
          <w:color w:val="auto"/>
        </w:rPr>
        <w:fldChar w:fldCharType="end"/>
      </w:r>
      <w:r w:rsidR="009B7A19" w:rsidRPr="007C5E47">
        <w:rPr>
          <w:color w:val="auto"/>
        </w:rPr>
        <w:t>).</w:t>
      </w:r>
      <w:r w:rsidR="00292EB6" w:rsidRPr="007C5E47">
        <w:rPr>
          <w:color w:val="auto"/>
        </w:rPr>
        <w:t xml:space="preserve"> </w:t>
      </w:r>
      <w:r w:rsidR="007610AB" w:rsidRPr="007610AB">
        <w:rPr>
          <w:color w:val="auto"/>
        </w:rPr>
        <w:t>Th</w:t>
      </w:r>
      <w:r w:rsidR="00050321">
        <w:rPr>
          <w:color w:val="auto"/>
        </w:rPr>
        <w:t>erefore</w:t>
      </w:r>
      <w:r w:rsidR="007610AB" w:rsidRPr="007610AB">
        <w:rPr>
          <w:color w:val="auto"/>
        </w:rPr>
        <w:t>, synchronized recording of behavioral and neuronal activity at the desired scale (from neurons to large areas of the brain) is considered</w:t>
      </w:r>
      <w:r w:rsidR="007610AB">
        <w:rPr>
          <w:color w:val="auto"/>
        </w:rPr>
        <w:t xml:space="preserve"> </w:t>
      </w:r>
      <w:r w:rsidR="00E42A8D">
        <w:rPr>
          <w:color w:val="auto"/>
        </w:rPr>
        <w:t xml:space="preserve">as </w:t>
      </w:r>
      <w:r w:rsidR="007610AB">
        <w:rPr>
          <w:color w:val="auto"/>
        </w:rPr>
        <w:t>an</w:t>
      </w:r>
      <w:r w:rsidR="007610AB" w:rsidRPr="007610AB">
        <w:rPr>
          <w:color w:val="auto"/>
        </w:rPr>
        <w:t xml:space="preserve"> extremely useful</w:t>
      </w:r>
      <w:r w:rsidR="007610AB">
        <w:rPr>
          <w:color w:val="auto"/>
        </w:rPr>
        <w:t xml:space="preserve"> tool</w:t>
      </w:r>
      <w:r w:rsidR="007610AB" w:rsidRPr="007610AB">
        <w:rPr>
          <w:color w:val="auto"/>
        </w:rPr>
        <w:t xml:space="preserve">. </w:t>
      </w:r>
      <w:r w:rsidR="00292EB6" w:rsidRPr="007C5E47">
        <w:rPr>
          <w:color w:val="auto"/>
        </w:rPr>
        <w:t xml:space="preserve">There are several systems </w:t>
      </w:r>
      <w:r w:rsidR="0082091D" w:rsidRPr="007C5E47">
        <w:rPr>
          <w:rFonts w:cstheme="minorBidi"/>
          <w:color w:val="auto"/>
        </w:rPr>
        <w:t xml:space="preserve">intended </w:t>
      </w:r>
      <w:r w:rsidR="00292EB6" w:rsidRPr="007C5E47">
        <w:rPr>
          <w:rFonts w:cstheme="minorHAnsi"/>
          <w:color w:val="auto"/>
        </w:rPr>
        <w:t xml:space="preserve">to integrate behavioral recordings with other measurements as </w:t>
      </w:r>
      <w:r w:rsidR="00292EB6" w:rsidRPr="007C5E47">
        <w:rPr>
          <w:color w:val="auto"/>
        </w:rPr>
        <w:t>neural activity</w:t>
      </w:r>
      <w:r w:rsidR="00292EB6" w:rsidRPr="007C5E47">
        <w:rPr>
          <w:color w:val="auto"/>
        </w:rPr>
        <w:fldChar w:fldCharType="begin" w:fldLock="1"/>
      </w:r>
      <w:r w:rsidR="0088695E">
        <w:rPr>
          <w:color w:val="auto"/>
        </w:rPr>
        <w:instrText>ADDIN CSL_CITATION {"citationItems":[{"id":"ITEM-1","itemData":{"DOI":"10.3791/3685","ISSN":"1940087X","PMID":"22588124","abstract":"We have developed a fully automated system for operant behavior testing and neuronal activity recording by which multiple cognitive brain functions can be investigated in a single task sequence. The unique feature of this system is a custom-made, acoustically transparent chamber that eliminates many of the issues associated with auditory cue control in most commercially available chambers. The ease with which operant devices can be added or replaced makes this system quite versatile, allowing for the implementation of a variety of auditory, visual, and olfactory behavioral tasks. Automation of the system allows fine temporal (10 ms) control and precise time-stamping of each event in a pre designed behavioral sequence. When combined with a multi-channel electrophysiology recording system, multiple cognitive brain functions, such as motivation, attention, decision-making, patience, and rewards, can be examined sequentially or independently. © 2012 Journal of Visualized Experiments.","author":[{"dropping-particle":"","family":"Zheng","given":"Weimin","non-dropping-particle":"","parse-names":false,"suffix":""},{"dropping-particle":"","family":"Ycu","given":"Edgar A.","non-dropping-particle":"","parse-names":false,"suffix":""}],"container-title":"Journal of Visualized Experiments","id":"ITEM-1","issue":"63","issued":{"date-parts":[["2012"]]},"page":"1-10","title":"A fully automated and highly versatile system for testing multi-cognitive functions and recording neuronal activities in rodents","type":"article-journal"},"uris":["http://www.mendeley.com/documents/?uuid=b6d5c58f-924e-44af-a328-930ee9c973c7"]},{"id":"ITEM-2","itemData":{"DOI":"10.3791/56299","ISSN":"1940087X","abstract":"In vivo electrophysiology is a powerful technique to investigate the relationship between brain activity and behavior at a millisecond and micrometer scale. However, current methods mostly rely on tethered cable recordings or only use unidirectional systems, allowing either recording or stimulation of neural activity, but not at the same time or same target. Here, a new wireless, bidirectional device for simultaneous multichannel recording and stimulation of neural activity in freely behaving rats is described. The system operates through a single portable head stage that both transmits recorded activity and can be targeted in real-time for brain stimulation using a telemetry-based multichannel software. The head stage is equipped with a preamplifier and a rechargeable battery, allowing stable long-term recordings or stimulation for up to 1 h. Importantly, the head stage is compact, weighs 12 g (including battery) and thus has minimal impact on the animal´s behavioral repertoire, making the method applicable to a broad set of behavioral tasks. Moreover, the method has the major advantage that the effect of brain stimulation on neural activity and behavior can be measured simultaneously, providing a tool to assess the causal relationships between specific brain activation patterns and behavior. This feature makes the method particularly valuable for the field of deep brain stimulation, allowing precise assessment, monitoring, and adjustment of stimulation parameters during long-term behavioral experiments. The applicability of the system has been validated using the inferior colliculus as a model structure.","author":[{"dropping-particle":"","family":"Melo-Thomas","given":"Liana","non-dropping-particle":"","parse-names":false,"suffix":""},{"dropping-particle":"","family":"Engelhardt","given":"K. Alexander","non-dropping-particle":"","parse-names":false,"suffix":""},{"dropping-particle":"","family":"Thomas","given":"Uwe","non-dropping-particle":"","parse-names":false,"suffix":""},{"dropping-particle":"","family":"Hoehl","given":"Dirk","non-dropping-particle":"","parse-names":false,"suffix":""},{"dropping-particle":"","family":"Thomas","given":"Sascha","non-dropping-particle":"","parse-names":false,"suffix":""},{"dropping-particle":"","family":"Wöhr","given":"Markus","non-dropping-particle":"","parse-names":false,"suffix":""},{"dropping-particle":"","family":"Werner","given":"Bjoern","non-dropping-particle":"","parse-names":false,"suffix":""},{"dropping-particle":"","family":"Bremmer","given":"Frank","non-dropping-particle":"","parse-names":false,"suffix":""},{"dropping-particle":"","family":"Schwarting","given":"Rainer K.W.","non-dropping-particle":"","parse-names":false,"suffix":""}],"container-title":"Journal of Visualized Experiments","id":"ITEM-2","issue":"129","issued":{"date-parts":[["2017"]]},"page":"1-9","title":"A wireless, bidirectional interface for in Vivo recording and stimulation of neural activity in freely behaving rats","type":"article-journal","volume":"2017"},"uris":["http://www.mendeley.com/documents/?uuid=ae551d71-e25f-48ef-937d-b86d77db8403"]}],"mendeley":{"formattedCitation":"&lt;sup&gt;5, 6&lt;/sup&gt;","manualFormatting":"4,5","plainTextFormattedCitation":"5, 6","previouslyFormattedCitation":"&lt;sup&gt;5, 6&lt;/sup&gt;"},"properties":{"noteIndex":0},"schema":"https://github.com/citation-style-language/schema/raw/master/csl-citation.json"}</w:instrText>
      </w:r>
      <w:r w:rsidR="00292EB6" w:rsidRPr="007C5E47">
        <w:rPr>
          <w:color w:val="auto"/>
        </w:rPr>
        <w:fldChar w:fldCharType="separate"/>
      </w:r>
      <w:r w:rsidR="006F17F2" w:rsidRPr="007C5E47">
        <w:rPr>
          <w:noProof/>
          <w:color w:val="auto"/>
          <w:vertAlign w:val="superscript"/>
        </w:rPr>
        <w:t>4,5</w:t>
      </w:r>
      <w:r w:rsidR="00292EB6" w:rsidRPr="007C5E47">
        <w:rPr>
          <w:color w:val="auto"/>
        </w:rPr>
        <w:fldChar w:fldCharType="end"/>
      </w:r>
      <w:r w:rsidR="00292EB6" w:rsidRPr="007C5E47">
        <w:rPr>
          <w:color w:val="auto"/>
        </w:rPr>
        <w:t>.</w:t>
      </w:r>
      <w:r w:rsidRPr="007C5E47">
        <w:rPr>
          <w:color w:val="auto"/>
        </w:rPr>
        <w:t xml:space="preserve"> </w:t>
      </w:r>
    </w:p>
    <w:p w14:paraId="1B2600E3" w14:textId="77777777" w:rsidR="0057271B" w:rsidRPr="007C5E47" w:rsidRDefault="0057271B" w:rsidP="00BA47B4">
      <w:pPr>
        <w:snapToGrid w:val="0"/>
        <w:rPr>
          <w:color w:val="auto"/>
        </w:rPr>
      </w:pPr>
    </w:p>
    <w:p w14:paraId="744597C6" w14:textId="773173FB" w:rsidR="000613A7" w:rsidRPr="007C5E47" w:rsidRDefault="00E34BAE" w:rsidP="00BA47B4">
      <w:pPr>
        <w:snapToGrid w:val="0"/>
        <w:rPr>
          <w:color w:val="auto"/>
        </w:rPr>
      </w:pPr>
      <w:r w:rsidRPr="007C5E47">
        <w:rPr>
          <w:color w:val="auto"/>
        </w:rPr>
        <w:t>Although e</w:t>
      </w:r>
      <w:r w:rsidR="0057271B" w:rsidRPr="007C5E47">
        <w:rPr>
          <w:color w:val="auto"/>
        </w:rPr>
        <w:t>lectroencephalography</w:t>
      </w:r>
      <w:r w:rsidR="00EE5B01" w:rsidRPr="007C5E47">
        <w:rPr>
          <w:color w:val="auto"/>
        </w:rPr>
        <w:t xml:space="preserve"> is </w:t>
      </w:r>
      <w:r w:rsidR="004C2E48">
        <w:rPr>
          <w:color w:val="auto"/>
        </w:rPr>
        <w:t xml:space="preserve">considered </w:t>
      </w:r>
      <w:r w:rsidR="00EE5B01" w:rsidRPr="007C5E47">
        <w:rPr>
          <w:color w:val="auto"/>
        </w:rPr>
        <w:t>one of the most widely used technique</w:t>
      </w:r>
      <w:r w:rsidR="00026C75" w:rsidRPr="007C5E47">
        <w:rPr>
          <w:color w:val="auto"/>
        </w:rPr>
        <w:t>s</w:t>
      </w:r>
      <w:r w:rsidR="0057271B" w:rsidRPr="007C5E47">
        <w:rPr>
          <w:color w:val="auto"/>
        </w:rPr>
        <w:t xml:space="preserve"> in </w:t>
      </w:r>
      <w:r w:rsidR="00EE5B01" w:rsidRPr="007C5E47">
        <w:rPr>
          <w:color w:val="auto"/>
        </w:rPr>
        <w:t>the field of</w:t>
      </w:r>
      <w:r w:rsidR="00A52AAA" w:rsidRPr="007C5E47">
        <w:rPr>
          <w:color w:val="auto"/>
        </w:rPr>
        <w:t xml:space="preserve"> </w:t>
      </w:r>
      <w:r w:rsidR="00AD5B1F">
        <w:rPr>
          <w:color w:val="auto"/>
        </w:rPr>
        <w:t>c</w:t>
      </w:r>
      <w:r w:rsidR="0057271B" w:rsidRPr="007C5E47">
        <w:rPr>
          <w:color w:val="auto"/>
        </w:rPr>
        <w:t xml:space="preserve">linical and </w:t>
      </w:r>
      <w:r w:rsidR="00AD5B1F">
        <w:rPr>
          <w:color w:val="auto"/>
        </w:rPr>
        <w:t>r</w:t>
      </w:r>
      <w:r w:rsidR="0057271B" w:rsidRPr="007C5E47">
        <w:rPr>
          <w:color w:val="auto"/>
        </w:rPr>
        <w:t xml:space="preserve">esearch </w:t>
      </w:r>
      <w:r w:rsidR="00AD5B1F">
        <w:rPr>
          <w:color w:val="auto"/>
        </w:rPr>
        <w:t>n</w:t>
      </w:r>
      <w:r w:rsidR="0057271B" w:rsidRPr="007C5E47">
        <w:rPr>
          <w:color w:val="auto"/>
        </w:rPr>
        <w:t>euroscience</w:t>
      </w:r>
      <w:r w:rsidR="00376307">
        <w:rPr>
          <w:color w:val="auto"/>
        </w:rPr>
        <w:t>, t</w:t>
      </w:r>
      <w:r w:rsidR="00A52AAA" w:rsidRPr="007C5E47">
        <w:rPr>
          <w:color w:val="auto"/>
        </w:rPr>
        <w:t>he relatively high mobility</w:t>
      </w:r>
      <w:r w:rsidR="00B93D73" w:rsidRPr="007C5E47">
        <w:rPr>
          <w:color w:val="auto"/>
        </w:rPr>
        <w:t>,</w:t>
      </w:r>
      <w:r w:rsidR="00A52AAA" w:rsidRPr="007C5E47">
        <w:rPr>
          <w:color w:val="auto"/>
        </w:rPr>
        <w:t xml:space="preserve"> as well as the</w:t>
      </w:r>
      <w:r w:rsidR="00862560">
        <w:rPr>
          <w:color w:val="auto"/>
        </w:rPr>
        <w:t xml:space="preserve"> </w:t>
      </w:r>
      <w:r w:rsidR="00A52AAA" w:rsidRPr="007C5E47">
        <w:rPr>
          <w:color w:val="auto"/>
        </w:rPr>
        <w:t>size of the EEG recording device</w:t>
      </w:r>
      <w:r w:rsidR="00B93D73" w:rsidRPr="007C5E47">
        <w:rPr>
          <w:color w:val="auto"/>
        </w:rPr>
        <w:t>,</w:t>
      </w:r>
      <w:r w:rsidR="00A52AAA" w:rsidRPr="007C5E47">
        <w:rPr>
          <w:color w:val="auto"/>
        </w:rPr>
        <w:t xml:space="preserve"> makes </w:t>
      </w:r>
      <w:r w:rsidR="003D0B9E">
        <w:rPr>
          <w:color w:val="auto"/>
        </w:rPr>
        <w:t>this technique</w:t>
      </w:r>
      <w:r w:rsidR="00A52AAA" w:rsidRPr="007C5E47">
        <w:rPr>
          <w:color w:val="auto"/>
        </w:rPr>
        <w:t xml:space="preserve"> unique and challenging </w:t>
      </w:r>
      <w:r w:rsidR="00821EB8">
        <w:rPr>
          <w:color w:val="auto"/>
        </w:rPr>
        <w:t>for</w:t>
      </w:r>
      <w:r w:rsidR="00A52AAA" w:rsidRPr="007C5E47">
        <w:rPr>
          <w:color w:val="auto"/>
        </w:rPr>
        <w:t xml:space="preserve"> detect</w:t>
      </w:r>
      <w:r w:rsidR="00821EB8">
        <w:rPr>
          <w:color w:val="auto"/>
        </w:rPr>
        <w:t>ion in</w:t>
      </w:r>
      <w:r w:rsidR="00A52AAA" w:rsidRPr="007C5E47">
        <w:rPr>
          <w:color w:val="auto"/>
        </w:rPr>
        <w:t xml:space="preserve"> </w:t>
      </w:r>
      <w:r w:rsidR="00376307">
        <w:rPr>
          <w:color w:val="auto"/>
        </w:rPr>
        <w:t xml:space="preserve">case of </w:t>
      </w:r>
      <w:r w:rsidR="00A52AAA" w:rsidRPr="00AD5B1F">
        <w:rPr>
          <w:color w:val="auto"/>
        </w:rPr>
        <w:t xml:space="preserve">in vivo </w:t>
      </w:r>
      <w:r w:rsidR="00A52AAA" w:rsidRPr="007C5E47">
        <w:rPr>
          <w:color w:val="auto"/>
        </w:rPr>
        <w:t>models</w:t>
      </w:r>
      <w:r w:rsidR="001C1C20" w:rsidRPr="007C5E47">
        <w:rPr>
          <w:color w:val="auto"/>
        </w:rPr>
        <w:fldChar w:fldCharType="begin" w:fldLock="1"/>
      </w:r>
      <w:r w:rsidR="004841D2">
        <w:rPr>
          <w:color w:val="auto"/>
        </w:rPr>
        <w:instrText>ADDIN CSL_CITATION {"citationItems":[{"id":"ITEM-1","itemData":{"DOI":"10.1186/s12868-019-0490-z","ISSN":"14712202","abstract":"Background: The electroencephalogram (EEG) is a widely used laboratory technique in rodent models of epilepsy, traumatic brain injury (TBI), and other neurological diseases accompanied by seizures. Obtaining prolonged continuous EEG tracings over weeks to months is essential to adequately answer research questions related to the chronobiology of seizure emergence, and to the effect of potential novel treatment strategies. Current EEG recording methods include wired and the more recent but very costly wireless technologies. Wired continuous long-term EEG in rodents remains the mainstay approach but is often technically challenging due to the notorious frequent EEG cable disconnections from the rodent’s head, and to poor signal-to-noise ratio especially when simultaneously monitoring multiple animals. Premature EEG cable disconnections and cable movement-related artifacts result from the animal’s natural mobility, and subsequent tension on the EEG wires, as well as from potential vigorous and frequent seizures. These challenges are often accompanied by injuries to the scalp, and result in early terminations of costly experiments. Results: Here we describe an enhanced customized swivel-balance EEG-cage system that allows tension-free rat mobility. The cage setup markedly improves the safety and longevity of current existing wired continuous long-term EEG. Prevention of EEG cable detachments is further enhanced by a special attention to surgical electrode anchoring to the skull. In addition to mechanically preventing premature disconnections, the detailed stepwise approach to the electrical shielding, wiring and grounding required for artifact-free high signal-to-noise ratio recordings is also included. The successful application of our EEG cage system in various rat models of brain insults and epilepsy is described with illustrative high quality tracings of seizures and electrographic patterns obtained during continuous and simultaneous monitoring of multiple rats early and up to 3 months post-brain insult. Conclusion: Our simple-to-implement key modifications to the EEG cage setup allow the safe acquisition of substantial high quality wired EEG data without resorting to the still costly wireless technologies.","author":[{"dropping-particle":"","family":"Medlej","given":"Yasser","non-dropping-particle":"","parse-names":false,"suffix":""},{"dropping-particle":"","family":"Asdikian","given":"Rita","non-dropping-particle":"","parse-names":false,"suffix":""},{"dropping-particle":"","family":"Wadi","given":"Lara","non-dropping-particle":"","parse-names":false,"suffix":""},{"dropping-particle":"","family":"Salah","given":"Houssein","non-dropping-particle":"","parse-names":false,"suffix":""},{"dropping-particle":"","family":"Dosh","given":"Laura","non-dropping-particle":"","parse-names":false,"suffix":""},{"dropping-particle":"","family":"Hashash","given":"Rabih","non-dropping-particle":"","parse-names":false,"suffix":""},{"dropping-particle":"","family":"Karnib","given":"Nabil","non-dropping-particle":"","parse-names":false,"suffix":""},{"dropping-particle":"","family":"Medlej","given":"Mohammad","non-dropping-particle":"","parse-names":false,"suffix":""},{"dropping-particle":"","family":"Darwish","given":"Hala","non-dropping-particle":"","parse-names":false,"suffix":""},{"dropping-particle":"","family":"Kobeissy","given":"Firas","non-dropping-particle":"","parse-names":false,"suffix":""},{"dropping-particle":"","family":"Obeid","given":"Makram","non-dropping-particle":"","parse-names":false,"suffix":""}],"container-title":"BMC Neuroscience","id":"ITEM-1","issue":"1","issued":{"date-parts":[["2019"]]},"page":"1-12","publisher":"BioMed Central","title":"Enhanced setup for wired continuous long-term EEG monitoring in juvenile and adult rats: application for epilepsy and other disorders","type":"article-journal","volume":"20"},"uris":["http://www.mendeley.com/documents/?uuid=4f270f6c-b478-4037-a7b6-e6e8974c8422"]}],"mendeley":{"formattedCitation":"&lt;sup&gt;9&lt;/sup&gt;","plainTextFormattedCitation":"9","previouslyFormattedCitation":"&lt;sup&gt;9&lt;/sup&gt;"},"properties":{"noteIndex":0},"schema":"https://github.com/citation-style-language/schema/raw/master/csl-citation.json"}</w:instrText>
      </w:r>
      <w:r w:rsidR="001C1C20" w:rsidRPr="007C5E47">
        <w:rPr>
          <w:color w:val="auto"/>
        </w:rPr>
        <w:fldChar w:fldCharType="separate"/>
      </w:r>
      <w:r w:rsidR="0088695E" w:rsidRPr="0088695E">
        <w:rPr>
          <w:noProof/>
          <w:color w:val="auto"/>
          <w:vertAlign w:val="superscript"/>
        </w:rPr>
        <w:t>9</w:t>
      </w:r>
      <w:r w:rsidR="001C1C20" w:rsidRPr="007C5E47">
        <w:rPr>
          <w:color w:val="auto"/>
        </w:rPr>
        <w:fldChar w:fldCharType="end"/>
      </w:r>
      <w:r w:rsidR="00D6378C">
        <w:rPr>
          <w:color w:val="auto"/>
        </w:rPr>
        <w:t xml:space="preserve">. </w:t>
      </w:r>
      <w:r w:rsidR="00D6378C" w:rsidRPr="00D6378C">
        <w:rPr>
          <w:color w:val="auto"/>
        </w:rPr>
        <w:t>Some solutions to this problem have been developed</w:t>
      </w:r>
      <w:r w:rsidR="00AD5B1F">
        <w:rPr>
          <w:color w:val="auto"/>
        </w:rPr>
        <w:t xml:space="preserve"> e.g., </w:t>
      </w:r>
      <w:r w:rsidR="00D6378C" w:rsidRPr="00D6378C">
        <w:rPr>
          <w:color w:val="auto"/>
        </w:rPr>
        <w:t>the use of cables and swivel-devices that allow animals to move freely in the arena.</w:t>
      </w:r>
      <w:r w:rsidR="00D6378C">
        <w:rPr>
          <w:color w:val="auto"/>
        </w:rPr>
        <w:t xml:space="preserve"> </w:t>
      </w:r>
      <w:r w:rsidR="0057271B" w:rsidRPr="007C5E47">
        <w:rPr>
          <w:color w:val="auto"/>
        </w:rPr>
        <w:t xml:space="preserve">Nevertheless, cable-based systems </w:t>
      </w:r>
      <w:r w:rsidR="006D19CB" w:rsidRPr="007C5E47">
        <w:rPr>
          <w:color w:val="auto"/>
        </w:rPr>
        <w:t xml:space="preserve">often </w:t>
      </w:r>
      <w:r w:rsidR="0057271B" w:rsidRPr="007C5E47">
        <w:rPr>
          <w:color w:val="auto"/>
        </w:rPr>
        <w:t xml:space="preserve">impose problems </w:t>
      </w:r>
      <w:r w:rsidR="006D19CB" w:rsidRPr="007C5E47">
        <w:rPr>
          <w:color w:val="auto"/>
        </w:rPr>
        <w:t xml:space="preserve">to conduct </w:t>
      </w:r>
      <w:r w:rsidR="0057271B" w:rsidRPr="007C5E47">
        <w:rPr>
          <w:color w:val="auto"/>
        </w:rPr>
        <w:t>studies</w:t>
      </w:r>
      <w:r w:rsidR="00050321">
        <w:rPr>
          <w:color w:val="auto"/>
        </w:rPr>
        <w:t>,</w:t>
      </w:r>
      <w:r w:rsidR="0057271B" w:rsidRPr="007C5E47">
        <w:rPr>
          <w:color w:val="auto"/>
        </w:rPr>
        <w:t xml:space="preserve"> </w:t>
      </w:r>
      <w:r w:rsidR="00050321">
        <w:rPr>
          <w:color w:val="auto"/>
        </w:rPr>
        <w:t>e.g.,</w:t>
      </w:r>
      <w:r w:rsidR="00821EB8">
        <w:rPr>
          <w:color w:val="auto"/>
        </w:rPr>
        <w:t xml:space="preserve"> during </w:t>
      </w:r>
      <w:r w:rsidR="00B47095">
        <w:rPr>
          <w:color w:val="auto"/>
        </w:rPr>
        <w:t xml:space="preserve">the </w:t>
      </w:r>
      <w:r w:rsidR="006D19CB" w:rsidRPr="007C5E47">
        <w:rPr>
          <w:color w:val="auto"/>
        </w:rPr>
        <w:t xml:space="preserve">transfer </w:t>
      </w:r>
      <w:r w:rsidR="00821EB8">
        <w:rPr>
          <w:color w:val="auto"/>
        </w:rPr>
        <w:t xml:space="preserve">of </w:t>
      </w:r>
      <w:r w:rsidR="006D19CB" w:rsidRPr="007C5E47">
        <w:rPr>
          <w:color w:val="auto"/>
        </w:rPr>
        <w:t xml:space="preserve">an </w:t>
      </w:r>
      <w:r w:rsidR="0057271B" w:rsidRPr="007C5E47">
        <w:rPr>
          <w:color w:val="auto"/>
        </w:rPr>
        <w:t>animal from one cage to anothe</w:t>
      </w:r>
      <w:r w:rsidR="00821EB8">
        <w:rPr>
          <w:color w:val="auto"/>
        </w:rPr>
        <w:t>r</w:t>
      </w:r>
      <w:r w:rsidR="008B0FEC">
        <w:rPr>
          <w:color w:val="auto"/>
        </w:rPr>
        <w:t>,</w:t>
      </w:r>
      <w:r w:rsidR="0057271B" w:rsidRPr="007C5E47">
        <w:rPr>
          <w:color w:val="auto"/>
        </w:rPr>
        <w:t xml:space="preserve"> </w:t>
      </w:r>
      <w:proofErr w:type="gramStart"/>
      <w:r w:rsidR="00B47095" w:rsidRPr="00B47095">
        <w:rPr>
          <w:color w:val="auto"/>
        </w:rPr>
        <w:t>hindrance</w:t>
      </w:r>
      <w:proofErr w:type="gramEnd"/>
      <w:r w:rsidR="00B47095" w:rsidRPr="00B47095" w:rsidDel="00B47095">
        <w:rPr>
          <w:color w:val="auto"/>
        </w:rPr>
        <w:t xml:space="preserve"> </w:t>
      </w:r>
      <w:r w:rsidR="0057271B" w:rsidRPr="007C5E47">
        <w:rPr>
          <w:color w:val="auto"/>
        </w:rPr>
        <w:t>or entangle</w:t>
      </w:r>
      <w:r w:rsidR="00821EB8">
        <w:rPr>
          <w:color w:val="auto"/>
        </w:rPr>
        <w:t>ment of</w:t>
      </w:r>
      <w:r w:rsidR="0057271B" w:rsidRPr="007C5E47">
        <w:rPr>
          <w:color w:val="auto"/>
        </w:rPr>
        <w:t xml:space="preserve"> the animal </w:t>
      </w:r>
      <w:r w:rsidR="006D19CB" w:rsidRPr="007C5E47">
        <w:rPr>
          <w:color w:val="auto"/>
        </w:rPr>
        <w:t xml:space="preserve">with </w:t>
      </w:r>
      <w:r w:rsidR="0057271B" w:rsidRPr="007C5E47">
        <w:rPr>
          <w:color w:val="auto"/>
        </w:rPr>
        <w:t>the cables</w:t>
      </w:r>
      <w:r w:rsidR="00313F64">
        <w:rPr>
          <w:color w:val="auto"/>
        </w:rPr>
        <w:t xml:space="preserve"> is observed</w:t>
      </w:r>
      <w:r w:rsidR="0057271B" w:rsidRPr="007C5E47">
        <w:rPr>
          <w:color w:val="auto"/>
        </w:rPr>
        <w:t xml:space="preserve">. Telemetric devices have been developed for </w:t>
      </w:r>
      <w:r w:rsidR="00D96983" w:rsidRPr="007C5E47">
        <w:rPr>
          <w:color w:val="auto"/>
        </w:rPr>
        <w:t xml:space="preserve">wireless </w:t>
      </w:r>
      <w:r w:rsidR="0057271B" w:rsidRPr="007C5E47">
        <w:rPr>
          <w:color w:val="auto"/>
        </w:rPr>
        <w:t>electrophysiological recordings</w:t>
      </w:r>
      <w:r w:rsidR="00D96983" w:rsidRPr="007C5E47">
        <w:rPr>
          <w:color w:val="auto"/>
        </w:rPr>
        <w:t xml:space="preserve"> to increase </w:t>
      </w:r>
      <w:r w:rsidR="0057271B" w:rsidRPr="007C5E47">
        <w:rPr>
          <w:color w:val="auto"/>
        </w:rPr>
        <w:t>the flexibility of the recording situation</w:t>
      </w:r>
      <w:r w:rsidR="006F17F2" w:rsidRPr="007C5E47">
        <w:rPr>
          <w:color w:val="auto"/>
        </w:rPr>
        <w:fldChar w:fldCharType="begin" w:fldLock="1"/>
      </w:r>
      <w:r w:rsidR="004841D2">
        <w:rPr>
          <w:color w:val="auto"/>
        </w:rPr>
        <w:instrText>ADDIN CSL_CITATION {"citationItems":[{"id":"ITEM-1","itemData":{"DOI":"10.1016/j.brainresprot.2004.12.006","ISSN":"1385299X","abstract":"Telemetric EEG recording plays a crucial role in the neurological characterization of various transgenic mouse models giving valuable information about epilepsies and sleep disorders in humans. In the past different experimental approaches have been described using tethered systems and jacket systems containing recorders. A main disadvantage of these is their sometimes unphysiological, restraining character. Telemetric EEG recording overcomes most of these disadvantages and allows precise and highly sensitive measurement under various physiological and pathophysiological conditions and different stages of consciousness, as during seizure activity and different sleep stages. Here we present the first contiguous, detailed description of a successful and quick technique for intraperitoneal implantation or subcutaneous pouch implantation of a radiofrequency transmitter in mice and subsequent lead placement in both epidural and deep intracerebral position. Preoperative preparation of the mice, suitable anesthesia, as well as postoperative treatment including pain management are described in detail to provide optimal postoperative recovery. Finally, we display examples of electrocorticograms and deep intracerebral recordings, present strategies to maximize signal-to-noise ratio, paying special attention to major pitfalls and possible artefacts occurring in telemetric EEG recording in mice. © 2005 Elsevier B.V. All rights reserved.","author":[{"dropping-particle":"","family":"Weiergräber","given":"Marco","non-dropping-particle":"","parse-names":false,"suffix":""},{"dropping-particle":"","family":"Henry","given":"Margit","non-dropping-particle":"","parse-names":false,"suffix":""},{"dropping-particle":"","family":"Hescheler","given":"Jürgen","non-dropping-particle":"","parse-names":false,"suffix":""},{"dropping-particle":"","family":"Smyth","given":"Neil","non-dropping-particle":"","parse-names":false,"suffix":""},{"dropping-particle":"","family":"Schneider","given":"Toni","non-dropping-particle":"","parse-names":false,"suffix":""}],"container-title":"Brain Research Protocols","id":"ITEM-1","issue":"3","issued":{"date-parts":[["2005"]]},"page":"154-164","title":"Electrocorticographic and deep intracerebral EEG recording in mice using a telemetry system","type":"article-journal","volume":"14"},"uris":["http://www.mendeley.com/documents/?uuid=5d43fafb-fa4d-43ca-915c-80a33b090d66"]},{"id":"ITEM-2","itemData":{"DOI":"10.1016/j.jneumeth.2010.08.003","ISSN":"01650270","abstract":"We describe a new cable-free, non-telemetric method for synchronized electrophysiological and video recordings of seizure activity in freely moving mice. The electrophysiological recordings were made by a head-mounted 4-channel data-logging device, allowing the mouse to move freely in its cage, and even to be moved from cage to cage under ongoing recording. Seizures were studied in Synapsin I/II double knock-out (SynDKO) mice, a genetically engineered mouse line that shows seizures upon daily handling procedures such as tail lifting during cage changes, much in resemblance to the more studied El mouse. The ability to elicit seizures through daily handling in SynDKO mice undergoing electrophysiological recording is a significant improvement in comparison to the traditional cable-based set-up. Furthermore, with its four channels and a sample rate of up to 500. Hz, the data-logging device opens for more varied electrophysiological studies than other available cable-free systems. © 2010 Elsevier B.V.","author":[{"dropping-particle":"","family":"Etholm","given":"Lars","non-dropping-particle":"","parse-names":false,"suffix":""},{"dropping-particle":"","family":"Arabadzisz","given":"Dimitrula","non-dropping-particle":"","parse-names":false,"suffix":""},{"dropping-particle":"","family":"Lipp","given":"Hans Peter","non-dropping-particle":"","parse-names":false,"suffix":""},{"dropping-particle":"","family":"Heggelund","given":"Paul","non-dropping-particle":"","parse-names":false,"suffix":""}],"container-title":"Journal of Neuroscience Methods","id":"ITEM-2","issue":"2","issued":{"date-parts":[["2010"]]},"page":"254-260","publisher":"Elsevier B.V.","title":"Seizure logging: A new approach to synchronized cable-free EEG and video recordings of seizure activity in mice","type":"article-journal","volume":"192"},"uris":["http://www.mendeley.com/documents/?uuid=709042d1-0339-489a-a51b-b69857178053"]}],"mendeley":{"formattedCitation":"&lt;sup&gt;10, 11&lt;/sup&gt;","plainTextFormattedCitation":"10, 11","previouslyFormattedCitation":"&lt;sup&gt;10, 11&lt;/sup&gt;"},"properties":{"noteIndex":0},"schema":"https://github.com/citation-style-language/schema/raw/master/csl-citation.json"}</w:instrText>
      </w:r>
      <w:r w:rsidR="006F17F2" w:rsidRPr="007C5E47">
        <w:rPr>
          <w:color w:val="auto"/>
        </w:rPr>
        <w:fldChar w:fldCharType="separate"/>
      </w:r>
      <w:r w:rsidR="0088695E" w:rsidRPr="0088695E">
        <w:rPr>
          <w:noProof/>
          <w:color w:val="auto"/>
          <w:vertAlign w:val="superscript"/>
        </w:rPr>
        <w:t>10,11</w:t>
      </w:r>
      <w:r w:rsidR="006F17F2" w:rsidRPr="007C5E47">
        <w:rPr>
          <w:color w:val="auto"/>
        </w:rPr>
        <w:fldChar w:fldCharType="end"/>
      </w:r>
      <w:r w:rsidR="0057271B" w:rsidRPr="007C5E47">
        <w:rPr>
          <w:color w:val="auto"/>
        </w:rPr>
        <w:t>. However, such systems have shown considerable limitations due to their low number of recording channels and low sampling rates</w:t>
      </w:r>
      <w:r w:rsidR="006F17F2" w:rsidRPr="007C5E47">
        <w:rPr>
          <w:color w:val="auto"/>
          <w:vertAlign w:val="superscript"/>
        </w:rPr>
        <w:fldChar w:fldCharType="begin" w:fldLock="1"/>
      </w:r>
      <w:r w:rsidR="004841D2">
        <w:rPr>
          <w:color w:val="auto"/>
          <w:vertAlign w:val="superscript"/>
        </w:rPr>
        <w:instrText>ADDIN CSL_CITATION {"citationItems":[{"id":"ITEM-1","itemData":{"DOI":"10.1016/j.jneumeth.2010.08.003","ISSN":"01650270","abstract":"We describe a new cable-free, non-telemetric method for synchronized electrophysiological and video recordings of seizure activity in freely moving mice. The electrophysiological recordings were made by a head-mounted 4-channel data-logging device, allowing the mouse to move freely in its cage, and even to be moved from cage to cage under ongoing recording. Seizures were studied in Synapsin I/II double knock-out (SynDKO) mice, a genetically engineered mouse line that shows seizures upon daily handling procedures such as tail lifting during cage changes, much in resemblance to the more studied El mouse. The ability to elicit seizures through daily handling in SynDKO mice undergoing electrophysiological recording is a significant improvement in comparison to the traditional cable-based set-up. Furthermore, with its four channels and a sample rate of up to 500. Hz, the data-logging device opens for more varied electrophysiological studies than other available cable-free systems. © 2010 Elsevier B.V.","author":[{"dropping-particle":"","family":"Etholm","given":"Lars","non-dropping-particle":"","parse-names":false,"suffix":""},{"dropping-particle":"","family":"Arabadzisz","given":"Dimitrula","non-dropping-particle":"","parse-names":false,"suffix":""},{"dropping-particle":"","family":"Lipp","given":"Hans Peter","non-dropping-particle":"","parse-names":false,"suffix":""},{"dropping-particle":"","family":"Heggelund","given":"Paul","non-dropping-particle":"","parse-names":false,"suffix":""}],"container-title":"Journal of Neuroscience Methods","id":"ITEM-1","issue":"2","issued":{"date-parts":[["2010"]]},"page":"254-260","publisher":"Elsevier B.V.","title":"Seizure logging: A new approach to synchronized cable-free EEG and video recordings of seizure activity in mice","type":"article-journal","volume":"192"},"uris":["http://www.mendeley.com/documents/?uuid=709042d1-0339-489a-a51b-b69857178053"]}],"mendeley":{"formattedCitation":"&lt;sup&gt;11&lt;/sup&gt;","plainTextFormattedCitation":"11","previouslyFormattedCitation":"&lt;sup&gt;11&lt;/sup&gt;"},"properties":{"noteIndex":0},"schema":"https://github.com/citation-style-language/schema/raw/master/csl-citation.json"}</w:instrText>
      </w:r>
      <w:r w:rsidR="006F17F2" w:rsidRPr="007C5E47">
        <w:rPr>
          <w:color w:val="auto"/>
          <w:vertAlign w:val="superscript"/>
        </w:rPr>
        <w:fldChar w:fldCharType="separate"/>
      </w:r>
      <w:r w:rsidR="0088695E" w:rsidRPr="0088695E">
        <w:rPr>
          <w:noProof/>
          <w:color w:val="auto"/>
          <w:vertAlign w:val="superscript"/>
        </w:rPr>
        <w:t>11</w:t>
      </w:r>
      <w:r w:rsidR="006F17F2" w:rsidRPr="007C5E47">
        <w:rPr>
          <w:color w:val="auto"/>
          <w:vertAlign w:val="superscript"/>
        </w:rPr>
        <w:fldChar w:fldCharType="end"/>
      </w:r>
      <w:r w:rsidR="0057271B" w:rsidRPr="007C5E47">
        <w:rPr>
          <w:color w:val="auto"/>
        </w:rPr>
        <w:t xml:space="preserve">. </w:t>
      </w:r>
      <w:r w:rsidR="00260C18" w:rsidRPr="00260C18">
        <w:rPr>
          <w:color w:val="auto"/>
        </w:rPr>
        <w:t>In this study, we used a commercially available wireless system that sends EEG signals from the animal through a Wi-Fi connection with a freely-moving rodents system</w:t>
      </w:r>
      <w:r w:rsidR="006F17F2" w:rsidRPr="007C5E47">
        <w:rPr>
          <w:color w:val="auto"/>
        </w:rPr>
        <w:fldChar w:fldCharType="begin" w:fldLock="1"/>
      </w:r>
      <w:r w:rsidR="004841D2">
        <w:rPr>
          <w:color w:val="auto"/>
        </w:rPr>
        <w:instrText>ADDIN CSL_CITATION {"citationItems":[{"id":"ITEM-1","itemData":{"author":[{"dropping-particle":"","family":"Jinga-hi","given":"Inc.","non-dropping-particle":"","parse-names":false,"suffix":""}],"id":"ITEM-1","issued":{"date-parts":[["2020"]]},"page":"1-2","title":"JAGA16 Wireless Electrophysiology Recording Device","type":"article-journal"},"uris":["http://www.mendeley.com/documents/?uuid=e99797a8-ce1f-4100-91e5-43688fa5f02c"]}],"mendeley":{"formattedCitation":"&lt;sup&gt;12&lt;/sup&gt;","plainTextFormattedCitation":"12","previouslyFormattedCitation":"&lt;sup&gt;12&lt;/sup&gt;"},"properties":{"noteIndex":0},"schema":"https://github.com/citation-style-language/schema/raw/master/csl-citation.json"}</w:instrText>
      </w:r>
      <w:r w:rsidR="006F17F2" w:rsidRPr="007C5E47">
        <w:rPr>
          <w:color w:val="auto"/>
        </w:rPr>
        <w:fldChar w:fldCharType="separate"/>
      </w:r>
      <w:r w:rsidR="0088695E" w:rsidRPr="0088695E">
        <w:rPr>
          <w:noProof/>
          <w:color w:val="auto"/>
          <w:vertAlign w:val="superscript"/>
        </w:rPr>
        <w:t>12</w:t>
      </w:r>
      <w:r w:rsidR="006F17F2" w:rsidRPr="007C5E47">
        <w:rPr>
          <w:color w:val="auto"/>
        </w:rPr>
        <w:fldChar w:fldCharType="end"/>
      </w:r>
      <w:r w:rsidR="0057271B" w:rsidRPr="007C5E47">
        <w:rPr>
          <w:color w:val="auto"/>
        </w:rPr>
        <w:t xml:space="preserve">. </w:t>
      </w:r>
      <w:r w:rsidR="00821EB8" w:rsidRPr="007C5E47">
        <w:rPr>
          <w:color w:val="auto"/>
        </w:rPr>
        <w:t>The apparatus</w:t>
      </w:r>
      <w:r w:rsidR="00821EB8">
        <w:rPr>
          <w:color w:val="auto"/>
        </w:rPr>
        <w:t xml:space="preserve"> </w:t>
      </w:r>
      <w:r w:rsidR="00821EB8" w:rsidRPr="007C5E47">
        <w:rPr>
          <w:color w:val="auto"/>
        </w:rPr>
        <w:t>weigh</w:t>
      </w:r>
      <w:r w:rsidR="00B47095">
        <w:rPr>
          <w:color w:val="auto"/>
        </w:rPr>
        <w:t>s</w:t>
      </w:r>
      <w:r w:rsidR="00821EB8" w:rsidRPr="007C5E47">
        <w:rPr>
          <w:color w:val="auto"/>
        </w:rPr>
        <w:t xml:space="preserve"> 6 g</w:t>
      </w:r>
      <w:r w:rsidR="00821EB8">
        <w:rPr>
          <w:color w:val="auto"/>
        </w:rPr>
        <w:t>rams</w:t>
      </w:r>
      <w:r w:rsidR="0057271B" w:rsidRPr="007C5E47">
        <w:rPr>
          <w:color w:val="auto"/>
        </w:rPr>
        <w:t xml:space="preserve"> </w:t>
      </w:r>
      <w:r w:rsidR="00821EB8">
        <w:rPr>
          <w:color w:val="auto"/>
        </w:rPr>
        <w:t xml:space="preserve">and </w:t>
      </w:r>
      <w:r w:rsidR="00A27C0B" w:rsidRPr="007C5E47">
        <w:rPr>
          <w:color w:val="auto"/>
        </w:rPr>
        <w:t>stands</w:t>
      </w:r>
      <w:r w:rsidR="0057271B" w:rsidRPr="007C5E47">
        <w:rPr>
          <w:color w:val="auto"/>
        </w:rPr>
        <w:t xml:space="preserve"> up to </w:t>
      </w:r>
      <w:r w:rsidR="007305A7" w:rsidRPr="007C5E47">
        <w:rPr>
          <w:color w:val="auto"/>
        </w:rPr>
        <w:t>16 channels recorded at 1</w:t>
      </w:r>
      <w:r w:rsidR="00A27C0B" w:rsidRPr="007C5E47">
        <w:rPr>
          <w:color w:val="auto"/>
        </w:rPr>
        <w:t xml:space="preserve"> </w:t>
      </w:r>
      <w:proofErr w:type="spellStart"/>
      <w:r w:rsidR="007305A7" w:rsidRPr="007C5E47">
        <w:rPr>
          <w:color w:val="auto"/>
        </w:rPr>
        <w:t>kSps</w:t>
      </w:r>
      <w:proofErr w:type="spellEnd"/>
      <w:r w:rsidR="0057271B" w:rsidRPr="007C5E47">
        <w:rPr>
          <w:color w:val="auto"/>
        </w:rPr>
        <w:t xml:space="preserve">. This system </w:t>
      </w:r>
      <w:r w:rsidR="007305A7" w:rsidRPr="007C5E47">
        <w:rPr>
          <w:color w:val="auto"/>
        </w:rPr>
        <w:t>allows</w:t>
      </w:r>
      <w:r w:rsidR="0057271B" w:rsidRPr="007C5E47">
        <w:rPr>
          <w:color w:val="auto"/>
        </w:rPr>
        <w:t xml:space="preserve"> EEG or spike recording in the </w:t>
      </w:r>
      <w:r w:rsidR="007305A7" w:rsidRPr="007C5E47">
        <w:rPr>
          <w:color w:val="auto"/>
        </w:rPr>
        <w:t>animal environment, with a reduced disturbance</w:t>
      </w:r>
      <w:r w:rsidR="0057271B" w:rsidRPr="007C5E47">
        <w:rPr>
          <w:color w:val="auto"/>
        </w:rPr>
        <w:t xml:space="preserve">, </w:t>
      </w:r>
      <w:r w:rsidR="009932E9" w:rsidRPr="007C5E47">
        <w:rPr>
          <w:color w:val="auto"/>
        </w:rPr>
        <w:t>serving as</w:t>
      </w:r>
      <w:r w:rsidR="0057271B" w:rsidRPr="007C5E47">
        <w:rPr>
          <w:color w:val="auto"/>
        </w:rPr>
        <w:t xml:space="preserve"> an economical solution compared to the traditional electrophysiological systems in the market.</w:t>
      </w:r>
      <w:r w:rsidR="00821EB8">
        <w:rPr>
          <w:color w:val="auto"/>
        </w:rPr>
        <w:t xml:space="preserve"> </w:t>
      </w:r>
      <w:r w:rsidR="0057271B" w:rsidRPr="007C5E47">
        <w:rPr>
          <w:color w:val="auto"/>
        </w:rPr>
        <w:t xml:space="preserve">In addition, </w:t>
      </w:r>
      <w:r w:rsidR="00050321">
        <w:rPr>
          <w:color w:val="auto"/>
        </w:rPr>
        <w:t>we have synchronized this data using</w:t>
      </w:r>
      <w:r w:rsidR="009932E9" w:rsidRPr="007C5E47">
        <w:rPr>
          <w:color w:val="auto"/>
        </w:rPr>
        <w:t xml:space="preserve"> </w:t>
      </w:r>
      <w:r w:rsidR="00050321">
        <w:rPr>
          <w:color w:val="auto"/>
        </w:rPr>
        <w:t>a</w:t>
      </w:r>
      <w:r w:rsidR="009932E9" w:rsidRPr="007C5E47">
        <w:rPr>
          <w:color w:val="auto"/>
        </w:rPr>
        <w:t xml:space="preserve"> </w:t>
      </w:r>
      <w:r w:rsidR="0057271B" w:rsidRPr="007C5E47">
        <w:rPr>
          <w:color w:val="auto"/>
        </w:rPr>
        <w:t xml:space="preserve">video tracking software </w:t>
      </w:r>
      <w:r w:rsidR="004269D5" w:rsidRPr="007C5E47">
        <w:rPr>
          <w:color w:val="auto"/>
        </w:rPr>
        <w:t xml:space="preserve">to </w:t>
      </w:r>
      <w:r w:rsidR="00050321">
        <w:rPr>
          <w:color w:val="auto"/>
        </w:rPr>
        <w:t>provide correlation between</w:t>
      </w:r>
      <w:r w:rsidR="0057271B" w:rsidRPr="007C5E47">
        <w:rPr>
          <w:color w:val="auto"/>
        </w:rPr>
        <w:t xml:space="preserve"> EEG and behavior</w:t>
      </w:r>
      <w:r w:rsidR="009932E9" w:rsidRPr="007C5E47">
        <w:rPr>
          <w:color w:val="auto"/>
        </w:rPr>
        <w:t>al</w:t>
      </w:r>
      <w:r w:rsidR="00050321">
        <w:rPr>
          <w:color w:val="auto"/>
        </w:rPr>
        <w:t xml:space="preserve"> patterns</w:t>
      </w:r>
      <w:r w:rsidR="0057271B" w:rsidRPr="007C5E47">
        <w:rPr>
          <w:color w:val="auto"/>
        </w:rPr>
        <w:t>.</w:t>
      </w:r>
      <w:r w:rsidR="000613A7" w:rsidRPr="007C5E47">
        <w:rPr>
          <w:color w:val="auto"/>
        </w:rPr>
        <w:t xml:space="preserve"> This </w:t>
      </w:r>
      <w:r w:rsidR="004269D5" w:rsidRPr="007C5E47">
        <w:rPr>
          <w:color w:val="auto"/>
        </w:rPr>
        <w:t>synchronization</w:t>
      </w:r>
      <w:r w:rsidR="009D33F4" w:rsidRPr="007C5E47">
        <w:rPr>
          <w:color w:val="auto"/>
        </w:rPr>
        <w:t xml:space="preserve"> </w:t>
      </w:r>
      <w:r w:rsidR="00862560" w:rsidRPr="67067FE7">
        <w:rPr>
          <w:color w:val="auto"/>
        </w:rPr>
        <w:t xml:space="preserve">is done offline by </w:t>
      </w:r>
      <w:r w:rsidR="000613A7" w:rsidRPr="007C5E47">
        <w:rPr>
          <w:color w:val="auto"/>
        </w:rPr>
        <w:t xml:space="preserve">alignment and interpolation of data and events based on timestamps generated by both systems and </w:t>
      </w:r>
      <w:r w:rsidR="00B36BF9">
        <w:rPr>
          <w:color w:val="auto"/>
        </w:rPr>
        <w:t xml:space="preserve">is </w:t>
      </w:r>
      <w:r w:rsidR="000613A7" w:rsidRPr="007C5E47">
        <w:rPr>
          <w:color w:val="auto"/>
        </w:rPr>
        <w:t>processed on MATLAB</w:t>
      </w:r>
      <w:r w:rsidR="004B203F" w:rsidRPr="007C5E47">
        <w:rPr>
          <w:color w:val="auto"/>
        </w:rPr>
        <w:t>.</w:t>
      </w:r>
    </w:p>
    <w:p w14:paraId="7847B60D" w14:textId="77777777" w:rsidR="005E7D82" w:rsidRDefault="005E7D82" w:rsidP="00BA47B4">
      <w:pPr>
        <w:snapToGrid w:val="0"/>
        <w:rPr>
          <w:color w:val="auto"/>
        </w:rPr>
      </w:pPr>
    </w:p>
    <w:p w14:paraId="203F8ABD" w14:textId="72962220" w:rsidR="00116F83" w:rsidRPr="007C5E47" w:rsidRDefault="005E7D82" w:rsidP="00BA47B4">
      <w:pPr>
        <w:snapToGrid w:val="0"/>
        <w:rPr>
          <w:color w:val="auto"/>
        </w:rPr>
      </w:pPr>
      <w:r>
        <w:rPr>
          <w:color w:val="auto"/>
        </w:rPr>
        <w:t>A</w:t>
      </w:r>
      <w:r w:rsidR="00371B6C" w:rsidRPr="007C5E47">
        <w:rPr>
          <w:color w:val="auto"/>
        </w:rPr>
        <w:t xml:space="preserve">dult neurogenesis </w:t>
      </w:r>
      <w:r w:rsidR="00B47095">
        <w:rPr>
          <w:color w:val="auto"/>
        </w:rPr>
        <w:t xml:space="preserve">is </w:t>
      </w:r>
      <w:r w:rsidR="00371B6C" w:rsidRPr="007C5E47">
        <w:rPr>
          <w:color w:val="auto"/>
        </w:rPr>
        <w:t xml:space="preserve">defined </w:t>
      </w:r>
      <w:r w:rsidR="00B47095">
        <w:rPr>
          <w:color w:val="auto"/>
        </w:rPr>
        <w:t>as</w:t>
      </w:r>
      <w:r w:rsidR="00B47095" w:rsidRPr="007C5E47">
        <w:rPr>
          <w:color w:val="auto"/>
        </w:rPr>
        <w:t xml:space="preserve"> </w:t>
      </w:r>
      <w:r w:rsidR="00371B6C" w:rsidRPr="007C5E47">
        <w:rPr>
          <w:color w:val="auto"/>
        </w:rPr>
        <w:t>the proliferation, survival, and differentiation in neurons of newly generated cells in the dentate gyrus of animals</w:t>
      </w:r>
      <w:r w:rsidR="001E188F" w:rsidRPr="007C5E47">
        <w:rPr>
          <w:color w:val="auto"/>
        </w:rPr>
        <w:fldChar w:fldCharType="begin" w:fldLock="1"/>
      </w:r>
      <w:r w:rsidR="004841D2">
        <w:rPr>
          <w:color w:val="auto"/>
        </w:rPr>
        <w:instrText>ADDIN CSL_CITATION {"citationItems":[{"id":"ITEM-1","itemData":{"DOI":"10.1038/386493a0","ISSN":"00280836","abstract":"Neurogenesis occurs in the dentate gyrus of the hippocampus throughout the life of a rodent, but the function of these new neurons and the mechanisms that regulate their birth are unknown. Here we show that significantly more new neurons exist in the dentate gyrus of mice exposed to an enriched environment compared with littermates housed in standard cages. We also show, using unbiased stereology, that the enriched mice have a larger hippocampal granule cell layer and 15 per cent more granule cell neurons in the dentate gyrus.","author":[{"dropping-particle":"","family":"Kempermann","given":"Gerd","non-dropping-particle":"","parse-names":false,"suffix":""},{"dropping-particle":"","family":"Kuhn","given":"H. Georg","non-dropping-particle":"","parse-names":false,"suffix":""},{"dropping-particle":"","family":"Gage","given":"Fred H.","non-dropping-particle":"","parse-names":false,"suffix":""}],"container-title":"Nature","id":"ITEM-1","issue":"6624","issued":{"date-parts":[["1997"]]},"page":"493-495","title":"More hippocampal neurons in adult mice living in an enriched environment","type":"article","volume":"386"},"uris":["http://www.mendeley.com/documents/?uuid=bcfc72f0-77db-4d92-9caa-972d76056f71"]},{"id":"ITEM-2","itemData":{"DOI":"10.1111/j.1460-9568.2005.03875.x","ISSN":"0953816X","abstract":"Although thousands of new neurons are continuously produced in the dentate gyrus of rodents each day, the function of these newborn cells remains unclear. An increasing number of reports have provided correlational evidence that adult hippocampal neurogenesis is involved in learning and memory. Exposure of animals to an enriched environment leads to improvement of performance in several learning tasks and enhances neurogenesis specifically in the hippocampus. These data raise the question of whether new neurons participate in memory improvement induced by enrichment. To address this issue, we have examined whether the increase in the number of surviving adult-generated cells following environmental enrichment contributes to improved memory function. To this end, neurogenesis was substantially reduced throughout the environmental enrichment period using the antimitotic agent methylazoxymethanol acetate (MAM). Recognition memory performance of MAM-treated enriched rats was evaluated in a novel object recognition task and compared with that of naïve and nontreated enriched rats. Injections of 5-bromo-2′-deoxyuridine were used to label dividing cells, together with double immunofluorescent labelling using glial or neuronal cell-specific markers. We found that enrichment led to improved long-term recognition memory and increased hippocampal neurogenesis, and that MAM treatment during environmental enrichment completely prevented both the increase in neurogenesis and enrichment-induced long-term memory improvement. These results establish that newborn cells in the dentate gyrus contribute to the expression of the promnesic effects of behavioural enrichment, and they provide further support for the idea that adult-generated neurons participate in modulating memory function.","author":[{"dropping-particle":"","family":"Bruel-Jungerman","given":"Elodie","non-dropping-particle":"","parse-names":false,"suffix":""},{"dropping-particle":"","family":"Laroche","given":"Serge","non-dropping-particle":"","parse-names":false,"suffix":""},{"dropping-particle":"","family":"Rampon","given":"Claire","non-dropping-particle":"","parse-names":false,"suffix":""}],"container-title":"European Journal of Neuroscience","id":"ITEM-2","issue":"2","issued":{"date-parts":[["2005"]]},"page":"513-521","title":"New neurons in the dentate gyrus are involved in the expression of enhanced long-term memory following environmental enrichment","type":"article-journal","volume":"21"},"uris":["http://www.mendeley.com/documents/?uuid=d3dcf6b5-9568-4b01-8831-301284980902"]}],"mendeley":{"formattedCitation":"&lt;sup&gt;13, 14&lt;/sup&gt;","plainTextFormattedCitation":"13, 14","previouslyFormattedCitation":"&lt;sup&gt;13, 14&lt;/sup&gt;"},"properties":{"noteIndex":0},"schema":"https://github.com/citation-style-language/schema/raw/master/csl-citation.json"}</w:instrText>
      </w:r>
      <w:r w:rsidR="001E188F" w:rsidRPr="007C5E47">
        <w:rPr>
          <w:color w:val="auto"/>
        </w:rPr>
        <w:fldChar w:fldCharType="separate"/>
      </w:r>
      <w:r w:rsidR="0088695E" w:rsidRPr="0088695E">
        <w:rPr>
          <w:noProof/>
          <w:color w:val="auto"/>
          <w:vertAlign w:val="superscript"/>
        </w:rPr>
        <w:t>13,14</w:t>
      </w:r>
      <w:r w:rsidR="001E188F" w:rsidRPr="007C5E47">
        <w:rPr>
          <w:color w:val="auto"/>
        </w:rPr>
        <w:fldChar w:fldCharType="end"/>
      </w:r>
      <w:r w:rsidR="003E3AD5" w:rsidRPr="007C5E47">
        <w:rPr>
          <w:color w:val="auto"/>
        </w:rPr>
        <w:t>. This process</w:t>
      </w:r>
      <w:r w:rsidR="00371B6C" w:rsidRPr="007C5E47">
        <w:rPr>
          <w:color w:val="auto"/>
        </w:rPr>
        <w:t xml:space="preserve"> is known </w:t>
      </w:r>
      <w:r w:rsidR="007E5B28" w:rsidRPr="007C5E47">
        <w:rPr>
          <w:color w:val="auto"/>
        </w:rPr>
        <w:t xml:space="preserve">to be associated </w:t>
      </w:r>
      <w:r w:rsidR="00371B6C" w:rsidRPr="007C5E47">
        <w:rPr>
          <w:color w:val="auto"/>
        </w:rPr>
        <w:t>with memory and learning improvement</w:t>
      </w:r>
      <w:r w:rsidR="003305E9">
        <w:rPr>
          <w:color w:val="auto"/>
        </w:rPr>
        <w:t xml:space="preserve"> which</w:t>
      </w:r>
      <w:r w:rsidR="003E3AD5" w:rsidRPr="007C5E47">
        <w:rPr>
          <w:color w:val="auto"/>
        </w:rPr>
        <w:t xml:space="preserve"> increases</w:t>
      </w:r>
      <w:r w:rsidR="00371B6C" w:rsidRPr="007C5E47">
        <w:rPr>
          <w:color w:val="auto"/>
        </w:rPr>
        <w:t xml:space="preserve"> adult neurogenesis in rodents through enriched environment (EE) conditions</w:t>
      </w:r>
      <w:r w:rsidR="004841D2">
        <w:rPr>
          <w:color w:val="auto"/>
        </w:rPr>
        <w:fldChar w:fldCharType="begin" w:fldLock="1"/>
      </w:r>
      <w:r w:rsidR="000231BF">
        <w:rPr>
          <w:color w:val="auto"/>
        </w:rPr>
        <w:instrText>ADDIN CSL_CITATION {"citationItems":[{"id":"ITEM-1","itemData":{"DOI":"10.1016/j.jchemneu.2019.101667","ISSN":"18736300","abstract":"In 1962, Joseph Altman described that the brain generates neurons after the postnatal period, and this continues throughout your life (Altman, 1962). This was a breakthrough in the neuroscience field because before this the accepted paradigm was that the brain only generated neurons during the embryonal development. This discovery has been controversial ever since, especially since one of the areas of the brain with neurogenic properties is the hippocampus, which is the area involved in memory storage and neurodegenerative processes. The adult hippocampal neurogenesis modulates in response to different environmental factors. In this article, we review how exercise and cognitive and sexual activity can regulate the generation of new neurons in the hippocampal in an adult brain and the impact of these new neurons in the brain circuitry.","author":[{"dropping-particle":"","family":"Leal-Galicia","given":"P.","non-dropping-particle":"","parse-names":false,"suffix":""},{"dropping-particle":"","family":"Romo-Parra","given":"H.","non-dropping-particle":"","parse-names":false,"suffix":""},{"dropping-particle":"","family":"Rodríguez-Serrano","given":"L. M.","non-dropping-particle":"","parse-names":false,"suffix":""},{"dropping-particle":"","family":"Buenrostro-Jáuregui","given":"M.","non-dropping-particle":"","parse-names":false,"suffix":""}],"container-title":"Journal of Chemical Neuroanatomy","id":"ITEM-1","issue":"August","issued":{"date-parts":[["2019"]]},"page":"101667","publisher":"Elsevier","title":"Regulation of adult hippocampal neurogenesis exerted by sexual, cognitive and physical activity: An update","type":"article-journal","volume":"101"},"uris":["http://www.mendeley.com/documents/?uuid=7a8b3e4e-4d6d-4907-9a54-fd38f768ae55"]}],"mendeley":{"formattedCitation":"&lt;sup&gt;15&lt;/sup&gt;","plainTextFormattedCitation":"15","previouslyFormattedCitation":"&lt;sup&gt;15&lt;/sup&gt;"},"properties":{"noteIndex":0},"schema":"https://github.com/citation-style-language/schema/raw/master/csl-citation.json"}</w:instrText>
      </w:r>
      <w:r w:rsidR="004841D2">
        <w:rPr>
          <w:color w:val="auto"/>
        </w:rPr>
        <w:fldChar w:fldCharType="separate"/>
      </w:r>
      <w:r w:rsidR="004841D2" w:rsidRPr="004841D2">
        <w:rPr>
          <w:noProof/>
          <w:color w:val="auto"/>
          <w:vertAlign w:val="superscript"/>
        </w:rPr>
        <w:t>15</w:t>
      </w:r>
      <w:r w:rsidR="004841D2">
        <w:rPr>
          <w:color w:val="auto"/>
        </w:rPr>
        <w:fldChar w:fldCharType="end"/>
      </w:r>
      <w:r w:rsidR="00371B6C" w:rsidRPr="007C5E47">
        <w:rPr>
          <w:color w:val="auto"/>
        </w:rPr>
        <w:t xml:space="preserve">. </w:t>
      </w:r>
      <w:r w:rsidR="000D3449" w:rsidRPr="007C5E47">
        <w:rPr>
          <w:color w:val="auto"/>
        </w:rPr>
        <w:t>EE</w:t>
      </w:r>
      <w:r w:rsidR="000D3449" w:rsidRPr="007C5E47" w:rsidDel="000D3449">
        <w:rPr>
          <w:color w:val="auto"/>
        </w:rPr>
        <w:t xml:space="preserve"> </w:t>
      </w:r>
      <w:r w:rsidR="00EA56B9" w:rsidRPr="007C5E47">
        <w:rPr>
          <w:color w:val="auto"/>
        </w:rPr>
        <w:t>consist</w:t>
      </w:r>
      <w:r w:rsidR="003E3AD5" w:rsidRPr="007C5E47">
        <w:rPr>
          <w:color w:val="auto"/>
        </w:rPr>
        <w:t>s</w:t>
      </w:r>
      <w:r w:rsidR="00EA56B9" w:rsidRPr="007C5E47">
        <w:rPr>
          <w:color w:val="auto"/>
        </w:rPr>
        <w:t xml:space="preserve"> of</w:t>
      </w:r>
      <w:r w:rsidR="00371B6C" w:rsidRPr="007C5E47">
        <w:rPr>
          <w:color w:val="auto"/>
        </w:rPr>
        <w:t xml:space="preserve"> housing rodents in small groups in</w:t>
      </w:r>
      <w:r w:rsidR="003E3AD5" w:rsidRPr="007C5E47">
        <w:rPr>
          <w:color w:val="auto"/>
        </w:rPr>
        <w:t>side</w:t>
      </w:r>
      <w:r w:rsidR="00371B6C" w:rsidRPr="007C5E47">
        <w:rPr>
          <w:color w:val="auto"/>
        </w:rPr>
        <w:t xml:space="preserve"> a large cage </w:t>
      </w:r>
      <w:r w:rsidR="003E3AD5" w:rsidRPr="007C5E47">
        <w:rPr>
          <w:color w:val="auto"/>
        </w:rPr>
        <w:t xml:space="preserve">provided </w:t>
      </w:r>
      <w:r w:rsidR="00371B6C" w:rsidRPr="007C5E47">
        <w:rPr>
          <w:color w:val="auto"/>
        </w:rPr>
        <w:t xml:space="preserve">with toys and tubes, </w:t>
      </w:r>
      <w:r w:rsidR="003E3AD5" w:rsidRPr="007C5E47">
        <w:rPr>
          <w:color w:val="auto"/>
        </w:rPr>
        <w:t>where</w:t>
      </w:r>
      <w:r w:rsidR="00AD5B1F">
        <w:rPr>
          <w:color w:val="auto"/>
        </w:rPr>
        <w:t xml:space="preserve"> </w:t>
      </w:r>
      <w:r w:rsidR="00371B6C" w:rsidRPr="007C5E47">
        <w:rPr>
          <w:color w:val="auto"/>
        </w:rPr>
        <w:t xml:space="preserve">animals </w:t>
      </w:r>
      <w:r w:rsidR="003E3AD5" w:rsidRPr="007C5E47">
        <w:rPr>
          <w:color w:val="auto"/>
        </w:rPr>
        <w:t xml:space="preserve">have </w:t>
      </w:r>
      <w:r w:rsidR="00371B6C" w:rsidRPr="007C5E47">
        <w:rPr>
          <w:color w:val="auto"/>
        </w:rPr>
        <w:t>novel and complex but no biological relevance</w:t>
      </w:r>
      <w:r w:rsidR="00DE694C" w:rsidRPr="007C5E47">
        <w:rPr>
          <w:color w:val="auto"/>
        </w:rPr>
        <w:fldChar w:fldCharType="begin" w:fldLock="1"/>
      </w:r>
      <w:r w:rsidR="004841D2">
        <w:rPr>
          <w:color w:val="auto"/>
        </w:rPr>
        <w:instrText>ADDIN CSL_CITATION {"citationItems":[{"id":"ITEM-1","itemData":{"DOI":"10.1016/j.jchemneu.2019.101667","ISSN":"18736300","abstract":"In 1962, Joseph Altman described that the brain generates neurons after the postnatal period, and this continues throughout your life (Altman, 1962). This was a breakthrough in the neuroscience field because before this the accepted paradigm was that the brain only generated neurons during the embryonal development. This discovery has been controversial ever since, especially since one of the areas of the brain with neurogenic properties is the hippocampus, which is the area involved in memory storage and neurodegenerative processes. The adult hippocampal neurogenesis modulates in response to different environmental factors. In this article, we review how exercise and cognitive and sexual activity can regulate the generation of new neurons in the hippocampal in an adult brain and the impact of these new neurons in the brain circuitry.","author":[{"dropping-particle":"","family":"Leal-Galicia","given":"P.","non-dropping-particle":"","parse-names":false,"suffix":""},{"dropping-particle":"","family":"Romo-Parra","given":"H.","non-dropping-particle":"","parse-names":false,"suffix":""},{"dropping-particle":"","family":"Rodríguez-Serrano","given":"L. M.","non-dropping-particle":"","parse-names":false,"suffix":""},{"dropping-particle":"","family":"Buenrostro-Jáuregui","given":"M.","non-dropping-particle":"","parse-names":false,"suffix":""}],"container-title":"Journal of Chemical Neuroanatomy","id":"ITEM-1","issue":"August","issued":{"date-parts":[["2019"]]},"page":"101667","publisher":"Elsevier","title":"Regulation of adult hippocampal neurogenesis exerted by sexual, cognitive and physical activity: An update","type":"article-journal","volume":"101"},"uris":["http://www.mendeley.com/documents/?uuid=7a8b3e4e-4d6d-4907-9a54-fd38f768ae55"]}],"mendeley":{"formattedCitation":"&lt;sup&gt;15&lt;/sup&gt;","plainTextFormattedCitation":"15","previouslyFormattedCitation":"&lt;sup&gt;15&lt;/sup&gt;"},"properties":{"noteIndex":0},"schema":"https://github.com/citation-style-language/schema/raw/master/csl-citation.json"}</w:instrText>
      </w:r>
      <w:r w:rsidR="00DE694C" w:rsidRPr="007C5E47">
        <w:rPr>
          <w:color w:val="auto"/>
        </w:rPr>
        <w:fldChar w:fldCharType="separate"/>
      </w:r>
      <w:r w:rsidR="0088695E" w:rsidRPr="0088695E">
        <w:rPr>
          <w:noProof/>
          <w:color w:val="auto"/>
          <w:vertAlign w:val="superscript"/>
        </w:rPr>
        <w:t>15</w:t>
      </w:r>
      <w:r w:rsidR="00DE694C" w:rsidRPr="007C5E47">
        <w:rPr>
          <w:color w:val="auto"/>
        </w:rPr>
        <w:fldChar w:fldCharType="end"/>
      </w:r>
      <w:r w:rsidR="00371B6C" w:rsidRPr="007C5E47">
        <w:rPr>
          <w:color w:val="auto"/>
        </w:rPr>
        <w:t>.</w:t>
      </w:r>
      <w:r w:rsidR="00EA56B9" w:rsidRPr="007C5E47">
        <w:rPr>
          <w:rFonts w:cstheme="minorHAnsi"/>
          <w:color w:val="auto"/>
        </w:rPr>
        <w:t xml:space="preserve"> Although EE stimulates hippocampal neurogenesis, it </w:t>
      </w:r>
      <w:r w:rsidR="000F6785" w:rsidRPr="007C5E47">
        <w:rPr>
          <w:rFonts w:cstheme="minorHAnsi"/>
          <w:color w:val="auto"/>
        </w:rPr>
        <w:t xml:space="preserve">also varies in </w:t>
      </w:r>
      <w:r w:rsidR="00EA56B9" w:rsidRPr="007C5E47">
        <w:rPr>
          <w:rFonts w:cstheme="minorHAnsi"/>
          <w:color w:val="auto"/>
        </w:rPr>
        <w:t xml:space="preserve">many factors </w:t>
      </w:r>
      <w:r w:rsidR="000F6785" w:rsidRPr="007C5E47">
        <w:rPr>
          <w:rFonts w:cstheme="minorHAnsi"/>
          <w:color w:val="auto"/>
        </w:rPr>
        <w:t xml:space="preserve">such </w:t>
      </w:r>
      <w:r w:rsidR="00EA56B9" w:rsidRPr="007C5E47">
        <w:rPr>
          <w:rFonts w:cstheme="minorHAnsi"/>
          <w:color w:val="auto"/>
        </w:rPr>
        <w:t>as age, animal strain, specific stimulation conditions, or neurogenesis detection procedure.</w:t>
      </w:r>
      <w:r w:rsidR="00EA56B9" w:rsidRPr="007C5E47">
        <w:rPr>
          <w:color w:val="auto"/>
        </w:rPr>
        <w:t xml:space="preserve"> </w:t>
      </w:r>
      <w:r w:rsidR="00AD5B1F">
        <w:rPr>
          <w:color w:val="auto"/>
        </w:rPr>
        <w:t>I</w:t>
      </w:r>
      <w:r w:rsidR="00BE3148" w:rsidRPr="00BE3148">
        <w:rPr>
          <w:color w:val="auto"/>
        </w:rPr>
        <w:t>n middle-aged mice exposed to EE housing for seven days, the birth of new granular cells (GC) in the hippocampal dentate gyrus (DG)</w:t>
      </w:r>
      <w:r w:rsidR="00AD5B1F">
        <w:rPr>
          <w:color w:val="auto"/>
        </w:rPr>
        <w:t xml:space="preserve"> </w:t>
      </w:r>
      <w:r w:rsidR="00AD5B1F" w:rsidRPr="00BE3148">
        <w:rPr>
          <w:color w:val="auto"/>
        </w:rPr>
        <w:t>has been reported</w:t>
      </w:r>
      <w:r w:rsidR="00E126CF" w:rsidRPr="007C5E47">
        <w:rPr>
          <w:color w:val="auto"/>
        </w:rPr>
        <w:fldChar w:fldCharType="begin" w:fldLock="1"/>
      </w:r>
      <w:r w:rsidR="004841D2">
        <w:rPr>
          <w:color w:val="auto"/>
        </w:rPr>
        <w:instrText>ADDIN CSL_CITATION {"citationItems":[{"id":"ITEM-1","itemData":{"DOI":"10.3389/fnins.2019.00739","ISSN":"1662-453X","abstract":"Synaptic modification in cortical structures underlies the acquisition of novel information that results in learning and memory formation. In the adult dentate gyrus, circuit remodeling is boosted by the generation of new granule cells (GCs) that contribute to specific aspects of memory encoding. These forms of plasticity decrease in the aging brain, where both the rate of adult neurogenesis and the speed of morphological maturation of newly-generated neurons decline. In the young-adult brain, a brief novel experience accelerates the integration of new neurons. The extent to which such degree of plasticity is preserved in the aging hippocampus remains unclear. In this work, we characterized the time course of functional integration of adult-born GCs in middle-aged mice. We performed whole-cell recordings in developing GCs from Ascl1CreERT2;CAGfloxStopTom mice and found a late onset of functional excitatory synaptogenesis, which occurred at 4 weeks (vs. 2 weeks in young-adult mice). Overall mature excitability and maximal glutamatergic connectivity were achieved at 10 weeks. In contrast, large mossy fiber boutons (MFBs) in CA3 displayed mature morphological features including filopodial extensions at 4 weeks, suggesting that efferent connectivity develops faster than afference. Notably, new GCs from aging mice exposed to enriched environment for 7 days showed an advanced degree of maturity at 3 weeks, revealed by the high frequency of excitatory postsynaptic responses, complex dendritic trees, and large size of MFBs with filopodial extensions. These findings demonstrate that adult-born neurons act as sensors that transduce behavioral stimuli into major network remodeling in the aging brain.","author":[{"dropping-particle":"","family":"Trinchero","given":"Mariela F.","non-dropping-particle":"","parse-names":false,"suffix":""},{"dropping-particle":"","family":"Herrero","given":"Magalí","non-dropping-particle":"","parse-names":false,"suffix":""},{"dropping-particle":"","family":"Monzón-Salinas","given":"M. Cristina","non-dropping-particle":"","parse-names":false,"suffix":""},{"dropping-particle":"","family":"Schinder","given":"Alejandro F.","non-dropping-particle":"","parse-names":false,"suffix":""}],"container-title":"Frontiers in Neuroscience","id":"ITEM-1","issue":"July","issued":{"date-parts":[["2019"]]},"page":"1-10","title":"Experience-Dependent Structural Plasticity of Adult-Born Neurons in the Aging Hippocampus","type":"article-journal","volume":"13"},"uris":["http://www.mendeley.com/documents/?uuid=6b13fd1c-658f-4779-a312-90dce0b2d8c9"]}],"mendeley":{"formattedCitation":"&lt;sup&gt;16&lt;/sup&gt;","plainTextFormattedCitation":"16","previouslyFormattedCitation":"&lt;sup&gt;16&lt;/sup&gt;"},"properties":{"noteIndex":0},"schema":"https://github.com/citation-style-language/schema/raw/master/csl-citation.json"}</w:instrText>
      </w:r>
      <w:r w:rsidR="00E126CF" w:rsidRPr="007C5E47">
        <w:rPr>
          <w:color w:val="auto"/>
        </w:rPr>
        <w:fldChar w:fldCharType="separate"/>
      </w:r>
      <w:r w:rsidR="0088695E" w:rsidRPr="0088695E">
        <w:rPr>
          <w:noProof/>
          <w:color w:val="auto"/>
          <w:vertAlign w:val="superscript"/>
        </w:rPr>
        <w:t>16</w:t>
      </w:r>
      <w:r w:rsidR="00E126CF" w:rsidRPr="007C5E47">
        <w:rPr>
          <w:color w:val="auto"/>
        </w:rPr>
        <w:fldChar w:fldCharType="end"/>
      </w:r>
      <w:r w:rsidR="000D3449" w:rsidRPr="007C5E47">
        <w:rPr>
          <w:color w:val="auto"/>
        </w:rPr>
        <w:t>.</w:t>
      </w:r>
      <w:r w:rsidR="00116F83" w:rsidRPr="007C5E47">
        <w:rPr>
          <w:color w:val="auto"/>
        </w:rPr>
        <w:t xml:space="preserve"> </w:t>
      </w:r>
      <w:r w:rsidR="00C77CA0">
        <w:rPr>
          <w:color w:val="auto"/>
        </w:rPr>
        <w:t>S</w:t>
      </w:r>
      <w:r w:rsidR="00C77CA0" w:rsidRPr="00C77CA0">
        <w:rPr>
          <w:color w:val="auto"/>
        </w:rPr>
        <w:t xml:space="preserve">tudies attempting to ablate adult neurogenesis in adult rats selectively have suggested that new granular cells of about 1 - 2 weeks of age are required in the learned </w:t>
      </w:r>
      <w:r w:rsidR="009B4B10" w:rsidRPr="007C5E47">
        <w:rPr>
          <w:color w:val="auto"/>
        </w:rPr>
        <w:t>response</w:t>
      </w:r>
      <w:r w:rsidR="009B4B10" w:rsidRPr="007C5E47">
        <w:rPr>
          <w:color w:val="auto"/>
        </w:rPr>
        <w:fldChar w:fldCharType="begin" w:fldLock="1"/>
      </w:r>
      <w:r w:rsidR="004841D2">
        <w:rPr>
          <w:color w:val="auto"/>
        </w:rPr>
        <w:instrText>ADDIN CSL_CITATION {"citationItems":[{"id":"ITEM-1","itemData":{"DOI":"10.1038/414938a","ISSN":"00280836","author":[{"dropping-particle":"","family":"Shors","given":"T. J.","non-dropping-particle":"","parse-names":false,"suffix":""},{"dropping-particle":"","family":"Miesegaes","given":"G.","non-dropping-particle":"","parse-names":false,"suffix":""},{"dropping-particle":"","family":"Beylin","given":"A.","non-dropping-particle":"","parse-names":false,"suffix":""},{"dropping-particle":"","family":"Zhao","given":"M.","non-dropping-particle":"","parse-names":false,"suffix":""},{"dropping-particle":"","family":"Rydel","given":"T.","non-dropping-particle":"","parse-names":false,"suffix":""},{"dropping-particle":"","family":"Gould","given":"E.","non-dropping-particle":"","parse-names":false,"suffix":""}],"container-title":"Nature","id":"ITEM-1","issue":"6866","issued":{"date-parts":[["2001"]]},"page":"938","title":"Erratum: Neurogenesis in the adult is involved in the formation of trace memories (Nature (2001) 410 (372-376))","type":"article-journal","volume":"414"},"uris":["http://www.mendeley.com/documents/?uuid=943f994d-d7a7-4a54-95c2-c24059d74ed0"]}],"mendeley":{"formattedCitation":"&lt;sup&gt;17&lt;/sup&gt;","plainTextFormattedCitation":"17","previouslyFormattedCitation":"&lt;sup&gt;17&lt;/sup&gt;"},"properties":{"noteIndex":0},"schema":"https://github.com/citation-style-language/schema/raw/master/csl-citation.json"}</w:instrText>
      </w:r>
      <w:r w:rsidR="009B4B10" w:rsidRPr="007C5E47">
        <w:rPr>
          <w:color w:val="auto"/>
        </w:rPr>
        <w:fldChar w:fldCharType="separate"/>
      </w:r>
      <w:r w:rsidR="0088695E" w:rsidRPr="0088695E">
        <w:rPr>
          <w:noProof/>
          <w:color w:val="auto"/>
          <w:vertAlign w:val="superscript"/>
        </w:rPr>
        <w:t>17</w:t>
      </w:r>
      <w:r w:rsidR="009B4B10" w:rsidRPr="007C5E47">
        <w:rPr>
          <w:color w:val="auto"/>
        </w:rPr>
        <w:fldChar w:fldCharType="end"/>
      </w:r>
      <w:r w:rsidR="009B4B10" w:rsidRPr="007C5E47">
        <w:rPr>
          <w:color w:val="auto"/>
        </w:rPr>
        <w:t>.</w:t>
      </w:r>
      <w:r w:rsidR="00B36BF9">
        <w:rPr>
          <w:color w:val="auto"/>
        </w:rPr>
        <w:t xml:space="preserve"> </w:t>
      </w:r>
      <w:r w:rsidR="006F5EE4" w:rsidRPr="007C5E47">
        <w:rPr>
          <w:color w:val="auto"/>
        </w:rPr>
        <w:t xml:space="preserve">Around 2 or 3 weeks after the GC </w:t>
      </w:r>
      <w:r w:rsidR="008B0FEC">
        <w:rPr>
          <w:color w:val="auto"/>
        </w:rPr>
        <w:t xml:space="preserve">are  </w:t>
      </w:r>
      <w:r w:rsidR="006F5EE4" w:rsidRPr="007C5E47">
        <w:rPr>
          <w:color w:val="auto"/>
        </w:rPr>
        <w:t>born in adults DG,</w:t>
      </w:r>
      <w:r w:rsidR="00B36BF9">
        <w:rPr>
          <w:color w:val="auto"/>
        </w:rPr>
        <w:t xml:space="preserve"> </w:t>
      </w:r>
      <w:r w:rsidR="000F6785" w:rsidRPr="007C5E47">
        <w:rPr>
          <w:color w:val="auto"/>
        </w:rPr>
        <w:t xml:space="preserve">several characteristic </w:t>
      </w:r>
      <w:r w:rsidR="003305E9">
        <w:rPr>
          <w:color w:val="auto"/>
        </w:rPr>
        <w:t xml:space="preserve">features </w:t>
      </w:r>
      <w:r w:rsidR="000F6785" w:rsidRPr="007C5E47">
        <w:rPr>
          <w:color w:val="auto"/>
        </w:rPr>
        <w:t>such as</w:t>
      </w:r>
      <w:r w:rsidR="006F5EE4" w:rsidRPr="007C5E47">
        <w:rPr>
          <w:color w:val="auto"/>
        </w:rPr>
        <w:t xml:space="preserve"> dendritic spines,</w:t>
      </w:r>
      <w:r w:rsidR="000F6785" w:rsidRPr="007C5E47">
        <w:rPr>
          <w:color w:val="auto"/>
        </w:rPr>
        <w:t xml:space="preserve"> </w:t>
      </w:r>
      <w:r w:rsidR="00026C75" w:rsidRPr="007C5E47">
        <w:rPr>
          <w:color w:val="auto"/>
        </w:rPr>
        <w:t>which</w:t>
      </w:r>
      <w:r w:rsidR="000F6785" w:rsidRPr="007C5E47">
        <w:rPr>
          <w:color w:val="auto"/>
        </w:rPr>
        <w:t xml:space="preserve"> are</w:t>
      </w:r>
      <w:r w:rsidR="006F5EE4" w:rsidRPr="007C5E47">
        <w:rPr>
          <w:color w:val="auto"/>
        </w:rPr>
        <w:t xml:space="preserve"> </w:t>
      </w:r>
      <w:r w:rsidR="00503574" w:rsidRPr="007C5E47">
        <w:rPr>
          <w:color w:val="auto"/>
        </w:rPr>
        <w:t>essential for</w:t>
      </w:r>
      <w:r w:rsidR="006F5EE4" w:rsidRPr="007C5E47">
        <w:rPr>
          <w:color w:val="auto"/>
        </w:rPr>
        <w:t xml:space="preserve"> excitatory synaptic transmission</w:t>
      </w:r>
      <w:r w:rsidR="00E126CF" w:rsidRPr="007C5E47">
        <w:rPr>
          <w:color w:val="auto"/>
        </w:rPr>
        <w:fldChar w:fldCharType="begin" w:fldLock="1"/>
      </w:r>
      <w:r w:rsidR="004841D2">
        <w:rPr>
          <w:color w:val="auto"/>
        </w:rPr>
        <w:instrText>ADDIN CSL_CITATION {"citationItems":[{"id":"ITEM-1","itemData":{"DOI":"10.1523/JNEUROSCI.3452-05.2005","ISSN":"02706474","PMID":"16280573","author":[{"dropping-particle":"","family":"Song","given":"Hongjun","non-dropping-particle":"","parse-names":false,"suffix":""},{"dropping-particle":"","family":"Kempermann","given":"Gerd","non-dropping-particle":"","parse-names":false,"suffix":""},{"dropping-particle":"","family":"Wadiche","given":"Linda Overstreet","non-dropping-particle":"","parse-names":false,"suffix":""},{"dropping-particle":"","family":"Zhao","given":"Chunmei","non-dropping-particle":"","parse-names":false,"suffix":""},{"dropping-particle":"","family":"Schinder","given":"Alejandro F.","non-dropping-particle":"","parse-names":false,"suffix":""},{"dropping-particle":"","family":"Bischofberger","given":"Josef","non-dropping-particle":"","parse-names":false,"suffix":""}],"container-title":"Journal of Neuroscience","id":"ITEM-1","issue":"45","issued":{"date-parts":[["2005"]]},"page":"10366-10368","title":"New neurons in the adult mammalian brain: Synaptogenesis and functional integration","type":"article-journal","volume":"25"},"uris":["http://www.mendeley.com/documents/?uuid=ef3bd190-8955-4255-9b74-bf8429163a62"]}],"mendeley":{"formattedCitation":"&lt;sup&gt;18&lt;/sup&gt;","plainTextFormattedCitation":"18","previouslyFormattedCitation":"&lt;sup&gt;18&lt;/sup&gt;"},"properties":{"noteIndex":0},"schema":"https://github.com/citation-style-language/schema/raw/master/csl-citation.json"}</w:instrText>
      </w:r>
      <w:r w:rsidR="00E126CF" w:rsidRPr="007C5E47">
        <w:rPr>
          <w:color w:val="auto"/>
        </w:rPr>
        <w:fldChar w:fldCharType="separate"/>
      </w:r>
      <w:r w:rsidR="0088695E" w:rsidRPr="0088695E">
        <w:rPr>
          <w:noProof/>
          <w:color w:val="auto"/>
          <w:vertAlign w:val="superscript"/>
        </w:rPr>
        <w:t>18</w:t>
      </w:r>
      <w:r w:rsidR="00E126CF" w:rsidRPr="007C5E47">
        <w:rPr>
          <w:color w:val="auto"/>
        </w:rPr>
        <w:fldChar w:fldCharType="end"/>
      </w:r>
      <w:r w:rsidR="002F089D">
        <w:rPr>
          <w:color w:val="auto"/>
        </w:rPr>
        <w:t>,</w:t>
      </w:r>
      <w:r w:rsidR="000F6785" w:rsidRPr="007C5E47">
        <w:rPr>
          <w:color w:val="auto"/>
        </w:rPr>
        <w:t xml:space="preserve"> begin to appear</w:t>
      </w:r>
      <w:r w:rsidR="00503574" w:rsidRPr="007C5E47">
        <w:rPr>
          <w:color w:val="auto"/>
        </w:rPr>
        <w:t xml:space="preserve">. </w:t>
      </w:r>
      <w:r w:rsidR="00E126CF" w:rsidRPr="007C5E47">
        <w:rPr>
          <w:color w:val="auto"/>
        </w:rPr>
        <w:t>Zhao</w:t>
      </w:r>
      <w:r w:rsidR="00E126CF" w:rsidRPr="00AD5B1F">
        <w:rPr>
          <w:color w:val="auto"/>
        </w:rPr>
        <w:t xml:space="preserve"> et al.</w:t>
      </w:r>
      <w:r w:rsidR="00E126CF" w:rsidRPr="007C5E47">
        <w:rPr>
          <w:color w:val="auto"/>
        </w:rPr>
        <w:t xml:space="preserve"> </w:t>
      </w:r>
      <w:r w:rsidR="00AD5B1F">
        <w:rPr>
          <w:color w:val="auto"/>
        </w:rPr>
        <w:t>performed</w:t>
      </w:r>
      <w:r w:rsidR="00E126CF" w:rsidRPr="007C5E47">
        <w:rPr>
          <w:color w:val="auto"/>
        </w:rPr>
        <w:t xml:space="preserve"> a </w:t>
      </w:r>
      <w:r w:rsidR="007E5B28" w:rsidRPr="007C5E47">
        <w:rPr>
          <w:color w:val="auto"/>
        </w:rPr>
        <w:t xml:space="preserve">quantitative analysis </w:t>
      </w:r>
      <w:r w:rsidR="00AD5B1F">
        <w:rPr>
          <w:color w:val="auto"/>
        </w:rPr>
        <w:t xml:space="preserve">to </w:t>
      </w:r>
      <w:r w:rsidR="00794908" w:rsidRPr="007C5E47">
        <w:rPr>
          <w:color w:val="auto"/>
        </w:rPr>
        <w:t xml:space="preserve"> </w:t>
      </w:r>
      <w:r w:rsidR="00AD5B1F">
        <w:rPr>
          <w:color w:val="auto"/>
        </w:rPr>
        <w:t xml:space="preserve">show that </w:t>
      </w:r>
      <w:r w:rsidR="00794908" w:rsidRPr="007C5E47">
        <w:rPr>
          <w:color w:val="auto"/>
        </w:rPr>
        <w:t>the peak of spine growth occurs during the first 3</w:t>
      </w:r>
      <w:r w:rsidR="00E126CF" w:rsidRPr="007C5E47">
        <w:rPr>
          <w:color w:val="auto"/>
        </w:rPr>
        <w:t xml:space="preserve"> - </w:t>
      </w:r>
      <w:r w:rsidR="00794908" w:rsidRPr="007C5E47">
        <w:rPr>
          <w:color w:val="auto"/>
        </w:rPr>
        <w:t>4 weeks</w:t>
      </w:r>
      <w:r w:rsidR="00E126CF" w:rsidRPr="007C5E47">
        <w:rPr>
          <w:color w:val="auto"/>
        </w:rPr>
        <w:fldChar w:fldCharType="begin" w:fldLock="1"/>
      </w:r>
      <w:r w:rsidR="004841D2">
        <w:rPr>
          <w:color w:val="auto"/>
        </w:rPr>
        <w:instrText>ADDIN CSL_CITATION {"citationItems":[{"id":"ITEM-1","itemData":{"DOI":"10.1523/JNEUROSCI.3648-05.2006","ISSN":"02706474","abstract":"Adult neurogenesis in the dentate gyrus may contribute to hippocampus-dependent functions, yet little is known about when and how newborn neurons are functional because of limited information about the time course of their connectivity. By using retrovirus-mediated gene transduction, we followed the dendritic and axonal growth of adult-born neurons in the mouse dentate gyrus and identified distinct morphological stages that may indicate different levels of connectivity. Axonal projections of newborn neurons reach the CA3 area 10-11 d after viral infection, 5-6 d before the first spines are formed. Quantitative analyses show that the peak of spine growth occurs during the first 3-4 weeks, but further structural modifications of newborn neurons take place for months. Moreover, the morphological maturation is differentially affected by age and experience, as shown by comparisons between adult and postnatal brains and between housing conditions. Our study reveals the key morphological transitions of newborn granule neurons during their course of maturation. Copyright © 2006 Society for Neuroscience.","author":[{"dropping-particle":"","family":"Zhao","given":"Chunmei","non-dropping-particle":"","parse-names":false,"suffix":""},{"dropping-particle":"","family":"Teng","given":"E. Matthew","non-dropping-particle":"","parse-names":false,"suffix":""},{"dropping-particle":"","family":"Summers","given":"Robert G.","non-dropping-particle":"","parse-names":false,"suffix":""},{"dropping-particle":"","family":"Ming","given":"Guo Li","non-dropping-particle":"","parse-names":false,"suffix":""},{"dropping-particle":"","family":"Gage","given":"Fred H.","non-dropping-particle":"","parse-names":false,"suffix":""}],"container-title":"Journal of Neuroscience","id":"ITEM-1","issue":"1","issued":{"date-parts":[["2006"]]},"page":"3-11","title":"Distinct morphological stages of dentate granule neuron maturation in the adult mouse hippocampus","type":"article-journal","volume":"26"},"uris":["http://www.mendeley.com/documents/?uuid=33537d9c-d9fb-4c2a-9e82-38df3e45f7f8"]}],"mendeley":{"formattedCitation":"&lt;sup&gt;19&lt;/sup&gt;","plainTextFormattedCitation":"19","previouslyFormattedCitation":"&lt;sup&gt;19&lt;/sup&gt;"},"properties":{"noteIndex":0},"schema":"https://github.com/citation-style-language/schema/raw/master/csl-citation.json"}</w:instrText>
      </w:r>
      <w:r w:rsidR="00E126CF" w:rsidRPr="007C5E47">
        <w:rPr>
          <w:color w:val="auto"/>
        </w:rPr>
        <w:fldChar w:fldCharType="separate"/>
      </w:r>
      <w:r w:rsidR="0088695E" w:rsidRPr="0088695E">
        <w:rPr>
          <w:noProof/>
          <w:color w:val="auto"/>
          <w:vertAlign w:val="superscript"/>
        </w:rPr>
        <w:t>19</w:t>
      </w:r>
      <w:r w:rsidR="00E126CF" w:rsidRPr="007C5E47">
        <w:rPr>
          <w:color w:val="auto"/>
        </w:rPr>
        <w:fldChar w:fldCharType="end"/>
      </w:r>
      <w:r w:rsidR="00794908" w:rsidRPr="007C5E47">
        <w:rPr>
          <w:color w:val="auto"/>
        </w:rPr>
        <w:t xml:space="preserve">. </w:t>
      </w:r>
      <w:r w:rsidR="00B64AD2" w:rsidRPr="007C5E47">
        <w:rPr>
          <w:color w:val="auto"/>
        </w:rPr>
        <w:t xml:space="preserve"> </w:t>
      </w:r>
      <w:r w:rsidR="003D0B9E">
        <w:rPr>
          <w:color w:val="auto"/>
        </w:rPr>
        <w:t>Several e</w:t>
      </w:r>
      <w:r w:rsidR="00FC07BF" w:rsidRPr="007C5E47">
        <w:rPr>
          <w:color w:val="auto"/>
        </w:rPr>
        <w:t xml:space="preserve">lectrophysiological </w:t>
      </w:r>
      <w:r w:rsidR="00F55371" w:rsidRPr="00AD5B1F">
        <w:rPr>
          <w:color w:val="auto"/>
        </w:rPr>
        <w:t xml:space="preserve">in vivo </w:t>
      </w:r>
      <w:r w:rsidR="000B7B21" w:rsidRPr="007C5E47">
        <w:rPr>
          <w:color w:val="auto"/>
        </w:rPr>
        <w:t xml:space="preserve">studies suggest that </w:t>
      </w:r>
      <w:r w:rsidR="000F6785" w:rsidRPr="007C5E47">
        <w:rPr>
          <w:color w:val="auto"/>
        </w:rPr>
        <w:t xml:space="preserve">only </w:t>
      </w:r>
      <w:r w:rsidR="000B7B21" w:rsidRPr="007C5E47">
        <w:rPr>
          <w:color w:val="auto"/>
        </w:rPr>
        <w:t xml:space="preserve">three weeks of EE </w:t>
      </w:r>
      <w:r w:rsidR="007E5B28" w:rsidRPr="007C5E47">
        <w:rPr>
          <w:color w:val="auto"/>
        </w:rPr>
        <w:t>housing</w:t>
      </w:r>
      <w:r w:rsidR="003D0B9E">
        <w:rPr>
          <w:color w:val="auto"/>
        </w:rPr>
        <w:t xml:space="preserve"> conditions</w:t>
      </w:r>
      <w:r w:rsidR="007E5B28" w:rsidRPr="007C5E47">
        <w:rPr>
          <w:color w:val="auto"/>
        </w:rPr>
        <w:t xml:space="preserve"> </w:t>
      </w:r>
      <w:r w:rsidR="000B7B21" w:rsidRPr="007C5E47">
        <w:rPr>
          <w:color w:val="auto"/>
        </w:rPr>
        <w:t>produces alterations in the DG's synaptic transmission and increase cell excitability</w:t>
      </w:r>
      <w:r w:rsidR="000B7B21" w:rsidRPr="007C5E47">
        <w:rPr>
          <w:color w:val="auto"/>
        </w:rPr>
        <w:fldChar w:fldCharType="begin" w:fldLock="1"/>
      </w:r>
      <w:r w:rsidR="004841D2">
        <w:rPr>
          <w:color w:val="auto"/>
        </w:rPr>
        <w:instrText>ADDIN CSL_CITATION {"citationItems":[{"id":"ITEM-1","itemData":{"DOI":"10.1002/hipo.20142","ISSN":"10509631","abstract":"Performance in hippocampus-dependent and other tasks can be improved by exposure to an enriched environment (EE), but the physiological changes in neural function that may mediate these effects are poorly understood. To date, there have been conflicting reports regarding potential mechanisms, such as an increase in basal synaptic transmission, an increase in cell excitability, or altered synaptic plasticity. Here, we reexamined in freely moving animals the conditions under which varying degrees of EE exposure might lead to increases in synaptic or neural function in the dentate gyrus of the hippocampus. Adult male Sprague-Dawley rats were chronically implanted with stimulating and recording electrodes in the perforant path and dentate gyrus, respectively, and housed singly in standard cages. After stable recordings were established for field excitatory postsynaptic potentials (fEPSPs) and population spikes (PSs), the effects of various degrees of periodic novel environment exposure for 19 days were assessed. Exposure to an EE increased fEPSPs, but only when animals were kept in nominally low-stress housing conditions. An increase in granule-cell excitability, as evidenced by PS increases, was induced by all environmental treatments with the greatest effect being induced by overnight EE exposure. EE exposure did not change the level of long-term potentiation (LTP) induced by a moderate high-frequency tetanus, but continued EE exposure post-tetanus produced a significantly faster decay of LTP relative to control animals. These results suggest that, in adult animals, EE exposure may augment hippocampal information processing, but may also speed turnover of information in the hippocampus during the maintenance period. © 2005 Wiley-Liss, Inc.","author":[{"dropping-particle":"","family":"Irvine","given":"Gemma I.","non-dropping-particle":"","parse-names":false,"suffix":""},{"dropping-particle":"","family":"Logan","given":"Barbara","non-dropping-particle":"","parse-names":false,"suffix":""},{"dropping-particle":"","family":"Ecket","given":"Michael","non-dropping-particle":"","parse-names":false,"suffix":""},{"dropping-particle":"","family":"Abraham","given":"Wickliffe C.","non-dropping-particle":"","parse-names":false,"suffix":""}],"container-title":"Hippocampus","id":"ITEM-1","issue":"2","issued":{"date-parts":[["2006"]]},"page":"149-160","title":"Enriched environment exposure regulates excitability, synaptic transmission, and LTP in the dentate gyrus of freely moving rats","type":"article-journal","volume":"16"},"uris":["http://www.mendeley.com/documents/?uuid=ca82405e-76af-4818-bb93-ef1c79263173"]}],"mendeley":{"formattedCitation":"&lt;sup&gt;20&lt;/sup&gt;","plainTextFormattedCitation":"20","previouslyFormattedCitation":"&lt;sup&gt;20&lt;/sup&gt;"},"properties":{"noteIndex":0},"schema":"https://github.com/citation-style-language/schema/raw/master/csl-citation.json"}</w:instrText>
      </w:r>
      <w:r w:rsidR="000B7B21" w:rsidRPr="007C5E47">
        <w:rPr>
          <w:color w:val="auto"/>
        </w:rPr>
        <w:fldChar w:fldCharType="separate"/>
      </w:r>
      <w:r w:rsidR="0088695E" w:rsidRPr="0088695E">
        <w:rPr>
          <w:noProof/>
          <w:color w:val="auto"/>
          <w:vertAlign w:val="superscript"/>
        </w:rPr>
        <w:t>20</w:t>
      </w:r>
      <w:r w:rsidR="000B7B21" w:rsidRPr="007C5E47">
        <w:rPr>
          <w:color w:val="auto"/>
        </w:rPr>
        <w:fldChar w:fldCharType="end"/>
      </w:r>
      <w:r w:rsidR="000B7B21" w:rsidRPr="007C5E47">
        <w:rPr>
          <w:color w:val="auto"/>
        </w:rPr>
        <w:t>.</w:t>
      </w:r>
      <w:r w:rsidR="00B64AD2" w:rsidRPr="007C5E47">
        <w:rPr>
          <w:color w:val="auto"/>
        </w:rPr>
        <w:t xml:space="preserve"> </w:t>
      </w:r>
      <w:r w:rsidR="002F089D" w:rsidRPr="002F089D">
        <w:rPr>
          <w:color w:val="auto"/>
        </w:rPr>
        <w:t xml:space="preserve">Also, it </w:t>
      </w:r>
      <w:r w:rsidR="000231BF" w:rsidRPr="000231BF">
        <w:rPr>
          <w:color w:val="auto"/>
        </w:rPr>
        <w:t xml:space="preserve"> has been reported that exposure to an enriched environment at 1–4 weeks after </w:t>
      </w:r>
      <w:proofErr w:type="spellStart"/>
      <w:r w:rsidR="000231BF" w:rsidRPr="000231BF">
        <w:rPr>
          <w:color w:val="auto"/>
        </w:rPr>
        <w:t>BrdU</w:t>
      </w:r>
      <w:proofErr w:type="spellEnd"/>
      <w:r w:rsidR="000231BF" w:rsidRPr="000231BF">
        <w:rPr>
          <w:color w:val="auto"/>
        </w:rPr>
        <w:t xml:space="preserve"> injections significantly increased the density of </w:t>
      </w:r>
      <w:proofErr w:type="spellStart"/>
      <w:r w:rsidR="000231BF" w:rsidRPr="000231BF">
        <w:rPr>
          <w:color w:val="auto"/>
        </w:rPr>
        <w:t>BrdU</w:t>
      </w:r>
      <w:proofErr w:type="spellEnd"/>
      <w:r w:rsidR="000231BF" w:rsidRPr="000231BF">
        <w:rPr>
          <w:color w:val="auto"/>
        </w:rPr>
        <w:t>/</w:t>
      </w:r>
      <w:proofErr w:type="spellStart"/>
      <w:r w:rsidR="000231BF" w:rsidRPr="000231BF">
        <w:rPr>
          <w:color w:val="auto"/>
        </w:rPr>
        <w:t>NeuN</w:t>
      </w:r>
      <w:proofErr w:type="spellEnd"/>
      <w:r w:rsidR="000231BF" w:rsidRPr="000231BF">
        <w:rPr>
          <w:color w:val="auto"/>
        </w:rPr>
        <w:t xml:space="preserve"> cells in the DG granular layer in mice</w:t>
      </w:r>
      <w:r w:rsidR="000231BF">
        <w:rPr>
          <w:color w:val="auto"/>
        </w:rPr>
        <w:fldChar w:fldCharType="begin" w:fldLock="1"/>
      </w:r>
      <w:r w:rsidR="000231BF">
        <w:rPr>
          <w:color w:val="auto"/>
        </w:rPr>
        <w:instrText>ADDIN CSL_CITATION {"citationItems":[{"id":"ITEM-1","itemData":{"DOI":"10.1523/JNEUROSCI.4941-06.2007","ISSN":"02706474","abstract":"Neural circuits in the dentate gyrus are continuously modified by adult neurogenesis, whose level is affected by the animal's experience. However, it is not known whether this experience-dependent anatomical modification alters the functional properties of the dentate gyrus. Here, using the expression of immediate early gene products, c-fos and Zif268, as indicators of recently activated neurons, we show that previous exposure to an enriched environment increases the total number of new neurons and the number of new neurons responding to reexposure to the same environment. The increase in the density of activated new neurons occurred specifically in response to exposure to the same environment but not to a different experience. Furthermore, we found that these experience-specific modifications are affected exclusively by previous exposure around the second week after neuronal birth but not later than 3 weeks. Thus, the animal's experience within a critical period during an immature stage of new neurons determines the survival and population response of the new neurons and may affect later neural representation of the experience in the dentate gyrus. This experience-specific functional modification through adult neurogenesis could be a mechanism by which new neurons exert a long-term influence on the function of the dentate gyrus related to learning and memory. Copyright © 2007 Society for Neuroscience.","author":[{"dropping-particle":"","family":"Tashiro","given":"Ayumu","non-dropping-particle":"","parse-names":false,"suffix":""},{"dropping-particle":"","family":"Makino","given":"Hiroshi","non-dropping-particle":"","parse-names":false,"suffix":""},{"dropping-particle":"","family":"Gage","given":"Fred H.","non-dropping-particle":"","parse-names":false,"suffix":""}],"container-title":"Journal of Neuroscience","id":"ITEM-1","issue":"12","issued":{"date-parts":[["2007"]]},"page":"3252-3259","title":"Experience-specific functional modification of the dentate gyrus through adult neurogenesis: A critical period during an immature stage","type":"article-journal","volume":"27"},"uris":["http://www.mendeley.com/documents/?uuid=0e492acc-49c9-454b-ad18-6c805eaeb12d"]}],"mendeley":{"formattedCitation":"&lt;sup&gt;21&lt;/sup&gt;","plainTextFormattedCitation":"21"},"properties":{"noteIndex":0},"schema":"https://github.com/citation-style-language/schema/raw/master/csl-citation.json"}</w:instrText>
      </w:r>
      <w:r w:rsidR="000231BF">
        <w:rPr>
          <w:color w:val="auto"/>
        </w:rPr>
        <w:fldChar w:fldCharType="separate"/>
      </w:r>
      <w:r w:rsidR="000231BF" w:rsidRPr="000231BF">
        <w:rPr>
          <w:noProof/>
          <w:color w:val="auto"/>
          <w:vertAlign w:val="superscript"/>
        </w:rPr>
        <w:t>21</w:t>
      </w:r>
      <w:r w:rsidR="000231BF">
        <w:rPr>
          <w:color w:val="auto"/>
        </w:rPr>
        <w:fldChar w:fldCharType="end"/>
      </w:r>
      <w:r w:rsidR="000B7B21" w:rsidRPr="007C5E47">
        <w:rPr>
          <w:color w:val="auto"/>
        </w:rPr>
        <w:t xml:space="preserve">. </w:t>
      </w:r>
      <w:r w:rsidR="00E778C0" w:rsidRPr="00E778C0">
        <w:rPr>
          <w:color w:val="auto"/>
        </w:rPr>
        <w:t xml:space="preserve"> These</w:t>
      </w:r>
      <w:r w:rsidR="00E778C0">
        <w:rPr>
          <w:color w:val="auto"/>
        </w:rPr>
        <w:t xml:space="preserve"> </w:t>
      </w:r>
      <w:r w:rsidR="00E778C0" w:rsidRPr="00E778C0">
        <w:rPr>
          <w:color w:val="auto"/>
        </w:rPr>
        <w:t>authors suggest</w:t>
      </w:r>
      <w:r w:rsidR="00AD5B1F">
        <w:rPr>
          <w:color w:val="auto"/>
        </w:rPr>
        <w:t xml:space="preserve"> that </w:t>
      </w:r>
      <w:r w:rsidR="00E778C0" w:rsidRPr="00E778C0">
        <w:rPr>
          <w:color w:val="auto"/>
        </w:rPr>
        <w:t xml:space="preserve"> a critical period </w:t>
      </w:r>
      <w:r w:rsidR="00AD5B1F">
        <w:rPr>
          <w:color w:val="auto"/>
        </w:rPr>
        <w:t xml:space="preserve">exist </w:t>
      </w:r>
      <w:r w:rsidR="00E778C0" w:rsidRPr="00E778C0">
        <w:rPr>
          <w:color w:val="auto"/>
        </w:rPr>
        <w:t>between one and three weeks after EE exposure since a substantial increase in the number of new neurons was observed</w:t>
      </w:r>
      <w:r w:rsidR="00B64AD2" w:rsidRPr="007C5E47">
        <w:rPr>
          <w:color w:val="auto"/>
        </w:rPr>
        <w:fldChar w:fldCharType="begin" w:fldLock="1"/>
      </w:r>
      <w:r w:rsidR="004841D2">
        <w:rPr>
          <w:color w:val="auto"/>
        </w:rPr>
        <w:instrText>ADDIN CSL_CITATION {"citationItems":[{"id":"ITEM-1","itemData":{"DOI":"10.1523/JNEUROSCI.4941-06.2007","ISSN":"02706474","abstract":"Neural circuits in the dentate gyrus are continuously modified by adult neurogenesis, whose level is affected by the animal's experience. However, it is not known whether this experience-dependent anatomical modification alters the functional properties of the dentate gyrus. Here, using the expression of immediate early gene products, c-fos and Zif268, as indicators of recently activated neurons, we show that previous exposure to an enriched environment increases the total number of new neurons and the number of new neurons responding to reexposure to the same environment. The increase in the density of activated new neurons occurred specifically in response to exposure to the same environment but not to a different experience. Furthermore, we found that these experience-specific modifications are affected exclusively by previous exposure around the second week after neuronal birth but not later than 3 weeks. Thus, the animal's experience within a critical period during an immature stage of new neurons determines the survival and population response of the new neurons and may affect later neural representation of the experience in the dentate gyrus. This experience-specific functional modification through adult neurogenesis could be a mechanism by which new neurons exert a long-term influence on the function of the dentate gyrus related to learning and memory. Copyright © 2007 Society for Neuroscience.","author":[{"dropping-particle":"","family":"Tashiro","given":"Ayumu","non-dropping-particle":"","parse-names":false,"suffix":""},{"dropping-particle":"","family":"Makino","given":"Hiroshi","non-dropping-particle":"","parse-names":false,"suffix":""},{"dropping-particle":"","family":"Gage","given":"Fred H.","non-dropping-particle":"","parse-names":false,"suffix":""}],"container-title":"Journal of Neuroscience","id":"ITEM-1","issue":"12","issued":{"date-parts":[["2007"]]},"page":"3252-3259","title":"Experience-specific functional modification of the dentate gyrus through adult neurogenesis: A critical period during an immature stage","type":"article-journal","volume":"27"},"uris":["http://www.mendeley.com/documents/?uuid=0e492acc-49c9-454b-ad18-6c805eaeb12d"]}],"mendeley":{"formattedCitation":"&lt;sup&gt;21&lt;/sup&gt;","plainTextFormattedCitation":"21","previouslyFormattedCitation":"&lt;sup&gt;21&lt;/sup&gt;"},"properties":{"noteIndex":0},"schema":"https://github.com/citation-style-language/schema/raw/master/csl-citation.json"}</w:instrText>
      </w:r>
      <w:r w:rsidR="00B64AD2" w:rsidRPr="007C5E47">
        <w:rPr>
          <w:color w:val="auto"/>
        </w:rPr>
        <w:fldChar w:fldCharType="separate"/>
      </w:r>
      <w:r w:rsidR="0088695E" w:rsidRPr="0088695E">
        <w:rPr>
          <w:noProof/>
          <w:color w:val="auto"/>
          <w:vertAlign w:val="superscript"/>
        </w:rPr>
        <w:t>21</w:t>
      </w:r>
      <w:r w:rsidR="00B64AD2" w:rsidRPr="007C5E47">
        <w:rPr>
          <w:color w:val="auto"/>
        </w:rPr>
        <w:fldChar w:fldCharType="end"/>
      </w:r>
      <w:r w:rsidR="000B7B21" w:rsidRPr="007C5E47">
        <w:rPr>
          <w:color w:val="auto"/>
        </w:rPr>
        <w:t>.</w:t>
      </w:r>
      <w:r w:rsidR="0089134B" w:rsidRPr="007C5E47">
        <w:rPr>
          <w:color w:val="auto"/>
        </w:rPr>
        <w:t xml:space="preserve"> </w:t>
      </w:r>
      <w:r w:rsidR="00E778C0" w:rsidRPr="00E778C0">
        <w:rPr>
          <w:color w:val="auto"/>
        </w:rPr>
        <w:t>Studies of adult hippocampal neurogenesis (AHN) in humans has been controversial since there was no direct evidence. However, a recent report described the developmental stages of AHN in the human adult brain, identifying thousands of immature neurons in the DG, and th</w:t>
      </w:r>
      <w:r w:rsidR="008B0FEC">
        <w:rPr>
          <w:color w:val="auto"/>
        </w:rPr>
        <w:t>ereby</w:t>
      </w:r>
      <w:r w:rsidR="00E778C0" w:rsidRPr="00E778C0">
        <w:rPr>
          <w:color w:val="auto"/>
        </w:rPr>
        <w:t xml:space="preserve"> demonstrating the </w:t>
      </w:r>
      <w:r w:rsidR="00BA47B4">
        <w:rPr>
          <w:color w:val="auto"/>
        </w:rPr>
        <w:t>importance</w:t>
      </w:r>
      <w:r w:rsidR="00E778C0" w:rsidRPr="00E778C0">
        <w:rPr>
          <w:color w:val="auto"/>
        </w:rPr>
        <w:t xml:space="preserve"> of AHN during aging in humans</w:t>
      </w:r>
      <w:r w:rsidR="0089134B" w:rsidRPr="007C5E47">
        <w:rPr>
          <w:color w:val="auto"/>
        </w:rPr>
        <w:fldChar w:fldCharType="begin" w:fldLock="1"/>
      </w:r>
      <w:r w:rsidR="004841D2">
        <w:rPr>
          <w:color w:val="auto"/>
        </w:rPr>
        <w:instrText>ADDIN CSL_CITATION {"citationItems":[{"id":"ITEM-1","itemData":{"DOI":"10.1038/s41591-019-0375-9","ISSN":"1546170X","PMID":"30911133","abstract":"The hippocampus is one of the most affected areas in Alzheimer’s disease (AD)1. Moreover, this structure hosts one of the most unique phenomena of the adult mammalian brain, namely, the addition of new neurons throughout life2. This process, called adult hippocampal neurogenesis (AHN), confers an unparalleled degree of plasticity to the entire hippocampal circuitry3,4. Nonetheless, direct evidence of AHN in humans has remained elusive. Thus, determining whether new neurons are continuously incorporated into the human dentate gyrus (DG) during physiological and pathological aging is a crucial question with outstanding therapeutic potential. By combining human brain samples obtained under tightly controlled conditions and state-of-the-art tissue processing methods, we identified thousands of immature neurons in the DG of neurologically healthy human subjects up to the ninth decade of life. These neurons exhibited variable degrees of maturation along differentiation stages of AHN. In sharp contrast, the number and maturation of these neurons progressively declined as AD advanced. These results demonstrate the persistence of AHN during both physiological and pathological aging in humans and provide evidence for impaired neurogenesis as a potentially relevant mechanism underlying memory deficits in AD that might be amenable to novel therapeutic strategies.","author":[{"dropping-particle":"","family":"Moreno-Jiménez","given":"Elena P.","non-dropping-particle":"","parse-names":false,"suffix":""},{"dropping-particle":"","family":"Flor-García","given":"Miguel","non-dropping-particle":"","parse-names":false,"suffix":""},{"dropping-particle":"","family":"Terreros-Roncal","given":"Julia","non-dropping-particle":"","parse-names":false,"suffix":""},{"dropping-particle":"","family":"Rábano","given":"Alberto","non-dropping-particle":"","parse-names":false,"suffix":""},{"dropping-particle":"","family":"Cafini","given":"Fabio","non-dropping-particle":"","parse-names":false,"suffix":""},{"dropping-particle":"","family":"Pallas-Bazarra","given":"Noemí","non-dropping-particle":"","parse-names":false,"suffix":""},{"dropping-particle":"","family":"Ávila","given":"Jesús","non-dropping-particle":"","parse-names":false,"suffix":""},{"dropping-particle":"","family":"Llorens-Martín","given":"María","non-dropping-particle":"","parse-names":false,"suffix":""}],"container-title":"Nature Medicine","id":"ITEM-1","issue":"4","issued":{"date-parts":[["2019"]]},"page":"554-560","title":"Adult hippocampal neurogenesis is abundant in neurologically healthy subjects and drops sharply in patients with Alzheimer’s disease","type":"article-journal","volume":"25"},"uris":["http://www.mendeley.com/documents/?uuid=3bec3dec-d102-4774-b346-47ba090d6d10"]}],"mendeley":{"formattedCitation":"&lt;sup&gt;22&lt;/sup&gt;","plainTextFormattedCitation":"22","previouslyFormattedCitation":"&lt;sup&gt;22&lt;/sup&gt;"},"properties":{"noteIndex":0},"schema":"https://github.com/citation-style-language/schema/raw/master/csl-citation.json"}</w:instrText>
      </w:r>
      <w:r w:rsidR="0089134B" w:rsidRPr="007C5E47">
        <w:rPr>
          <w:color w:val="auto"/>
        </w:rPr>
        <w:fldChar w:fldCharType="separate"/>
      </w:r>
      <w:r w:rsidR="0088695E" w:rsidRPr="0088695E">
        <w:rPr>
          <w:noProof/>
          <w:color w:val="auto"/>
          <w:vertAlign w:val="superscript"/>
        </w:rPr>
        <w:t>22</w:t>
      </w:r>
      <w:r w:rsidR="0089134B" w:rsidRPr="007C5E47">
        <w:rPr>
          <w:color w:val="auto"/>
        </w:rPr>
        <w:fldChar w:fldCharType="end"/>
      </w:r>
      <w:r w:rsidR="0089134B" w:rsidRPr="007C5E47">
        <w:rPr>
          <w:color w:val="auto"/>
        </w:rPr>
        <w:t xml:space="preserve">. </w:t>
      </w:r>
      <w:r w:rsidR="000D05E7" w:rsidRPr="007C5E47">
        <w:rPr>
          <w:color w:val="auto"/>
        </w:rPr>
        <w:t>Based on t</w:t>
      </w:r>
      <w:r w:rsidR="0089134B" w:rsidRPr="007C5E47">
        <w:rPr>
          <w:color w:val="auto"/>
        </w:rPr>
        <w:t xml:space="preserve">he evidence </w:t>
      </w:r>
      <w:r w:rsidR="000D05E7" w:rsidRPr="007C5E47">
        <w:rPr>
          <w:color w:val="auto"/>
        </w:rPr>
        <w:t>mentioned previously</w:t>
      </w:r>
      <w:r w:rsidR="0089134B" w:rsidRPr="007C5E47">
        <w:rPr>
          <w:color w:val="auto"/>
        </w:rPr>
        <w:t xml:space="preserve">, the study of AHN in animal models is </w:t>
      </w:r>
      <w:r w:rsidR="0089134B" w:rsidRPr="007C5E47">
        <w:rPr>
          <w:color w:val="auto"/>
        </w:rPr>
        <w:lastRenderedPageBreak/>
        <w:t xml:space="preserve">more important than ever (for a more in-depth examination of AHN, see Leal-Galicia </w:t>
      </w:r>
      <w:r w:rsidR="0089134B" w:rsidRPr="00AD5B1F">
        <w:rPr>
          <w:color w:val="auto"/>
        </w:rPr>
        <w:t>et al.,</w:t>
      </w:r>
      <w:r w:rsidR="0089134B" w:rsidRPr="007C5E47">
        <w:rPr>
          <w:color w:val="auto"/>
        </w:rPr>
        <w:t xml:space="preserve"> 2019 review</w:t>
      </w:r>
      <w:r w:rsidR="0089134B" w:rsidRPr="007C5E47">
        <w:rPr>
          <w:color w:val="auto"/>
        </w:rPr>
        <w:fldChar w:fldCharType="begin" w:fldLock="1"/>
      </w:r>
      <w:r w:rsidR="004841D2">
        <w:rPr>
          <w:color w:val="auto"/>
        </w:rPr>
        <w:instrText>ADDIN CSL_CITATION {"citationItems":[{"id":"ITEM-1","itemData":{"DOI":"10.1016/j.jchemneu.2019.101667","ISSN":"18736300","abstract":"In 1962, Joseph Altman described that the brain generates neurons after the postnatal period, and this continues throughout your life (Altman, 1962). This was a breakthrough in the neuroscience field because before this the accepted paradigm was that the brain only generated neurons during the embryonal development. This discovery has been controversial ever since, especially since one of the areas of the brain with neurogenic properties is the hippocampus, which is the area involved in memory storage and neurodegenerative processes. The adult hippocampal neurogenesis modulates in response to different environmental factors. In this article, we review how exercise and cognitive and sexual activity can regulate the generation of new neurons in the hippocampal in an adult brain and the impact of these new neurons in the brain circuitry.","author":[{"dropping-particle":"","family":"Leal-Galicia","given":"P.","non-dropping-particle":"","parse-names":false,"suffix":""},{"dropping-particle":"","family":"Romo-Parra","given":"H.","non-dropping-particle":"","parse-names":false,"suffix":""},{"dropping-particle":"","family":"Rodríguez-Serrano","given":"L. M.","non-dropping-particle":"","parse-names":false,"suffix":""},{"dropping-particle":"","family":"Buenrostro-Jáuregui","given":"M.","non-dropping-particle":"","parse-names":false,"suffix":""}],"container-title":"Journal of Chemical Neuroanatomy","id":"ITEM-1","issue":"August","issued":{"date-parts":[["2019"]]},"page":"101667","publisher":"Elsevier","title":"Regulation of adult hippocampal neurogenesis exerted by sexual, cognitive and physical activity: An update","type":"article-journal","volume":"101"},"uris":["http://www.mendeley.com/documents/?uuid=7a8b3e4e-4d6d-4907-9a54-fd38f768ae55"]}],"mendeley":{"formattedCitation":"&lt;sup&gt;15&lt;/sup&gt;","plainTextFormattedCitation":"15","previouslyFormattedCitation":"&lt;sup&gt;15&lt;/sup&gt;"},"properties":{"noteIndex":0},"schema":"https://github.com/citation-style-language/schema/raw/master/csl-citation.json"}</w:instrText>
      </w:r>
      <w:r w:rsidR="0089134B" w:rsidRPr="007C5E47">
        <w:rPr>
          <w:color w:val="auto"/>
        </w:rPr>
        <w:fldChar w:fldCharType="separate"/>
      </w:r>
      <w:r w:rsidR="0088695E" w:rsidRPr="0088695E">
        <w:rPr>
          <w:noProof/>
          <w:color w:val="auto"/>
          <w:vertAlign w:val="superscript"/>
        </w:rPr>
        <w:t>15</w:t>
      </w:r>
      <w:r w:rsidR="0089134B" w:rsidRPr="007C5E47">
        <w:rPr>
          <w:color w:val="auto"/>
        </w:rPr>
        <w:fldChar w:fldCharType="end"/>
      </w:r>
      <w:r w:rsidR="0089134B" w:rsidRPr="007C5E47">
        <w:rPr>
          <w:color w:val="auto"/>
        </w:rPr>
        <w:t>).</w:t>
      </w:r>
    </w:p>
    <w:p w14:paraId="6AB26E83" w14:textId="278E8A36" w:rsidR="00116F83" w:rsidRPr="007C5E47" w:rsidRDefault="00116F83" w:rsidP="00BA47B4">
      <w:pPr>
        <w:snapToGrid w:val="0"/>
        <w:rPr>
          <w:color w:val="auto"/>
        </w:rPr>
      </w:pPr>
    </w:p>
    <w:p w14:paraId="64EA1ECF" w14:textId="57F7B5DC" w:rsidR="00371B6C" w:rsidRPr="007C5E47" w:rsidRDefault="0042051E" w:rsidP="00BA47B4">
      <w:pPr>
        <w:snapToGrid w:val="0"/>
        <w:rPr>
          <w:color w:val="auto"/>
        </w:rPr>
      </w:pPr>
      <w:r w:rsidRPr="007C5E47">
        <w:rPr>
          <w:color w:val="auto"/>
        </w:rPr>
        <w:t xml:space="preserve">As </w:t>
      </w:r>
      <w:r w:rsidR="005961B2" w:rsidRPr="007C5E47">
        <w:rPr>
          <w:color w:val="auto"/>
        </w:rPr>
        <w:t>previously mentioned</w:t>
      </w:r>
      <w:r w:rsidRPr="007C5E47">
        <w:rPr>
          <w:color w:val="auto"/>
        </w:rPr>
        <w:t>, the hippocampus has been linked to a fundamental function in learning and memory</w:t>
      </w:r>
      <w:r w:rsidR="005961B2" w:rsidRPr="007C5E47">
        <w:rPr>
          <w:color w:val="auto"/>
        </w:rPr>
        <w:t xml:space="preserve"> </w:t>
      </w:r>
      <w:r w:rsidR="00075665" w:rsidRPr="007C5E47">
        <w:rPr>
          <w:color w:val="auto"/>
        </w:rPr>
        <w:t>capacities</w:t>
      </w:r>
      <w:r w:rsidRPr="007C5E47">
        <w:rPr>
          <w:color w:val="auto"/>
        </w:rPr>
        <w:t>.</w:t>
      </w:r>
      <w:r w:rsidR="00B36BF9">
        <w:rPr>
          <w:color w:val="auto"/>
        </w:rPr>
        <w:t xml:space="preserve"> </w:t>
      </w:r>
      <w:r w:rsidRPr="007C5E47">
        <w:rPr>
          <w:color w:val="auto"/>
        </w:rPr>
        <w:t>The formation of memories goes through three distinct processes: encoding (memory acquisition), consolidation (memory storage), and retrieval (memory recognition)</w:t>
      </w:r>
      <w:r w:rsidR="00D87A87" w:rsidRPr="007C5E47">
        <w:rPr>
          <w:color w:val="auto"/>
        </w:rPr>
        <w:fldChar w:fldCharType="begin" w:fldLock="1"/>
      </w:r>
      <w:r w:rsidR="004841D2">
        <w:rPr>
          <w:color w:val="auto"/>
        </w:rPr>
        <w:instrText>ADDIN CSL_CITATION {"citationItems":[{"id":"ITEM-1","itemData":{"DOI":"10.1016/j.bbr.2014.08.002","ISSN":"18727549","abstract":"The novel object recognition (NOR) task has emerged as a popular method for testing the neurobiology of nonspatial memory in rodents. This task exploits the natural tendency of rodents to explore novel items and depending on the amount of time that rodents spend exploring the presented objects, inferences about memory can be established. Despite its wide use, the underlying neural circuitry and mechanisms supporting NOR have not been clearly defined. In particular, considerable debate has focused on whether the hippocampus plays a significant role in the object memory that is encoded, consolidated and then retrieved during discrete stages of the NOR task. Here we analyzed the results of all published reports in which the role of the rodent hippocampus in object memory was inferred from performance in the task with restricted parameters. We note that the remarkable variability in NOR methods across studies complicates the ability to draw meaningful conclusions from the work. Focusing on 12 reports in which a minimum criterion of sample session object exploration was imposed, we find that temporary or permanent lesion of the hippocampus consistently disrupts object memory when a delay of 10. min or greater is imposed between the sample and test sessions. We discuss the significance of a delay-dependent role of the hippocampus in NOR within the framework of the medial temporal lobe. We assert that standardization of the NOR protocol is essential for obtaining reliable data that can then be compared across studies to build consensus as to the specific contribution of the rodent hippocampus to object memory.","author":[{"dropping-particle":"","family":"Cohen","given":"Sarah J.","non-dropping-particle":"","parse-names":false,"suffix":""},{"dropping-particle":"","family":"Stackman","given":"Robert W.","non-dropping-particle":"","parse-names":false,"suffix":""}],"container-title":"Behavioural Brain Research","id":"ITEM-1","issued":{"date-parts":[["2015"]]},"page":"105-117","publisher":"Elsevier B.V.","title":"Assessing rodent hippocampal involvement in the novel object recognition task. A review","type":"article-journal","volume":"285"},"uris":["http://www.mendeley.com/documents/?uuid=1a0bc014-3667-4157-87e6-d5bd08ce96d9"]}],"mendeley":{"formattedCitation":"&lt;sup&gt;23&lt;/sup&gt;","plainTextFormattedCitation":"23","previouslyFormattedCitation":"&lt;sup&gt;23&lt;/sup&gt;"},"properties":{"noteIndex":0},"schema":"https://github.com/citation-style-language/schema/raw/master/csl-citation.json"}</w:instrText>
      </w:r>
      <w:r w:rsidR="00D87A87" w:rsidRPr="007C5E47">
        <w:rPr>
          <w:color w:val="auto"/>
        </w:rPr>
        <w:fldChar w:fldCharType="separate"/>
      </w:r>
      <w:r w:rsidR="0088695E" w:rsidRPr="0088695E">
        <w:rPr>
          <w:noProof/>
          <w:color w:val="auto"/>
          <w:vertAlign w:val="superscript"/>
        </w:rPr>
        <w:t>23</w:t>
      </w:r>
      <w:r w:rsidR="00D87A87" w:rsidRPr="007C5E47">
        <w:rPr>
          <w:color w:val="auto"/>
        </w:rPr>
        <w:fldChar w:fldCharType="end"/>
      </w:r>
      <w:r w:rsidRPr="007C5E47">
        <w:rPr>
          <w:color w:val="auto"/>
        </w:rPr>
        <w:t>.</w:t>
      </w:r>
      <w:r w:rsidR="00D87A87" w:rsidRPr="007C5E47">
        <w:rPr>
          <w:color w:val="auto"/>
        </w:rPr>
        <w:t xml:space="preserve"> </w:t>
      </w:r>
      <w:r w:rsidRPr="007C5E47">
        <w:rPr>
          <w:color w:val="auto"/>
        </w:rPr>
        <w:t>Recognition memory in humans is tested using the visual paired comparisons task</w:t>
      </w:r>
      <w:r w:rsidRPr="007C5E47">
        <w:rPr>
          <w:color w:val="auto"/>
        </w:rPr>
        <w:fldChar w:fldCharType="begin" w:fldLock="1"/>
      </w:r>
      <w:r w:rsidR="004841D2">
        <w:rPr>
          <w:color w:val="auto"/>
        </w:rPr>
        <w:instrText>ADDIN CSL_CITATION {"citationItems":[{"id":"ITEM-1","itemData":{"DOI":"https://doi.org/10.1016/0022-0965(70)90087-1","abstract":"An interstimulus familiarization technique which combined several important features of previous interstimulus familiarization methods was developed to explore infant retention for visual stimuli. Infants in the age range from 3 to 6 months demonstrated differential fixation time to novel and familiar targets. Novel targets commanded significantly more attention on both immediate and delayed tests of stimulus recognition.","author":[{"dropping-particle":"","family":"Fagan","given":"Joseph","non-dropping-particle":"","parse-names":false,"suffix":""}],"container-title":"Journal of Experimental Child Psychology","id":"ITEM-1","issue":"2","issued":{"date-parts":[["1970"]]},"page":"217-226","title":"Memory in the infant","type":"article-journal","volume":"9"},"uris":["http://www.mendeley.com/documents/?uuid=ec4e0b7f-2882-40b0-b90a-3bd7c5603afc"]}],"mendeley":{"formattedCitation":"&lt;sup&gt;24&lt;/sup&gt;","plainTextFormattedCitation":"24","previouslyFormattedCitation":"&lt;sup&gt;24&lt;/sup&gt;"},"properties":{"noteIndex":0},"schema":"https://github.com/citation-style-language/schema/raw/master/csl-citation.json"}</w:instrText>
      </w:r>
      <w:r w:rsidRPr="007C5E47">
        <w:rPr>
          <w:color w:val="auto"/>
        </w:rPr>
        <w:fldChar w:fldCharType="separate"/>
      </w:r>
      <w:r w:rsidR="0088695E" w:rsidRPr="0088695E">
        <w:rPr>
          <w:noProof/>
          <w:color w:val="auto"/>
          <w:vertAlign w:val="superscript"/>
        </w:rPr>
        <w:t>24</w:t>
      </w:r>
      <w:r w:rsidRPr="007C5E47">
        <w:rPr>
          <w:color w:val="auto"/>
        </w:rPr>
        <w:fldChar w:fldCharType="end"/>
      </w:r>
      <w:r w:rsidRPr="007C5E47">
        <w:rPr>
          <w:color w:val="auto"/>
        </w:rPr>
        <w:t xml:space="preserve">. </w:t>
      </w:r>
      <w:r w:rsidR="00D87A87" w:rsidRPr="007C5E47">
        <w:rPr>
          <w:color w:val="auto"/>
        </w:rPr>
        <w:t>The fundamentals of human and animal models of memory and amnesia are the behavioral tests that assess the ability to recognize a previously presented stimuli</w:t>
      </w:r>
      <w:r w:rsidRPr="007C5E47">
        <w:rPr>
          <w:color w:val="auto"/>
        </w:rPr>
        <w:fldChar w:fldCharType="begin" w:fldLock="1"/>
      </w:r>
      <w:r w:rsidR="004841D2">
        <w:rPr>
          <w:color w:val="auto"/>
        </w:rPr>
        <w:instrText>ADDIN CSL_CITATION {"citationItems":[{"id":"ITEM-1","itemData":{"DOI":"10.1037/a0021029","ISSN":"07357044","abstract":"Animal models are useful in elucidating the neural basis of age-related impairments in cognition. Burke, Wallace, Nematollahi, Uprety, and Barnes (2010) tested young and aged rats in several different protocols to measure object recognition memory and found that object recognition deficits in aged rats were consistent with these rats behaving as if novel objects were familiar, rather than familiar objects being treated as novel (that is, forgotten). A similar pattern of behavior has been observed in young rats with perirhinal cortex lesions. Moreover, age-related impairments in object recognition were uncorrelated with deficits in spatial learning in the water maze, a task that requires the integrity of the hippocampus and is also reliably impaired in aged rats. Taken together, these findings support functional specialization of structures within the medial temporal lobe \"memory system,\" as well as the independence of age-related deficits in different cognitive domains. They also potentially form a foundation for neurobiological study of age-related impairments in perirhinal cortex function. © 2010 American Psychological Association.","author":[{"dropping-particle":"","family":"Baxter","given":"Mark G.","non-dropping-particle":"","parse-names":false,"suffix":""}],"container-title":"Behavioral Neuroscience","id":"ITEM-1","issue":"5","issued":{"date-parts":[["2010"]]},"page":"706-709","title":"\"I've seen it all before\" Explaining age-related impairments in object recognition. Theoretical comment on Burke et al. (2010)","type":"article-journal","volume":"124"},"uris":["http://www.mendeley.com/documents/?uuid=e3888d09-ed0c-4d4f-bbba-e472498d81cf"]},{"id":"ITEM-2","itemData":{"DOI":"10.1007/s10339-011-0430-z","ISSN":"16124782","PMID":"22160349","abstract":"Animal models of memory have been considered as the subject of many scientific publications at least since the beginning of the twentieth century. In humans, memory is often accessed through spoken or written language, while in animals, cognitive functions must be accessed through different kind of behaviors in many specific, experimental models of memory and learning. Among them, the novel object recognition test can be evaluated by the differences in the exploration time of novel and familiar objects. Its application is not limited to a field of research and enables that various issues can be studied, such as the memory and learning, the preference for novelty, the influence of different brain regions in the process of recognition, and even the study of different drugs and their effects. This paper describes the novel object recognition paradigms in animals, as a valuable measure of cognition. The purpose of this work was to review the neurobiology and methodological modifications of the test commonly used in behavioral pharmacology. © Marta Olivetti Belardinelli and Springer-Verlag 2011.","author":[{"dropping-particle":"","family":"Antunes","given":"M.","non-dropping-particle":"","parse-names":false,"suffix":""},{"dropping-particle":"","family":"Biala","given":"G.","non-dropping-particle":"","parse-names":false,"suffix":""}],"container-title":"Cognitive Processing","id":"ITEM-2","issue":"2","issued":{"date-parts":[["2012"]]},"page":"93-110","title":"The novel object recognition memory: Neurobiology, test procedure, and its modifications","type":"article-journal","volume":"13"},"uris":["http://www.mendeley.com/documents/?uuid=cf3c128b-f246-4bdd-acde-ca0a90bc97e8"]}],"mendeley":{"formattedCitation":"&lt;sup&gt;25, 26&lt;/sup&gt;","plainTextFormattedCitation":"25, 26","previouslyFormattedCitation":"&lt;sup&gt;25, 26&lt;/sup&gt;"},"properties":{"noteIndex":0},"schema":"https://github.com/citation-style-language/schema/raw/master/csl-citation.json"}</w:instrText>
      </w:r>
      <w:r w:rsidRPr="007C5E47">
        <w:rPr>
          <w:color w:val="auto"/>
        </w:rPr>
        <w:fldChar w:fldCharType="separate"/>
      </w:r>
      <w:r w:rsidR="0088695E" w:rsidRPr="0088695E">
        <w:rPr>
          <w:noProof/>
          <w:color w:val="auto"/>
          <w:vertAlign w:val="superscript"/>
        </w:rPr>
        <w:t>25,26</w:t>
      </w:r>
      <w:r w:rsidRPr="007C5E47">
        <w:rPr>
          <w:color w:val="auto"/>
        </w:rPr>
        <w:fldChar w:fldCharType="end"/>
      </w:r>
      <w:r w:rsidR="00D87A87" w:rsidRPr="007C5E47">
        <w:rPr>
          <w:color w:val="auto"/>
        </w:rPr>
        <w:t>,</w:t>
      </w:r>
      <w:r w:rsidRPr="007C5E47">
        <w:rPr>
          <w:color w:val="auto"/>
        </w:rPr>
        <w:t xml:space="preserve"> </w:t>
      </w:r>
      <w:r w:rsidR="00D87A87" w:rsidRPr="007C5E47">
        <w:rPr>
          <w:color w:val="auto"/>
        </w:rPr>
        <w:t xml:space="preserve">as the visual paired comparisons task does in humans. </w:t>
      </w:r>
      <w:r w:rsidR="009A096F" w:rsidRPr="67067FE7">
        <w:rPr>
          <w:color w:val="auto"/>
        </w:rPr>
        <w:t>Therefore</w:t>
      </w:r>
      <w:r w:rsidR="00371B6C" w:rsidRPr="007C5E47">
        <w:rPr>
          <w:color w:val="auto"/>
        </w:rPr>
        <w:t>, one of the most used behavioral tests for assessing the ability of a rodent to recognize a previously presented stimulus, that is to say, the learning and memory capacity is the spontaneous novel object recognition task (NORT)</w:t>
      </w:r>
      <w:r w:rsidR="00A14EBB" w:rsidRPr="007C5E47">
        <w:rPr>
          <w:color w:val="auto"/>
        </w:rPr>
        <w:fldChar w:fldCharType="begin" w:fldLock="1"/>
      </w:r>
      <w:r w:rsidR="004841D2">
        <w:rPr>
          <w:color w:val="auto"/>
        </w:rPr>
        <w:instrText>ADDIN CSL_CITATION {"citationItems":[{"id":"ITEM-1","itemData":{"DOI":"10.1016/0166-4328(88)90157-X","ISSN":"01664328","PMID":"3228475","abstract":"In this paper we describe a new memory test in rats, based on the differential exploration of familiar and new objects. In a first trial (T1), rats are exposed to one or to two identical objects (samples) and in a second trial, to two dissimilar objects, a familiar (the sample) and a new one. For short intertrial intervals (≈ 1 min), most rats discriminate between the two objects in T2: they spend more time in exploring the new object than the familiar one. This test has several interesting characteristics: (1) it is similar to visual recognition tests wideley used in subhuman primates, this allows interspecies comparisons; (2) it is entirely based on the spontaneous behavior of rats and can be considered as a 'pure' working-memory test completely free of reference memory component; (3) it does not involve primary reinforcement such as food or electric shocks, this makes it comparable to memory tests currently used in man. © 1988.","author":[{"dropping-particle":"","family":"Ennaceur","given":"A.","non-dropping-particle":"","parse-names":false,"suffix":""},{"dropping-particle":"","family":"Delacour","given":"J.","non-dropping-particle":"","parse-names":false,"suffix":""}],"container-title":"Behavioural Brain Research","id":"ITEM-1","issue":"1","issued":{"date-parts":[["1988"]]},"page":"47-59","title":"A new one-trial test for neurobiological studies of memory in rats. 1: Behavioral data","type":"article-journal","volume":"31"},"uris":["http://www.mendeley.com/documents/?uuid=6e875239-a7ec-4f65-b6c4-183d9875dab8"]},{"id":"ITEM-2","itemData":{"DOI":"10.1016/j.bbr.2014.08.002","ISSN":"18727549","abstract":"The novel object recognition (NOR) task has emerged as a popular method for testing the neurobiology of nonspatial memory in rodents. This task exploits the natural tendency of rodents to explore novel items and depending on the amount of time that rodents spend exploring the presented objects, inferences about memory can be established. Despite its wide use, the underlying neural circuitry and mechanisms supporting NOR have not been clearly defined. In particular, considerable debate has focused on whether the hippocampus plays a significant role in the object memory that is encoded, consolidated and then retrieved during discrete stages of the NOR task. Here we analyzed the results of all published reports in which the role of the rodent hippocampus in object memory was inferred from performance in the task with restricted parameters. We note that the remarkable variability in NOR methods across studies complicates the ability to draw meaningful conclusions from the work. Focusing on 12 reports in which a minimum criterion of sample session object exploration was imposed, we find that temporary or permanent lesion of the hippocampus consistently disrupts object memory when a delay of 10. min or greater is imposed between the sample and test sessions. We discuss the significance of a delay-dependent role of the hippocampus in NOR within the framework of the medial temporal lobe. We assert that standardization of the NOR protocol is essential for obtaining reliable data that can then be compared across studies to build consensus as to the specific contribution of the rodent hippocampus to object memory.","author":[{"dropping-particle":"","family":"Cohen","given":"Sarah J.","non-dropping-particle":"","parse-names":false,"suffix":""},{"dropping-particle":"","family":"Stackman","given":"Robert W.","non-dropping-particle":"","parse-names":false,"suffix":""}],"container-title":"Behavioural Brain Research","id":"ITEM-2","issued":{"date-parts":[["2015"]]},"page":"105-117","publisher":"Elsevier B.V.","title":"Assessing rodent hippocampal involvement in the novel object recognition task. A review","type":"article-journal","volume":"285"},"uris":["http://www.mendeley.com/documents/?uuid=1a0bc014-3667-4157-87e6-d5bd08ce96d9"]}],"mendeley":{"formattedCitation":"&lt;sup&gt;23, 27&lt;/sup&gt;","plainTextFormattedCitation":"23, 27","previouslyFormattedCitation":"&lt;sup&gt;23, 27&lt;/sup&gt;"},"properties":{"noteIndex":0},"schema":"https://github.com/citation-style-language/schema/raw/master/csl-citation.json"}</w:instrText>
      </w:r>
      <w:r w:rsidR="00A14EBB" w:rsidRPr="007C5E47">
        <w:rPr>
          <w:color w:val="auto"/>
        </w:rPr>
        <w:fldChar w:fldCharType="separate"/>
      </w:r>
      <w:r w:rsidR="0088695E" w:rsidRPr="0088695E">
        <w:rPr>
          <w:noProof/>
          <w:color w:val="auto"/>
          <w:vertAlign w:val="superscript"/>
        </w:rPr>
        <w:t>23,27</w:t>
      </w:r>
      <w:r w:rsidR="00A14EBB" w:rsidRPr="007C5E47">
        <w:rPr>
          <w:color w:val="auto"/>
        </w:rPr>
        <w:fldChar w:fldCharType="end"/>
      </w:r>
      <w:r w:rsidR="00371B6C" w:rsidRPr="007C5E47">
        <w:rPr>
          <w:color w:val="auto"/>
        </w:rPr>
        <w:t>. NORT protocol consists o</w:t>
      </w:r>
      <w:r w:rsidR="003305E9">
        <w:rPr>
          <w:color w:val="auto"/>
        </w:rPr>
        <w:t>f</w:t>
      </w:r>
      <w:r w:rsidR="007E5B28" w:rsidRPr="007C5E47">
        <w:rPr>
          <w:color w:val="auto"/>
        </w:rPr>
        <w:t xml:space="preserve"> </w:t>
      </w:r>
      <w:r w:rsidR="00371B6C" w:rsidRPr="007C5E47">
        <w:rPr>
          <w:color w:val="auto"/>
        </w:rPr>
        <w:t xml:space="preserve">two identical novel objects in a familiar arena for 10 </w:t>
      </w:r>
      <w:r w:rsidR="005E741B">
        <w:rPr>
          <w:color w:val="auto"/>
        </w:rPr>
        <w:t>min</w:t>
      </w:r>
      <w:r w:rsidR="00371B6C" w:rsidRPr="007C5E47">
        <w:rPr>
          <w:color w:val="auto"/>
        </w:rPr>
        <w:t xml:space="preserve"> in the acquisition trial. After </w:t>
      </w:r>
      <w:r w:rsidR="007E5B28" w:rsidRPr="007C5E47">
        <w:rPr>
          <w:color w:val="auto"/>
        </w:rPr>
        <w:t xml:space="preserve">a specific time </w:t>
      </w:r>
      <w:r w:rsidR="00371B6C" w:rsidRPr="007C5E47">
        <w:rPr>
          <w:color w:val="auto"/>
        </w:rPr>
        <w:t>between 0</w:t>
      </w:r>
      <w:r w:rsidR="00371B6C" w:rsidRPr="007C5E47">
        <w:rPr>
          <w:color w:val="auto"/>
        </w:rPr>
        <w:fldChar w:fldCharType="begin" w:fldLock="1"/>
      </w:r>
      <w:r w:rsidR="004841D2">
        <w:rPr>
          <w:color w:val="auto"/>
        </w:rPr>
        <w:instrText>ADDIN CSL_CITATION {"citationItems":[{"id":"ITEM-1","itemData":{"DOI":"10.1523/JNEUROSCI.1346-04.2004","ISSN":"02706474","abstract":"It is widely believed that declarative memory is mediated by a medial temporal lobe memory system consisting of several distinct structures, including the hippocampus and perirhinal cortex. The strong version of this view assumes a high degree of functional homogeneity and serial organization within the medial temporal lobe, such that double dissociations between individual structures should not be possible. In the present study, we tested for a functional double dissociation between the hippocampus and peri-postrhinal cortex in a single experiment. Rats with bilateral excitotoxic lesions of either the hippocampus or peri-postrhinal cortex were assessed in tests of spatial memory (radial maze) and object recognition memory. For the latter, the spontaneous object recognition task was conducted in a modified apparatus designed to minimize the potentially confounding influence of spatial and contextual factors. A clear functional double dissociation was observed: rats with hippocampal lesions were impaired relative to controls and those with peripostrhinal cortex lesions on the spatial memory task, whereas rats with peri-postrhinal lesions were impaired relative to the hippocampal and control groups in object recognition. These results provide strong evidence in favor of heterogeneity and independence of function within the temporal lobe.","author":[{"dropping-particle":"","family":"Winters","given":"Boyer D.","non-dropping-particle":"","parse-names":false,"suffix":""},{"dropping-particle":"","family":"Forwood","given":"Suzanna E.","non-dropping-particle":"","parse-names":false,"suffix":""},{"dropping-particle":"","family":"Cowell","given":"Rosemary A.","non-dropping-particle":"","parse-names":false,"suffix":""},{"dropping-particle":"","family":"Saksida","given":"Lisa M.","non-dropping-particle":"","parse-names":false,"suffix":""},{"dropping-particle":"","family":"Bussey","given":"Timothy J.","non-dropping-particle":"","parse-names":false,"suffix":""}],"container-title":"Journal of Neuroscience","id":"ITEM-1","issue":"26","issued":{"date-parts":[["2004"]]},"page":"5901-5908","title":"Double dissociation between the effects of peri-postrhinal cortex and hippocampal lesions on tests of object recognition and spatial memory: Heterogeneity of function within the temporal lobe","type":"article-journal","volume":"24"},"uris":["http://www.mendeley.com/documents/?uuid=effaff11-06e5-4b40-be21-a77a5f10d5f1"]}],"mendeley":{"formattedCitation":"&lt;sup&gt;28&lt;/sup&gt;","plainTextFormattedCitation":"28","previouslyFormattedCitation":"&lt;sup&gt;28&lt;/sup&gt;"},"properties":{"noteIndex":0},"schema":"https://github.com/citation-style-language/schema/raw/master/csl-citation.json"}</w:instrText>
      </w:r>
      <w:r w:rsidR="00371B6C" w:rsidRPr="007C5E47">
        <w:rPr>
          <w:color w:val="auto"/>
        </w:rPr>
        <w:fldChar w:fldCharType="separate"/>
      </w:r>
      <w:r w:rsidR="0088695E" w:rsidRPr="0088695E">
        <w:rPr>
          <w:noProof/>
          <w:color w:val="auto"/>
          <w:vertAlign w:val="superscript"/>
        </w:rPr>
        <w:t>28</w:t>
      </w:r>
      <w:r w:rsidR="00371B6C" w:rsidRPr="007C5E47">
        <w:rPr>
          <w:color w:val="auto"/>
        </w:rPr>
        <w:fldChar w:fldCharType="end"/>
      </w:r>
      <w:r w:rsidR="00371B6C" w:rsidRPr="007C5E47">
        <w:rPr>
          <w:color w:val="auto"/>
        </w:rPr>
        <w:t xml:space="preserve"> and 48 hours</w:t>
      </w:r>
      <w:r w:rsidR="00371B6C" w:rsidRPr="007C5E47">
        <w:rPr>
          <w:color w:val="auto"/>
        </w:rPr>
        <w:fldChar w:fldCharType="begin" w:fldLock="1"/>
      </w:r>
      <w:r w:rsidR="004841D2">
        <w:rPr>
          <w:color w:val="auto"/>
        </w:rPr>
        <w:instrText>ADDIN CSL_CITATION {"citationItems":[{"id":"ITEM-1","itemData":{"DOI":"10.1002/hipo.20059","ISSN":"10509631","abstract":"The hippocampus is widely considered to be a critical component of a medial temporal lobe memory system, necessary for normal performance on tests of declarative memory. Object recognition memory is thought to be a classic test of declarative memory function. However, previous tests of the effects of hippocampal lesions on object recognition memory have not always supported this view. One possible reason for this inconsistency is that previously reported effects of hippocampal lesions on object recognition memory tasks may have stemmed not from a deficit in object recognition memory per se, but as a result of spatial and contextual confounds in the task. Thus, in the present study, we used a spontaneous object recognition test in a modified apparatus designed to minimize spatial and contextual factors. A group of rats with complete excitotoxic lesions of the hippocampus and a group of control rats were tested on this modified spontaneous object recognition task with retention delays of up to 48 h. These rats were also tested on a spatial nonmatching-to-place task. Spatial memory performance was abolished following hippocampal lesions, whereas performance on the recognition memory task was intact at all delays tested. © 2004 Wiley-Liss, Inc.","author":[{"dropping-particle":"","family":"Forwood","given":"Suzanna E.","non-dropping-particle":"","parse-names":false,"suffix":""},{"dropping-particle":"","family":"Winters","given":"B. D.","non-dropping-particle":"","parse-names":false,"suffix":""},{"dropping-particle":"","family":"Bussey","given":"T. J.","non-dropping-particle":"","parse-names":false,"suffix":""}],"container-title":"Hippocampus","id":"ITEM-1","issue":"3","issued":{"date-parts":[["2005"]]},"page":"347-355","title":"Hippocampal lesions that abolish spatial maze performance spare object recognition memory at delays of up 48 hours","type":"article-journal","volume":"15"},"uris":["http://www.mendeley.com/documents/?uuid=21321697-166e-40b5-b0c8-8e677278f779"]}],"mendeley":{"formattedCitation":"&lt;sup&gt;29&lt;/sup&gt;","plainTextFormattedCitation":"29","previouslyFormattedCitation":"&lt;sup&gt;29&lt;/sup&gt;"},"properties":{"noteIndex":0},"schema":"https://github.com/citation-style-language/schema/raw/master/csl-citation.json"}</w:instrText>
      </w:r>
      <w:r w:rsidR="00371B6C" w:rsidRPr="007C5E47">
        <w:rPr>
          <w:color w:val="auto"/>
        </w:rPr>
        <w:fldChar w:fldCharType="separate"/>
      </w:r>
      <w:r w:rsidR="0088695E" w:rsidRPr="0088695E">
        <w:rPr>
          <w:noProof/>
          <w:color w:val="auto"/>
          <w:vertAlign w:val="superscript"/>
        </w:rPr>
        <w:t>29</w:t>
      </w:r>
      <w:r w:rsidR="00371B6C" w:rsidRPr="007C5E47">
        <w:rPr>
          <w:color w:val="auto"/>
        </w:rPr>
        <w:fldChar w:fldCharType="end"/>
      </w:r>
      <w:r w:rsidR="007E5B28" w:rsidRPr="007C5E47">
        <w:rPr>
          <w:color w:val="auto"/>
        </w:rPr>
        <w:t xml:space="preserve"> (variable </w:t>
      </w:r>
      <w:r w:rsidR="0086498C" w:rsidRPr="007C5E47">
        <w:rPr>
          <w:color w:val="auto"/>
        </w:rPr>
        <w:t xml:space="preserve">time </w:t>
      </w:r>
      <w:r w:rsidR="007E5B28" w:rsidRPr="007C5E47">
        <w:rPr>
          <w:color w:val="auto"/>
        </w:rPr>
        <w:t>according to each protocol</w:t>
      </w:r>
      <w:r w:rsidR="00371B6C" w:rsidRPr="007C5E47">
        <w:rPr>
          <w:color w:val="auto"/>
        </w:rPr>
        <w:t>), the animal is returned to the same arena containing one of the same familiar objects, and one novel object. The animal spontaneously explore</w:t>
      </w:r>
      <w:r w:rsidR="00AD5B1F">
        <w:rPr>
          <w:color w:val="auto"/>
        </w:rPr>
        <w:t>s</w:t>
      </w:r>
      <w:r w:rsidR="00371B6C" w:rsidRPr="007C5E47">
        <w:rPr>
          <w:color w:val="auto"/>
        </w:rPr>
        <w:t xml:space="preserve"> the </w:t>
      </w:r>
      <w:r w:rsidR="007E5B28" w:rsidRPr="007C5E47">
        <w:rPr>
          <w:color w:val="auto"/>
        </w:rPr>
        <w:t xml:space="preserve">novel </w:t>
      </w:r>
      <w:r w:rsidR="00371B6C" w:rsidRPr="007C5E47">
        <w:rPr>
          <w:color w:val="auto"/>
        </w:rPr>
        <w:t>object if the familiar object was memorized</w:t>
      </w:r>
      <w:r w:rsidR="00A14EBB" w:rsidRPr="007C5E47">
        <w:rPr>
          <w:color w:val="auto"/>
        </w:rPr>
        <w:fldChar w:fldCharType="begin" w:fldLock="1"/>
      </w:r>
      <w:r w:rsidR="004841D2">
        <w:rPr>
          <w:color w:val="auto"/>
        </w:rPr>
        <w:instrText>ADDIN CSL_CITATION {"citationItems":[{"id":"ITEM-1","itemData":{"DOI":"10.1007/s10339-011-0430-z","ISSN":"16124782","PMID":"22160349","abstract":"Animal models of memory have been considered as the subject of many scientific publications at least since the beginning of the twentieth century. In humans, memory is often accessed through spoken or written language, while in animals, cognitive functions must be accessed through different kind of behaviors in many specific, experimental models of memory and learning. Among them, the novel object recognition test can be evaluated by the differences in the exploration time of novel and familiar objects. Its application is not limited to a field of research and enables that various issues can be studied, such as the memory and learning, the preference for novelty, the influence of different brain regions in the process of recognition, and even the study of different drugs and their effects. This paper describes the novel object recognition paradigms in animals, as a valuable measure of cognition. The purpose of this work was to review the neurobiology and methodological modifications of the test commonly used in behavioral pharmacology. © Marta Olivetti Belardinelli and Springer-Verlag 2011.","author":[{"dropping-particle":"","family":"Antunes","given":"M.","non-dropping-particle":"","parse-names":false,"suffix":""},{"dropping-particle":"","family":"Biala","given":"G.","non-dropping-particle":"","parse-names":false,"suffix":""}],"container-title":"Cognitive Processing","id":"ITEM-1","issue":"2","issued":{"date-parts":[["2012"]]},"page":"93-110","title":"The novel object recognition memory: Neurobiology, test procedure, and its modifications","type":"article-journal","volume":"13"},"uris":["http://www.mendeley.com/documents/?uuid=cf3c128b-f246-4bdd-acde-ca0a90bc97e8"]}],"mendeley":{"formattedCitation":"&lt;sup&gt;26&lt;/sup&gt;","plainTextFormattedCitation":"26","previouslyFormattedCitation":"&lt;sup&gt;26&lt;/sup&gt;"},"properties":{"noteIndex":0},"schema":"https://github.com/citation-style-language/schema/raw/master/csl-citation.json"}</w:instrText>
      </w:r>
      <w:r w:rsidR="00A14EBB" w:rsidRPr="007C5E47">
        <w:rPr>
          <w:color w:val="auto"/>
        </w:rPr>
        <w:fldChar w:fldCharType="separate"/>
      </w:r>
      <w:r w:rsidR="0088695E" w:rsidRPr="0088695E">
        <w:rPr>
          <w:noProof/>
          <w:color w:val="auto"/>
          <w:vertAlign w:val="superscript"/>
        </w:rPr>
        <w:t>26</w:t>
      </w:r>
      <w:r w:rsidR="00A14EBB" w:rsidRPr="007C5E47">
        <w:rPr>
          <w:color w:val="auto"/>
        </w:rPr>
        <w:fldChar w:fldCharType="end"/>
      </w:r>
      <w:r w:rsidR="00371B6C" w:rsidRPr="007C5E47">
        <w:rPr>
          <w:color w:val="auto"/>
        </w:rPr>
        <w:t>. The preference ratio is commonly used in assessing exploration performance. It is determined by dividing the total object exploration time from the exploration time of the novel or familiar object</w:t>
      </w:r>
      <w:r w:rsidR="009D0558" w:rsidRPr="007C5E47">
        <w:rPr>
          <w:color w:val="auto"/>
        </w:rPr>
        <w:t xml:space="preserve">. The NORT has some advantages over other recognition memory tests. Most importantly, it requires no external motivation, reward, or punishment. It does not generate stressful conditions. Finally, no training is needed to evoke the behavior of exploratory objects </w:t>
      </w:r>
      <w:r w:rsidR="00D87A87" w:rsidRPr="007C5E47">
        <w:rPr>
          <w:color w:val="auto"/>
        </w:rPr>
        <w:t xml:space="preserve">(for a more in-depth examination of NORT, see </w:t>
      </w:r>
      <w:r w:rsidR="00AD5B1F">
        <w:rPr>
          <w:color w:val="auto"/>
        </w:rPr>
        <w:t>ref.</w:t>
      </w:r>
      <w:r w:rsidR="000E6555" w:rsidRPr="007C5E47">
        <w:rPr>
          <w:color w:val="auto"/>
        </w:rPr>
        <w:fldChar w:fldCharType="begin" w:fldLock="1"/>
      </w:r>
      <w:r w:rsidR="004841D2">
        <w:rPr>
          <w:color w:val="auto"/>
        </w:rPr>
        <w:instrText>ADDIN CSL_CITATION {"citationItems":[{"id":"ITEM-1","itemData":{"DOI":"10.1016/j.bbr.2014.08.002","ISSN":"18727549","abstract":"The novel object recognition (NOR) task has emerged as a popular method for testing the neurobiology of nonspatial memory in rodents. This task exploits the natural tendency of rodents to explore novel items and depending on the amount of time that rodents spend exploring the presented objects, inferences about memory can be established. Despite its wide use, the underlying neural circuitry and mechanisms supporting NOR have not been clearly defined. In particular, considerable debate has focused on whether the hippocampus plays a significant role in the object memory that is encoded, consolidated and then retrieved during discrete stages of the NOR task. Here we analyzed the results of all published reports in which the role of the rodent hippocampus in object memory was inferred from performance in the task with restricted parameters. We note that the remarkable variability in NOR methods across studies complicates the ability to draw meaningful conclusions from the work. Focusing on 12 reports in which a minimum criterion of sample session object exploration was imposed, we find that temporary or permanent lesion of the hippocampus consistently disrupts object memory when a delay of 10. min or greater is imposed between the sample and test sessions. We discuss the significance of a delay-dependent role of the hippocampus in NOR within the framework of the medial temporal lobe. We assert that standardization of the NOR protocol is essential for obtaining reliable data that can then be compared across studies to build consensus as to the specific contribution of the rodent hippocampus to object memory.","author":[{"dropping-particle":"","family":"Cohen","given":"Sarah J.","non-dropping-particle":"","parse-names":false,"suffix":""},{"dropping-particle":"","family":"Stackman","given":"Robert W.","non-dropping-particle":"","parse-names":false,"suffix":""}],"container-title":"Behavioural Brain Research","id":"ITEM-1","issued":{"date-parts":[["2015"]]},"page":"105-117","publisher":"Elsevier B.V.","title":"Assessing rodent hippocampal involvement in the novel object recognition task. A review","type":"article-journal","volume":"285"},"uris":["http://www.mendeley.com/documents/?uuid=1a0bc014-3667-4157-87e6-d5bd08ce96d9"]}],"mendeley":{"formattedCitation":"&lt;sup&gt;23&lt;/sup&gt;","plainTextFormattedCitation":"23","previouslyFormattedCitation":"&lt;sup&gt;23&lt;/sup&gt;"},"properties":{"noteIndex":0},"schema":"https://github.com/citation-style-language/schema/raw/master/csl-citation.json"}</w:instrText>
      </w:r>
      <w:r w:rsidR="000E6555" w:rsidRPr="007C5E47">
        <w:rPr>
          <w:color w:val="auto"/>
        </w:rPr>
        <w:fldChar w:fldCharType="separate"/>
      </w:r>
      <w:r w:rsidR="0088695E" w:rsidRPr="0088695E">
        <w:rPr>
          <w:noProof/>
          <w:color w:val="auto"/>
          <w:vertAlign w:val="superscript"/>
        </w:rPr>
        <w:t>23</w:t>
      </w:r>
      <w:r w:rsidR="000E6555" w:rsidRPr="007C5E47">
        <w:rPr>
          <w:color w:val="auto"/>
        </w:rPr>
        <w:fldChar w:fldCharType="end"/>
      </w:r>
      <w:r w:rsidR="00D87A87" w:rsidRPr="007C5E47">
        <w:rPr>
          <w:color w:val="auto"/>
        </w:rPr>
        <w:t>).</w:t>
      </w:r>
      <w:r w:rsidR="00371B6C" w:rsidRPr="007C5E47">
        <w:rPr>
          <w:color w:val="auto"/>
        </w:rPr>
        <w:t xml:space="preserve"> </w:t>
      </w:r>
    </w:p>
    <w:p w14:paraId="4D4E1A80" w14:textId="77777777" w:rsidR="0057271B" w:rsidRPr="007C5E47" w:rsidRDefault="0057271B" w:rsidP="00BA47B4">
      <w:pPr>
        <w:snapToGrid w:val="0"/>
        <w:rPr>
          <w:color w:val="auto"/>
        </w:rPr>
      </w:pPr>
    </w:p>
    <w:p w14:paraId="59C23592" w14:textId="3C6B6CDA" w:rsidR="000613A7" w:rsidRPr="00C16E10" w:rsidRDefault="0057271B" w:rsidP="00BA47B4">
      <w:pPr>
        <w:snapToGrid w:val="0"/>
        <w:rPr>
          <w:color w:val="auto"/>
        </w:rPr>
      </w:pPr>
      <w:r w:rsidRPr="007C5E47">
        <w:rPr>
          <w:color w:val="auto"/>
        </w:rPr>
        <w:t xml:space="preserve">Therefore, simultaneous recording of multiple data modalities </w:t>
      </w:r>
      <w:r w:rsidR="007E5B28" w:rsidRPr="007C5E47">
        <w:rPr>
          <w:color w:val="auto"/>
        </w:rPr>
        <w:t xml:space="preserve">and their integration </w:t>
      </w:r>
      <w:r w:rsidRPr="007C5E47">
        <w:rPr>
          <w:color w:val="auto"/>
        </w:rPr>
        <w:t>in the study</w:t>
      </w:r>
      <w:r w:rsidR="00E550D1" w:rsidRPr="007C5E47">
        <w:rPr>
          <w:color w:val="auto"/>
        </w:rPr>
        <w:t xml:space="preserve"> of learning and memory, as an effect </w:t>
      </w:r>
      <w:r w:rsidRPr="007C5E47">
        <w:rPr>
          <w:color w:val="auto"/>
        </w:rPr>
        <w:t xml:space="preserve">of adult hippocampal neurogenesis is highly attractive </w:t>
      </w:r>
      <w:r w:rsidR="007E5B28" w:rsidRPr="007C5E47">
        <w:rPr>
          <w:color w:val="auto"/>
        </w:rPr>
        <w:t>and provides a</w:t>
      </w:r>
      <w:r w:rsidR="003D0B9E">
        <w:rPr>
          <w:color w:val="auto"/>
        </w:rPr>
        <w:t xml:space="preserve"> compelling </w:t>
      </w:r>
      <w:r w:rsidR="007E5B28" w:rsidRPr="007C5E47">
        <w:rPr>
          <w:color w:val="auto"/>
        </w:rPr>
        <w:t xml:space="preserve">solution </w:t>
      </w:r>
      <w:r w:rsidRPr="007C5E47">
        <w:rPr>
          <w:color w:val="auto"/>
        </w:rPr>
        <w:t xml:space="preserve">for researchers in the field. </w:t>
      </w:r>
      <w:r w:rsidR="006A160C" w:rsidRPr="006A160C">
        <w:rPr>
          <w:color w:val="auto"/>
        </w:rPr>
        <w:t xml:space="preserve">The present work will expose all processes involved in the simultaneous behavioral video-tracking assessment (novel object recognition task) and wireless electroencephalography recording. </w:t>
      </w:r>
      <w:r w:rsidR="00B36BF9">
        <w:rPr>
          <w:color w:val="auto"/>
        </w:rPr>
        <w:t>Here w</w:t>
      </w:r>
      <w:r w:rsidRPr="007C5E47">
        <w:rPr>
          <w:color w:val="auto"/>
        </w:rPr>
        <w:t xml:space="preserve">e </w:t>
      </w:r>
      <w:r w:rsidR="00B36BF9">
        <w:rPr>
          <w:color w:val="auto"/>
        </w:rPr>
        <w:t xml:space="preserve">have </w:t>
      </w:r>
      <w:r w:rsidRPr="007C5E47">
        <w:rPr>
          <w:color w:val="auto"/>
        </w:rPr>
        <w:t xml:space="preserve">reviewed the </w:t>
      </w:r>
      <w:r w:rsidR="001B7606">
        <w:rPr>
          <w:color w:val="auto"/>
        </w:rPr>
        <w:t>electrode manufacturing process</w:t>
      </w:r>
      <w:r w:rsidRPr="007C5E47">
        <w:rPr>
          <w:color w:val="auto"/>
        </w:rPr>
        <w:t xml:space="preserve">, epidural (skull screw) electrodes implantation surgery, environmental enrichment protocol (for hippocampal neurogenesis induction), </w:t>
      </w:r>
      <w:r w:rsidR="001B7606">
        <w:rPr>
          <w:color w:val="auto"/>
        </w:rPr>
        <w:t xml:space="preserve">following </w:t>
      </w:r>
      <w:r w:rsidRPr="007C5E47">
        <w:rPr>
          <w:color w:val="auto"/>
        </w:rPr>
        <w:t xml:space="preserve">NORT protocol, </w:t>
      </w:r>
      <w:r w:rsidR="004B203F" w:rsidRPr="007C5E47">
        <w:rPr>
          <w:color w:val="auto"/>
        </w:rPr>
        <w:t>BTS</w:t>
      </w:r>
      <w:r w:rsidR="004B203F" w:rsidRPr="007C5E47" w:rsidDel="004B203F">
        <w:rPr>
          <w:color w:val="auto"/>
        </w:rPr>
        <w:t xml:space="preserve"> </w:t>
      </w:r>
      <w:r w:rsidRPr="007C5E47">
        <w:rPr>
          <w:color w:val="auto"/>
        </w:rPr>
        <w:t xml:space="preserve">setup, </w:t>
      </w:r>
      <w:r w:rsidR="00E50DC9" w:rsidRPr="007C5E47">
        <w:rPr>
          <w:color w:val="auto"/>
        </w:rPr>
        <w:t xml:space="preserve">EEG </w:t>
      </w:r>
      <w:r w:rsidRPr="007C5E47">
        <w:rPr>
          <w:color w:val="auto"/>
        </w:rPr>
        <w:t xml:space="preserve">– </w:t>
      </w:r>
      <w:r w:rsidR="004B203F" w:rsidRPr="007C5E47">
        <w:rPr>
          <w:color w:val="auto"/>
        </w:rPr>
        <w:t>BTS</w:t>
      </w:r>
      <w:r w:rsidR="004B203F" w:rsidRPr="007C5E47" w:rsidDel="004B203F">
        <w:rPr>
          <w:color w:val="auto"/>
        </w:rPr>
        <w:t xml:space="preserve"> </w:t>
      </w:r>
      <w:r w:rsidRPr="007C5E47">
        <w:rPr>
          <w:color w:val="auto"/>
        </w:rPr>
        <w:t xml:space="preserve">coupling for simultaneous monitoring </w:t>
      </w:r>
      <w:r w:rsidR="00BA5EBA" w:rsidRPr="007C5E47">
        <w:rPr>
          <w:color w:val="auto"/>
        </w:rPr>
        <w:t xml:space="preserve">in </w:t>
      </w:r>
      <w:r w:rsidRPr="007C5E47">
        <w:rPr>
          <w:color w:val="auto"/>
        </w:rPr>
        <w:t>real-time, and EEG and behavior data analysis</w:t>
      </w:r>
      <w:r w:rsidR="000613A7" w:rsidRPr="007C5E47">
        <w:rPr>
          <w:color w:val="auto"/>
        </w:rPr>
        <w:t xml:space="preserve"> </w:t>
      </w:r>
      <w:r w:rsidR="001B7606">
        <w:rPr>
          <w:color w:val="auto"/>
        </w:rPr>
        <w:t>executed</w:t>
      </w:r>
      <w:r w:rsidR="000613A7" w:rsidRPr="007C5E47">
        <w:rPr>
          <w:color w:val="auto"/>
        </w:rPr>
        <w:t xml:space="preserve"> on MATLAB</w:t>
      </w:r>
      <w:r w:rsidR="001B7606">
        <w:rPr>
          <w:color w:val="auto"/>
        </w:rPr>
        <w:t xml:space="preserve"> computing environment</w:t>
      </w:r>
      <w:r w:rsidR="000613A7" w:rsidRPr="007C5E47">
        <w:rPr>
          <w:color w:val="auto"/>
        </w:rPr>
        <w:t>.</w:t>
      </w:r>
    </w:p>
    <w:p w14:paraId="237AD7DD" w14:textId="77777777" w:rsidR="00D15131" w:rsidRPr="00C16E10" w:rsidRDefault="00D15131" w:rsidP="00BA47B4">
      <w:pPr>
        <w:snapToGrid w:val="0"/>
        <w:rPr>
          <w:b/>
          <w:color w:val="auto"/>
        </w:rPr>
      </w:pPr>
    </w:p>
    <w:p w14:paraId="3D4CD2F3" w14:textId="72BDAFB0" w:rsidR="006305D7" w:rsidRPr="00C16E10" w:rsidRDefault="006305D7" w:rsidP="00BA47B4">
      <w:pPr>
        <w:snapToGrid w:val="0"/>
        <w:rPr>
          <w:b/>
          <w:color w:val="auto"/>
        </w:rPr>
      </w:pPr>
      <w:r w:rsidRPr="00C16E10">
        <w:rPr>
          <w:b/>
          <w:color w:val="auto"/>
        </w:rPr>
        <w:t>PROTOCOL:</w:t>
      </w:r>
    </w:p>
    <w:p w14:paraId="75A6E283" w14:textId="24887AE0" w:rsidR="0057271B" w:rsidRPr="00C16E10" w:rsidRDefault="00D609D9" w:rsidP="00BA47B4">
      <w:pPr>
        <w:contextualSpacing/>
        <w:rPr>
          <w:color w:val="auto"/>
        </w:rPr>
      </w:pPr>
      <w:r w:rsidRPr="00C16E10">
        <w:rPr>
          <w:color w:val="auto"/>
        </w:rPr>
        <w:t xml:space="preserve">All procedures follow the  </w:t>
      </w:r>
      <w:r w:rsidR="00F4582D">
        <w:rPr>
          <w:color w:val="auto"/>
        </w:rPr>
        <w:t>G</w:t>
      </w:r>
      <w:r w:rsidRPr="00C16E10">
        <w:rPr>
          <w:color w:val="auto"/>
        </w:rPr>
        <w:t xml:space="preserve">uide for the </w:t>
      </w:r>
      <w:r w:rsidR="00F4582D">
        <w:rPr>
          <w:color w:val="auto"/>
        </w:rPr>
        <w:t>C</w:t>
      </w:r>
      <w:r w:rsidRPr="00C16E10">
        <w:rPr>
          <w:color w:val="auto"/>
        </w:rPr>
        <w:t xml:space="preserve">are and </w:t>
      </w:r>
      <w:r w:rsidR="00F4582D">
        <w:rPr>
          <w:color w:val="auto"/>
        </w:rPr>
        <w:t>U</w:t>
      </w:r>
      <w:r w:rsidRPr="00C16E10">
        <w:rPr>
          <w:color w:val="auto"/>
        </w:rPr>
        <w:t xml:space="preserve">se of </w:t>
      </w:r>
      <w:r w:rsidR="00F4582D">
        <w:rPr>
          <w:color w:val="auto"/>
        </w:rPr>
        <w:t>L</w:t>
      </w:r>
      <w:r w:rsidRPr="00C16E10">
        <w:rPr>
          <w:color w:val="auto"/>
        </w:rPr>
        <w:t xml:space="preserve">aboratory </w:t>
      </w:r>
      <w:r w:rsidR="00F4582D">
        <w:rPr>
          <w:color w:val="auto"/>
        </w:rPr>
        <w:t>A</w:t>
      </w:r>
      <w:r w:rsidRPr="00C16E10">
        <w:rPr>
          <w:color w:val="auto"/>
        </w:rPr>
        <w:t xml:space="preserve">nimals (NIH Publications N°. 8023, revised in 1978) </w:t>
      </w:r>
      <w:r w:rsidR="001B7606">
        <w:rPr>
          <w:color w:val="auto"/>
        </w:rPr>
        <w:t xml:space="preserve">implemented by National Health Institutions </w:t>
      </w:r>
      <w:r w:rsidRPr="00C16E10">
        <w:rPr>
          <w:color w:val="auto"/>
        </w:rPr>
        <w:t xml:space="preserve">and local Mexican laws to </w:t>
      </w:r>
      <w:r w:rsidR="006F4609" w:rsidRPr="00C16E10">
        <w:rPr>
          <w:color w:val="auto"/>
        </w:rPr>
        <w:t xml:space="preserve">reduce </w:t>
      </w:r>
      <w:r w:rsidRPr="00C16E10">
        <w:rPr>
          <w:color w:val="auto"/>
        </w:rPr>
        <w:t xml:space="preserve">the number of animals used </w:t>
      </w:r>
      <w:r w:rsidR="001B7606">
        <w:rPr>
          <w:color w:val="auto"/>
        </w:rPr>
        <w:t>for animal welfare and prohibition of animal</w:t>
      </w:r>
      <w:r w:rsidRPr="00C16E10">
        <w:rPr>
          <w:color w:val="auto"/>
        </w:rPr>
        <w:t xml:space="preserve"> suffering. The Ethics Committee of the Universidad </w:t>
      </w:r>
      <w:proofErr w:type="spellStart"/>
      <w:r w:rsidRPr="00C16E10">
        <w:rPr>
          <w:color w:val="auto"/>
        </w:rPr>
        <w:t>Iberoamericana</w:t>
      </w:r>
      <w:proofErr w:type="spellEnd"/>
      <w:r w:rsidRPr="00C16E10">
        <w:rPr>
          <w:color w:val="auto"/>
        </w:rPr>
        <w:t xml:space="preserve"> approved the experimental protocols for the use of animals in this study.</w:t>
      </w:r>
    </w:p>
    <w:p w14:paraId="1E4CB700" w14:textId="77777777" w:rsidR="0057271B" w:rsidRPr="00C16E10" w:rsidRDefault="0057271B" w:rsidP="00BA47B4">
      <w:pPr>
        <w:pBdr>
          <w:top w:val="nil"/>
          <w:left w:val="nil"/>
          <w:bottom w:val="nil"/>
          <w:right w:val="nil"/>
          <w:between w:val="nil"/>
        </w:pBdr>
        <w:snapToGrid w:val="0"/>
        <w:rPr>
          <w:color w:val="auto"/>
        </w:rPr>
      </w:pPr>
    </w:p>
    <w:p w14:paraId="001534C6" w14:textId="4A51E069" w:rsidR="0057271B" w:rsidRPr="00C16E10" w:rsidRDefault="0057271B" w:rsidP="00BA47B4">
      <w:pPr>
        <w:numPr>
          <w:ilvl w:val="0"/>
          <w:numId w:val="30"/>
        </w:numPr>
        <w:pBdr>
          <w:top w:val="nil"/>
          <w:left w:val="nil"/>
          <w:bottom w:val="nil"/>
          <w:right w:val="nil"/>
          <w:between w:val="nil"/>
        </w:pBdr>
        <w:autoSpaceDE/>
        <w:autoSpaceDN/>
        <w:snapToGrid w:val="0"/>
        <w:rPr>
          <w:b/>
          <w:color w:val="auto"/>
        </w:rPr>
      </w:pPr>
      <w:r w:rsidRPr="00C16E10">
        <w:rPr>
          <w:b/>
          <w:color w:val="auto"/>
        </w:rPr>
        <w:t xml:space="preserve">General </w:t>
      </w:r>
      <w:r w:rsidR="00E802F1">
        <w:rPr>
          <w:b/>
          <w:color w:val="auto"/>
        </w:rPr>
        <w:t>s</w:t>
      </w:r>
      <w:r w:rsidRPr="00C16E10">
        <w:rPr>
          <w:b/>
          <w:color w:val="auto"/>
        </w:rPr>
        <w:t>etup</w:t>
      </w:r>
    </w:p>
    <w:p w14:paraId="43A0C3B8" w14:textId="77777777" w:rsidR="00821EB8" w:rsidRDefault="00821EB8" w:rsidP="00BA47B4">
      <w:pPr>
        <w:pBdr>
          <w:top w:val="nil"/>
          <w:left w:val="nil"/>
          <w:bottom w:val="nil"/>
          <w:right w:val="nil"/>
          <w:between w:val="nil"/>
        </w:pBdr>
        <w:autoSpaceDE/>
        <w:autoSpaceDN/>
        <w:snapToGrid w:val="0"/>
        <w:rPr>
          <w:color w:val="auto"/>
        </w:rPr>
      </w:pPr>
    </w:p>
    <w:p w14:paraId="48964521" w14:textId="463EFCCE" w:rsidR="0057271B" w:rsidRPr="00C16E10" w:rsidRDefault="0057271B" w:rsidP="00BA47B4">
      <w:pPr>
        <w:numPr>
          <w:ilvl w:val="1"/>
          <w:numId w:val="30"/>
        </w:numPr>
        <w:pBdr>
          <w:top w:val="nil"/>
          <w:left w:val="nil"/>
          <w:bottom w:val="nil"/>
          <w:right w:val="nil"/>
          <w:between w:val="nil"/>
        </w:pBdr>
        <w:autoSpaceDE/>
        <w:autoSpaceDN/>
        <w:snapToGrid w:val="0"/>
        <w:rPr>
          <w:color w:val="auto"/>
        </w:rPr>
      </w:pPr>
      <w:r w:rsidRPr="00C16E10">
        <w:rPr>
          <w:color w:val="auto"/>
        </w:rPr>
        <w:t>Install the Behavioral Tracking Software on a computer</w:t>
      </w:r>
      <w:r w:rsidR="00846C6C" w:rsidRPr="00C16E10">
        <w:rPr>
          <w:color w:val="auto"/>
        </w:rPr>
        <w:t xml:space="preserve"> </w:t>
      </w:r>
      <w:r w:rsidR="00864D02">
        <w:rPr>
          <w:color w:val="auto"/>
        </w:rPr>
        <w:t>according to</w:t>
      </w:r>
      <w:r w:rsidR="00864D02" w:rsidRPr="00C16E10">
        <w:rPr>
          <w:color w:val="auto"/>
        </w:rPr>
        <w:t xml:space="preserve"> </w:t>
      </w:r>
      <w:r w:rsidR="00846C6C" w:rsidRPr="00C16E10">
        <w:rPr>
          <w:color w:val="auto"/>
        </w:rPr>
        <w:t>the</w:t>
      </w:r>
      <w:r w:rsidR="00696009">
        <w:rPr>
          <w:color w:val="auto"/>
        </w:rPr>
        <w:t xml:space="preserve"> </w:t>
      </w:r>
      <w:r w:rsidR="001B7606">
        <w:rPr>
          <w:color w:val="auto"/>
        </w:rPr>
        <w:t xml:space="preserve">manufacturing </w:t>
      </w:r>
      <w:r w:rsidR="00846C6C" w:rsidRPr="00C16E10">
        <w:rPr>
          <w:color w:val="auto"/>
        </w:rPr>
        <w:t>instructions</w:t>
      </w:r>
      <w:r w:rsidR="00B439EB">
        <w:rPr>
          <w:color w:val="auto"/>
        </w:rPr>
        <w:t>.</w:t>
      </w:r>
    </w:p>
    <w:p w14:paraId="130C186D" w14:textId="77777777" w:rsidR="00821EB8" w:rsidRDefault="00821EB8" w:rsidP="00BA47B4">
      <w:pPr>
        <w:pBdr>
          <w:top w:val="nil"/>
          <w:left w:val="nil"/>
          <w:bottom w:val="nil"/>
          <w:right w:val="nil"/>
          <w:between w:val="nil"/>
        </w:pBdr>
        <w:autoSpaceDE/>
        <w:autoSpaceDN/>
        <w:snapToGrid w:val="0"/>
        <w:rPr>
          <w:color w:val="auto"/>
        </w:rPr>
      </w:pPr>
    </w:p>
    <w:p w14:paraId="47E6DB7B" w14:textId="17B5D5D5" w:rsidR="0057271B" w:rsidRPr="00C16E10" w:rsidRDefault="0057271B" w:rsidP="00BA47B4">
      <w:pPr>
        <w:numPr>
          <w:ilvl w:val="1"/>
          <w:numId w:val="30"/>
        </w:numPr>
        <w:pBdr>
          <w:top w:val="nil"/>
          <w:left w:val="nil"/>
          <w:bottom w:val="nil"/>
          <w:right w:val="nil"/>
          <w:between w:val="nil"/>
        </w:pBdr>
        <w:autoSpaceDE/>
        <w:autoSpaceDN/>
        <w:snapToGrid w:val="0"/>
        <w:rPr>
          <w:color w:val="auto"/>
        </w:rPr>
      </w:pPr>
      <w:r w:rsidRPr="00C16E10">
        <w:rPr>
          <w:color w:val="auto"/>
        </w:rPr>
        <w:t xml:space="preserve">Mount the camera directly above the </w:t>
      </w:r>
      <w:r w:rsidR="00864D02">
        <w:rPr>
          <w:color w:val="auto"/>
        </w:rPr>
        <w:t>device</w:t>
      </w:r>
      <w:r w:rsidR="00696009">
        <w:rPr>
          <w:color w:val="auto"/>
        </w:rPr>
        <w:t>,</w:t>
      </w:r>
      <w:r w:rsidR="00864D02" w:rsidRPr="00C16E10">
        <w:rPr>
          <w:color w:val="auto"/>
        </w:rPr>
        <w:t xml:space="preserve"> </w:t>
      </w:r>
      <w:r w:rsidR="003305E9">
        <w:rPr>
          <w:color w:val="auto"/>
        </w:rPr>
        <w:t xml:space="preserve">so it </w:t>
      </w:r>
      <w:r w:rsidR="00385208" w:rsidRPr="00C16E10">
        <w:rPr>
          <w:color w:val="auto"/>
        </w:rPr>
        <w:t>fac</w:t>
      </w:r>
      <w:r w:rsidR="003305E9">
        <w:rPr>
          <w:color w:val="auto"/>
        </w:rPr>
        <w:t>es</w:t>
      </w:r>
      <w:r w:rsidR="00385208" w:rsidRPr="00C16E10">
        <w:rPr>
          <w:color w:val="auto"/>
        </w:rPr>
        <w:t xml:space="preserve"> downward</w:t>
      </w:r>
      <w:r w:rsidR="00F4582D">
        <w:rPr>
          <w:color w:val="auto"/>
        </w:rPr>
        <w:t>. The camera should be</w:t>
      </w:r>
      <w:r w:rsidR="00696009">
        <w:rPr>
          <w:color w:val="auto"/>
        </w:rPr>
        <w:t xml:space="preserve"> </w:t>
      </w:r>
      <w:r w:rsidRPr="00C16E10">
        <w:rPr>
          <w:color w:val="auto"/>
        </w:rPr>
        <w:t>connect</w:t>
      </w:r>
      <w:r w:rsidR="00385208" w:rsidRPr="00C16E10">
        <w:rPr>
          <w:color w:val="auto"/>
        </w:rPr>
        <w:t>ed</w:t>
      </w:r>
      <w:r w:rsidRPr="00C16E10">
        <w:rPr>
          <w:color w:val="auto"/>
        </w:rPr>
        <w:t xml:space="preserve"> to the computer.</w:t>
      </w:r>
    </w:p>
    <w:p w14:paraId="46B2AA3C" w14:textId="77777777" w:rsidR="00821EB8" w:rsidRDefault="00821EB8" w:rsidP="00BA47B4">
      <w:pPr>
        <w:pBdr>
          <w:top w:val="nil"/>
          <w:left w:val="nil"/>
          <w:bottom w:val="nil"/>
          <w:right w:val="nil"/>
          <w:between w:val="nil"/>
        </w:pBdr>
        <w:autoSpaceDE/>
        <w:autoSpaceDN/>
        <w:snapToGrid w:val="0"/>
        <w:rPr>
          <w:color w:val="auto"/>
        </w:rPr>
      </w:pPr>
    </w:p>
    <w:p w14:paraId="7E7ED2A6" w14:textId="2187F157" w:rsidR="0057271B" w:rsidRPr="00C16E10" w:rsidRDefault="0057271B" w:rsidP="00BA47B4">
      <w:pPr>
        <w:numPr>
          <w:ilvl w:val="1"/>
          <w:numId w:val="30"/>
        </w:numPr>
        <w:pBdr>
          <w:top w:val="nil"/>
          <w:left w:val="nil"/>
          <w:bottom w:val="nil"/>
          <w:right w:val="nil"/>
          <w:between w:val="nil"/>
        </w:pBdr>
        <w:autoSpaceDE/>
        <w:autoSpaceDN/>
        <w:snapToGrid w:val="0"/>
        <w:rPr>
          <w:color w:val="auto"/>
        </w:rPr>
      </w:pPr>
      <w:r w:rsidRPr="00C16E10">
        <w:rPr>
          <w:color w:val="auto"/>
        </w:rPr>
        <w:t xml:space="preserve">Install the </w:t>
      </w:r>
      <w:r w:rsidR="00696009" w:rsidRPr="00696009">
        <w:rPr>
          <w:color w:val="auto"/>
        </w:rPr>
        <w:t xml:space="preserve">driver's </w:t>
      </w:r>
      <w:r w:rsidRPr="00C16E10">
        <w:rPr>
          <w:color w:val="auto"/>
        </w:rPr>
        <w:t>software required by the camera</w:t>
      </w:r>
      <w:r w:rsidR="00846C6C" w:rsidRPr="00C16E10">
        <w:rPr>
          <w:color w:val="auto"/>
        </w:rPr>
        <w:t xml:space="preserve"> (follow</w:t>
      </w:r>
      <w:r w:rsidR="00385208" w:rsidRPr="00C16E10">
        <w:rPr>
          <w:color w:val="auto"/>
        </w:rPr>
        <w:t>ing</w:t>
      </w:r>
      <w:r w:rsidR="00846C6C" w:rsidRPr="00C16E10">
        <w:rPr>
          <w:color w:val="auto"/>
        </w:rPr>
        <w:t xml:space="preserve"> the </w:t>
      </w:r>
      <w:r w:rsidR="00F83DCA" w:rsidRPr="00C16E10">
        <w:rPr>
          <w:color w:val="auto"/>
        </w:rPr>
        <w:t>manufactur</w:t>
      </w:r>
      <w:r w:rsidR="00F83DCA">
        <w:rPr>
          <w:color w:val="auto"/>
        </w:rPr>
        <w:t>ing</w:t>
      </w:r>
      <w:r w:rsidR="00F83DCA" w:rsidRPr="00C16E10">
        <w:rPr>
          <w:color w:val="auto"/>
        </w:rPr>
        <w:t xml:space="preserve"> </w:t>
      </w:r>
      <w:r w:rsidR="00846C6C" w:rsidRPr="00C16E10">
        <w:rPr>
          <w:color w:val="auto"/>
        </w:rPr>
        <w:t>instructions)</w:t>
      </w:r>
      <w:r w:rsidRPr="00C16E10">
        <w:rPr>
          <w:color w:val="auto"/>
        </w:rPr>
        <w:t>.</w:t>
      </w:r>
    </w:p>
    <w:p w14:paraId="5A9965C0" w14:textId="77777777" w:rsidR="00821EB8" w:rsidRDefault="00821EB8" w:rsidP="00BA47B4">
      <w:pPr>
        <w:pBdr>
          <w:top w:val="nil"/>
          <w:left w:val="nil"/>
          <w:bottom w:val="nil"/>
          <w:right w:val="nil"/>
          <w:between w:val="nil"/>
        </w:pBdr>
        <w:autoSpaceDE/>
        <w:autoSpaceDN/>
        <w:snapToGrid w:val="0"/>
        <w:rPr>
          <w:color w:val="auto"/>
        </w:rPr>
      </w:pPr>
    </w:p>
    <w:p w14:paraId="626429C2" w14:textId="06E3CE33" w:rsidR="0057271B" w:rsidRPr="00C16E10" w:rsidRDefault="0057271B" w:rsidP="00BA47B4">
      <w:pPr>
        <w:numPr>
          <w:ilvl w:val="1"/>
          <w:numId w:val="30"/>
        </w:numPr>
        <w:pBdr>
          <w:top w:val="nil"/>
          <w:left w:val="nil"/>
          <w:bottom w:val="nil"/>
          <w:right w:val="nil"/>
          <w:between w:val="nil"/>
        </w:pBdr>
        <w:autoSpaceDE/>
        <w:autoSpaceDN/>
        <w:snapToGrid w:val="0"/>
        <w:rPr>
          <w:color w:val="auto"/>
        </w:rPr>
      </w:pPr>
      <w:r w:rsidRPr="00C16E10">
        <w:rPr>
          <w:color w:val="auto"/>
        </w:rPr>
        <w:t xml:space="preserve">If the camera </w:t>
      </w:r>
      <w:r w:rsidR="00F83DCA">
        <w:rPr>
          <w:color w:val="auto"/>
        </w:rPr>
        <w:t xml:space="preserve">includes </w:t>
      </w:r>
      <w:r w:rsidRPr="00C16E10">
        <w:rPr>
          <w:color w:val="auto"/>
        </w:rPr>
        <w:t xml:space="preserve">zoom lens, adjust </w:t>
      </w:r>
      <w:r w:rsidR="00F4582D">
        <w:rPr>
          <w:color w:val="auto"/>
        </w:rPr>
        <w:t xml:space="preserve">them </w:t>
      </w:r>
      <w:r w:rsidR="003305E9">
        <w:rPr>
          <w:color w:val="auto"/>
        </w:rPr>
        <w:t>to</w:t>
      </w:r>
      <w:r w:rsidR="00385208" w:rsidRPr="00C16E10">
        <w:rPr>
          <w:color w:val="auto"/>
        </w:rPr>
        <w:t xml:space="preserve"> fit perfectly</w:t>
      </w:r>
      <w:r w:rsidRPr="00C16E10">
        <w:rPr>
          <w:color w:val="auto"/>
        </w:rPr>
        <w:t xml:space="preserve"> </w:t>
      </w:r>
      <w:r w:rsidR="00696009">
        <w:rPr>
          <w:color w:val="auto"/>
        </w:rPr>
        <w:t xml:space="preserve">in </w:t>
      </w:r>
      <w:r w:rsidR="00696009" w:rsidRPr="00696009">
        <w:rPr>
          <w:color w:val="auto"/>
        </w:rPr>
        <w:t>the camera's display</w:t>
      </w:r>
      <w:r w:rsidR="00385208" w:rsidRPr="00C16E10">
        <w:rPr>
          <w:color w:val="auto"/>
        </w:rPr>
        <w:t>.</w:t>
      </w:r>
    </w:p>
    <w:p w14:paraId="663CF657" w14:textId="77777777" w:rsidR="00821EB8" w:rsidRDefault="00821EB8" w:rsidP="00BA47B4">
      <w:pPr>
        <w:pBdr>
          <w:top w:val="nil"/>
          <w:left w:val="nil"/>
          <w:bottom w:val="nil"/>
          <w:right w:val="nil"/>
          <w:between w:val="nil"/>
        </w:pBdr>
        <w:autoSpaceDE/>
        <w:autoSpaceDN/>
        <w:snapToGrid w:val="0"/>
        <w:rPr>
          <w:color w:val="auto"/>
        </w:rPr>
      </w:pPr>
    </w:p>
    <w:p w14:paraId="37A2D044" w14:textId="3BDD52B6" w:rsidR="0057271B" w:rsidRPr="00C16E10" w:rsidRDefault="0057271B" w:rsidP="00BA47B4">
      <w:pPr>
        <w:numPr>
          <w:ilvl w:val="1"/>
          <w:numId w:val="30"/>
        </w:numPr>
        <w:pBdr>
          <w:top w:val="nil"/>
          <w:left w:val="nil"/>
          <w:bottom w:val="nil"/>
          <w:right w:val="nil"/>
          <w:between w:val="nil"/>
        </w:pBdr>
        <w:autoSpaceDE/>
        <w:autoSpaceDN/>
        <w:snapToGrid w:val="0"/>
        <w:rPr>
          <w:color w:val="auto"/>
        </w:rPr>
      </w:pPr>
      <w:r w:rsidRPr="00C16E10">
        <w:rPr>
          <w:color w:val="auto"/>
        </w:rPr>
        <w:t xml:space="preserve">Turn off </w:t>
      </w:r>
      <w:r w:rsidR="00415025" w:rsidRPr="00C16E10">
        <w:rPr>
          <w:color w:val="auto"/>
        </w:rPr>
        <w:t xml:space="preserve">the camera autofocus </w:t>
      </w:r>
      <w:r w:rsidR="00E72447">
        <w:rPr>
          <w:color w:val="auto"/>
        </w:rPr>
        <w:t>(</w:t>
      </w:r>
      <w:r w:rsidR="00864D02">
        <w:rPr>
          <w:color w:val="auto"/>
        </w:rPr>
        <w:t>AF</w:t>
      </w:r>
      <w:r w:rsidR="00E72447">
        <w:rPr>
          <w:color w:val="auto"/>
        </w:rPr>
        <w:t>)</w:t>
      </w:r>
      <w:r w:rsidR="00864D02">
        <w:rPr>
          <w:color w:val="auto"/>
        </w:rPr>
        <w:t xml:space="preserve"> </w:t>
      </w:r>
      <w:r w:rsidR="00415025" w:rsidRPr="00C16E10">
        <w:rPr>
          <w:color w:val="auto"/>
        </w:rPr>
        <w:t xml:space="preserve">mode </w:t>
      </w:r>
      <w:r w:rsidR="00702DA3" w:rsidRPr="00C16E10">
        <w:rPr>
          <w:color w:val="auto"/>
        </w:rPr>
        <w:t xml:space="preserve">following </w:t>
      </w:r>
      <w:r w:rsidR="00846C6C" w:rsidRPr="00C16E10">
        <w:rPr>
          <w:color w:val="auto"/>
        </w:rPr>
        <w:t xml:space="preserve">the </w:t>
      </w:r>
      <w:r w:rsidR="00E72447" w:rsidRPr="00E72447">
        <w:rPr>
          <w:color w:val="auto"/>
        </w:rPr>
        <w:t>manufacturing</w:t>
      </w:r>
      <w:r w:rsidR="00E72447">
        <w:rPr>
          <w:color w:val="auto"/>
        </w:rPr>
        <w:t xml:space="preserve"> </w:t>
      </w:r>
      <w:r w:rsidR="00846C6C" w:rsidRPr="00C16E10">
        <w:rPr>
          <w:color w:val="auto"/>
        </w:rPr>
        <w:t>software</w:t>
      </w:r>
      <w:r w:rsidRPr="00C16E10">
        <w:rPr>
          <w:color w:val="auto"/>
        </w:rPr>
        <w:t>.</w:t>
      </w:r>
    </w:p>
    <w:p w14:paraId="45806DC6" w14:textId="77777777" w:rsidR="00821EB8" w:rsidRPr="00821EB8" w:rsidRDefault="00821EB8" w:rsidP="00BA47B4">
      <w:pPr>
        <w:pBdr>
          <w:top w:val="nil"/>
          <w:left w:val="nil"/>
          <w:bottom w:val="nil"/>
          <w:right w:val="nil"/>
          <w:between w:val="nil"/>
        </w:pBdr>
        <w:autoSpaceDE/>
        <w:autoSpaceDN/>
        <w:snapToGrid w:val="0"/>
        <w:rPr>
          <w:color w:val="auto"/>
        </w:rPr>
      </w:pPr>
    </w:p>
    <w:p w14:paraId="7C1CA3E8" w14:textId="229B6A31" w:rsidR="0057271B" w:rsidRPr="00C16E10" w:rsidRDefault="00424C63" w:rsidP="00BA47B4">
      <w:pPr>
        <w:numPr>
          <w:ilvl w:val="1"/>
          <w:numId w:val="30"/>
        </w:numPr>
        <w:pBdr>
          <w:top w:val="nil"/>
          <w:left w:val="nil"/>
          <w:bottom w:val="nil"/>
          <w:right w:val="nil"/>
          <w:between w:val="nil"/>
        </w:pBdr>
        <w:autoSpaceDE/>
        <w:autoSpaceDN/>
        <w:snapToGrid w:val="0"/>
        <w:rPr>
          <w:color w:val="auto"/>
        </w:rPr>
      </w:pPr>
      <w:r w:rsidRPr="00424C63">
        <w:rPr>
          <w:rFonts w:cstheme="minorHAnsi"/>
          <w:color w:val="auto"/>
        </w:rPr>
        <w:t>Ensure that the camera is working correctly in real-time and test the video capture mode until it is ready to use</w:t>
      </w:r>
      <w:r>
        <w:rPr>
          <w:rFonts w:cstheme="minorHAnsi"/>
          <w:color w:val="auto"/>
        </w:rPr>
        <w:t>.</w:t>
      </w:r>
    </w:p>
    <w:p w14:paraId="71C8E800" w14:textId="77777777" w:rsidR="0057271B" w:rsidRPr="00C16E10" w:rsidRDefault="0057271B" w:rsidP="00BA47B4">
      <w:pPr>
        <w:pBdr>
          <w:top w:val="nil"/>
          <w:left w:val="nil"/>
          <w:bottom w:val="nil"/>
          <w:right w:val="nil"/>
          <w:between w:val="nil"/>
        </w:pBdr>
        <w:snapToGrid w:val="0"/>
        <w:rPr>
          <w:color w:val="auto"/>
        </w:rPr>
      </w:pPr>
    </w:p>
    <w:p w14:paraId="4379376B" w14:textId="77777777" w:rsidR="0057271B" w:rsidRPr="00D437C6" w:rsidRDefault="0057271B" w:rsidP="00BA47B4">
      <w:pPr>
        <w:numPr>
          <w:ilvl w:val="0"/>
          <w:numId w:val="30"/>
        </w:numPr>
        <w:pBdr>
          <w:top w:val="nil"/>
          <w:left w:val="nil"/>
          <w:bottom w:val="nil"/>
          <w:right w:val="nil"/>
          <w:between w:val="nil"/>
        </w:pBdr>
        <w:autoSpaceDE/>
        <w:autoSpaceDN/>
        <w:snapToGrid w:val="0"/>
        <w:rPr>
          <w:color w:val="auto"/>
          <w:highlight w:val="yellow"/>
        </w:rPr>
      </w:pPr>
      <w:r w:rsidRPr="00D437C6">
        <w:rPr>
          <w:b/>
          <w:color w:val="auto"/>
          <w:highlight w:val="yellow"/>
        </w:rPr>
        <w:t>Environmental enrichment protocol (see Figure 1)</w:t>
      </w:r>
    </w:p>
    <w:p w14:paraId="1C4FE19C" w14:textId="2E6F52D0" w:rsidR="0057271B" w:rsidRPr="00C16E10" w:rsidRDefault="0057271B" w:rsidP="00BA47B4">
      <w:pPr>
        <w:pBdr>
          <w:top w:val="nil"/>
          <w:left w:val="nil"/>
          <w:bottom w:val="nil"/>
          <w:right w:val="nil"/>
          <w:between w:val="nil"/>
        </w:pBdr>
        <w:snapToGrid w:val="0"/>
        <w:rPr>
          <w:color w:val="auto"/>
        </w:rPr>
      </w:pPr>
    </w:p>
    <w:p w14:paraId="653E1BA3" w14:textId="16822CD3" w:rsidR="00063AA2" w:rsidRPr="00C16E10" w:rsidRDefault="00544B8E" w:rsidP="00BA47B4">
      <w:pPr>
        <w:pStyle w:val="ListParagraph"/>
        <w:ind w:left="0"/>
        <w:rPr>
          <w:color w:val="auto"/>
        </w:rPr>
      </w:pPr>
      <w:r>
        <w:rPr>
          <w:color w:val="auto"/>
        </w:rPr>
        <w:t>NOTE: Three-mont</w:t>
      </w:r>
      <w:r w:rsidR="00062150">
        <w:rPr>
          <w:color w:val="auto"/>
        </w:rPr>
        <w:t>h</w:t>
      </w:r>
      <w:r>
        <w:rPr>
          <w:color w:val="auto"/>
        </w:rPr>
        <w:t xml:space="preserve"> old male Wistar rats </w:t>
      </w:r>
      <w:r w:rsidR="00864D02">
        <w:rPr>
          <w:color w:val="auto"/>
        </w:rPr>
        <w:t xml:space="preserve">were </w:t>
      </w:r>
      <w:r>
        <w:rPr>
          <w:color w:val="auto"/>
        </w:rPr>
        <w:t>used for this exp</w:t>
      </w:r>
      <w:r w:rsidR="00062150">
        <w:rPr>
          <w:color w:val="auto"/>
        </w:rPr>
        <w:t xml:space="preserve">eriment </w:t>
      </w:r>
      <w:r w:rsidR="00864D02">
        <w:rPr>
          <w:color w:val="auto"/>
        </w:rPr>
        <w:t>and</w:t>
      </w:r>
      <w:r w:rsidR="00FC6001">
        <w:rPr>
          <w:color w:val="auto"/>
        </w:rPr>
        <w:t xml:space="preserve"> were</w:t>
      </w:r>
      <w:r w:rsidR="00062150">
        <w:rPr>
          <w:color w:val="auto"/>
        </w:rPr>
        <w:t xml:space="preserve"> maintained under natural dark-light conditions. </w:t>
      </w:r>
    </w:p>
    <w:p w14:paraId="1B8606C9" w14:textId="77777777" w:rsidR="000B55A3" w:rsidRPr="00C16E10" w:rsidRDefault="000B55A3" w:rsidP="00BA47B4">
      <w:pPr>
        <w:pStyle w:val="ListParagraph"/>
        <w:ind w:left="0"/>
        <w:rPr>
          <w:color w:val="auto"/>
        </w:rPr>
      </w:pPr>
    </w:p>
    <w:p w14:paraId="3F8EDA10" w14:textId="0B35DEDA" w:rsidR="0057271B" w:rsidRPr="003357E5" w:rsidRDefault="0057271B" w:rsidP="00BA47B4">
      <w:pPr>
        <w:numPr>
          <w:ilvl w:val="1"/>
          <w:numId w:val="30"/>
        </w:numPr>
        <w:pBdr>
          <w:top w:val="nil"/>
          <w:left w:val="nil"/>
          <w:bottom w:val="nil"/>
          <w:right w:val="nil"/>
          <w:between w:val="nil"/>
        </w:pBdr>
        <w:autoSpaceDE/>
        <w:autoSpaceDN/>
        <w:snapToGrid w:val="0"/>
        <w:rPr>
          <w:color w:val="auto"/>
          <w:highlight w:val="yellow"/>
        </w:rPr>
      </w:pPr>
      <w:r w:rsidRPr="003357E5">
        <w:rPr>
          <w:color w:val="auto"/>
          <w:highlight w:val="yellow"/>
        </w:rPr>
        <w:t xml:space="preserve">Place </w:t>
      </w:r>
      <w:r w:rsidR="00062150" w:rsidRPr="003357E5">
        <w:rPr>
          <w:color w:val="auto"/>
          <w:highlight w:val="yellow"/>
        </w:rPr>
        <w:t xml:space="preserve">sawdust bedding </w:t>
      </w:r>
      <w:r w:rsidRPr="003357E5">
        <w:rPr>
          <w:color w:val="auto"/>
          <w:highlight w:val="yellow"/>
        </w:rPr>
        <w:t>in a transparent acrylic square arena</w:t>
      </w:r>
      <w:r w:rsidR="00062150" w:rsidRPr="003357E5">
        <w:rPr>
          <w:color w:val="auto"/>
          <w:highlight w:val="yellow"/>
        </w:rPr>
        <w:t xml:space="preserve"> </w:t>
      </w:r>
      <w:r w:rsidRPr="003357E5">
        <w:rPr>
          <w:color w:val="auto"/>
          <w:highlight w:val="yellow"/>
        </w:rPr>
        <w:t xml:space="preserve">(50 </w:t>
      </w:r>
      <w:r w:rsidR="003305E9" w:rsidRPr="003357E5">
        <w:rPr>
          <w:color w:val="auto"/>
          <w:highlight w:val="yellow"/>
        </w:rPr>
        <w:t>x</w:t>
      </w:r>
      <w:r w:rsidRPr="003357E5">
        <w:rPr>
          <w:color w:val="auto"/>
          <w:highlight w:val="yellow"/>
        </w:rPr>
        <w:t xml:space="preserve"> 50 </w:t>
      </w:r>
      <w:r w:rsidR="003305E9" w:rsidRPr="003357E5">
        <w:rPr>
          <w:color w:val="auto"/>
          <w:highlight w:val="yellow"/>
        </w:rPr>
        <w:t>x</w:t>
      </w:r>
      <w:r w:rsidRPr="003357E5">
        <w:rPr>
          <w:color w:val="auto"/>
          <w:highlight w:val="yellow"/>
        </w:rPr>
        <w:t xml:space="preserve"> 50 cm).</w:t>
      </w:r>
    </w:p>
    <w:p w14:paraId="57AF42CF" w14:textId="77777777" w:rsidR="009B3701" w:rsidRPr="003357E5" w:rsidRDefault="009B3701" w:rsidP="00BA47B4">
      <w:pPr>
        <w:pBdr>
          <w:top w:val="nil"/>
          <w:left w:val="nil"/>
          <w:bottom w:val="nil"/>
          <w:right w:val="nil"/>
          <w:between w:val="nil"/>
        </w:pBdr>
        <w:autoSpaceDE/>
        <w:autoSpaceDN/>
        <w:snapToGrid w:val="0"/>
        <w:rPr>
          <w:color w:val="auto"/>
          <w:highlight w:val="yellow"/>
        </w:rPr>
      </w:pPr>
    </w:p>
    <w:p w14:paraId="66508116" w14:textId="77A2A0D0" w:rsidR="0057271B" w:rsidRPr="003357E5" w:rsidRDefault="0057271B" w:rsidP="00BA47B4">
      <w:pPr>
        <w:numPr>
          <w:ilvl w:val="1"/>
          <w:numId w:val="30"/>
        </w:numPr>
        <w:pBdr>
          <w:top w:val="nil"/>
          <w:left w:val="nil"/>
          <w:bottom w:val="nil"/>
          <w:right w:val="nil"/>
          <w:between w:val="nil"/>
        </w:pBdr>
        <w:autoSpaceDE/>
        <w:autoSpaceDN/>
        <w:snapToGrid w:val="0"/>
        <w:rPr>
          <w:color w:val="auto"/>
          <w:highlight w:val="yellow"/>
        </w:rPr>
      </w:pPr>
      <w:r w:rsidRPr="003357E5">
        <w:rPr>
          <w:color w:val="auto"/>
          <w:highlight w:val="yellow"/>
        </w:rPr>
        <w:t xml:space="preserve">Put three different kinds of toys </w:t>
      </w:r>
      <w:r w:rsidR="00702DA3" w:rsidRPr="003357E5">
        <w:rPr>
          <w:color w:val="auto"/>
          <w:highlight w:val="yellow"/>
        </w:rPr>
        <w:t>on</w:t>
      </w:r>
      <w:r w:rsidRPr="003357E5">
        <w:rPr>
          <w:color w:val="auto"/>
          <w:highlight w:val="yellow"/>
        </w:rPr>
        <w:t xml:space="preserve"> the arena</w:t>
      </w:r>
      <w:r w:rsidR="00062150" w:rsidRPr="003357E5">
        <w:rPr>
          <w:color w:val="auto"/>
          <w:highlight w:val="yellow"/>
        </w:rPr>
        <w:t xml:space="preserve"> for rodents</w:t>
      </w:r>
      <w:r w:rsidR="00FC6001" w:rsidRPr="003357E5">
        <w:rPr>
          <w:color w:val="auto"/>
          <w:highlight w:val="yellow"/>
        </w:rPr>
        <w:t xml:space="preserve"> to interact with</w:t>
      </w:r>
      <w:r w:rsidRPr="003357E5">
        <w:rPr>
          <w:color w:val="auto"/>
          <w:highlight w:val="yellow"/>
        </w:rPr>
        <w:t xml:space="preserve"> (</w:t>
      </w:r>
      <w:r w:rsidR="00AD5B1F">
        <w:rPr>
          <w:color w:val="auto"/>
          <w:highlight w:val="yellow"/>
        </w:rPr>
        <w:t>e.g.</w:t>
      </w:r>
      <w:r w:rsidR="00063AA2" w:rsidRPr="003357E5">
        <w:rPr>
          <w:color w:val="auto"/>
          <w:highlight w:val="yellow"/>
        </w:rPr>
        <w:t>,</w:t>
      </w:r>
      <w:r w:rsidR="00062150" w:rsidRPr="003357E5">
        <w:rPr>
          <w:color w:val="auto"/>
          <w:highlight w:val="yellow"/>
        </w:rPr>
        <w:t xml:space="preserve"> </w:t>
      </w:r>
      <w:r w:rsidRPr="003357E5">
        <w:rPr>
          <w:color w:val="auto"/>
          <w:highlight w:val="yellow"/>
        </w:rPr>
        <w:t>activity wheels, double deck, stairs, etc.).</w:t>
      </w:r>
    </w:p>
    <w:p w14:paraId="68F0C400" w14:textId="77777777" w:rsidR="009B3701" w:rsidRPr="003357E5" w:rsidRDefault="009B3701" w:rsidP="00BA47B4">
      <w:pPr>
        <w:pBdr>
          <w:top w:val="nil"/>
          <w:left w:val="nil"/>
          <w:bottom w:val="nil"/>
          <w:right w:val="nil"/>
          <w:between w:val="nil"/>
        </w:pBdr>
        <w:autoSpaceDE/>
        <w:autoSpaceDN/>
        <w:snapToGrid w:val="0"/>
        <w:rPr>
          <w:color w:val="auto"/>
          <w:highlight w:val="yellow"/>
        </w:rPr>
      </w:pPr>
    </w:p>
    <w:p w14:paraId="39750AB3" w14:textId="5FE5B74C" w:rsidR="0057271B" w:rsidRPr="003357E5" w:rsidRDefault="0057271B" w:rsidP="00BA47B4">
      <w:pPr>
        <w:numPr>
          <w:ilvl w:val="1"/>
          <w:numId w:val="30"/>
        </w:numPr>
        <w:pBdr>
          <w:top w:val="nil"/>
          <w:left w:val="nil"/>
          <w:bottom w:val="nil"/>
          <w:right w:val="nil"/>
          <w:between w:val="nil"/>
        </w:pBdr>
        <w:autoSpaceDE/>
        <w:autoSpaceDN/>
        <w:snapToGrid w:val="0"/>
        <w:rPr>
          <w:color w:val="auto"/>
          <w:highlight w:val="yellow"/>
        </w:rPr>
      </w:pPr>
      <w:r w:rsidRPr="003357E5">
        <w:rPr>
          <w:color w:val="auto"/>
          <w:highlight w:val="yellow"/>
        </w:rPr>
        <w:t xml:space="preserve">Add </w:t>
      </w:r>
      <w:r w:rsidR="00062150" w:rsidRPr="003357E5">
        <w:rPr>
          <w:color w:val="auto"/>
          <w:highlight w:val="yellow"/>
        </w:rPr>
        <w:t>four 2-in</w:t>
      </w:r>
      <w:r w:rsidR="002A5824" w:rsidRPr="003357E5">
        <w:rPr>
          <w:color w:val="auto"/>
          <w:highlight w:val="yellow"/>
        </w:rPr>
        <w:t>ches and four curved gray opaque PVC tubes</w:t>
      </w:r>
      <w:r w:rsidRPr="003357E5">
        <w:rPr>
          <w:color w:val="auto"/>
          <w:highlight w:val="yellow"/>
        </w:rPr>
        <w:t>.</w:t>
      </w:r>
    </w:p>
    <w:p w14:paraId="61DEC614" w14:textId="77777777" w:rsidR="009B3701" w:rsidRPr="003357E5" w:rsidRDefault="009B3701" w:rsidP="00BA47B4">
      <w:pPr>
        <w:pBdr>
          <w:top w:val="nil"/>
          <w:left w:val="nil"/>
          <w:bottom w:val="nil"/>
          <w:right w:val="nil"/>
          <w:between w:val="nil"/>
        </w:pBdr>
        <w:autoSpaceDE/>
        <w:autoSpaceDN/>
        <w:snapToGrid w:val="0"/>
        <w:rPr>
          <w:color w:val="auto"/>
          <w:highlight w:val="yellow"/>
        </w:rPr>
      </w:pPr>
    </w:p>
    <w:p w14:paraId="5A284978" w14:textId="0AB5D0CE" w:rsidR="0057271B" w:rsidRPr="003357E5" w:rsidRDefault="002A5824" w:rsidP="00BA47B4">
      <w:pPr>
        <w:numPr>
          <w:ilvl w:val="1"/>
          <w:numId w:val="30"/>
        </w:numPr>
        <w:pBdr>
          <w:top w:val="nil"/>
          <w:left w:val="nil"/>
          <w:bottom w:val="nil"/>
          <w:right w:val="nil"/>
          <w:between w:val="nil"/>
        </w:pBdr>
        <w:autoSpaceDE/>
        <w:autoSpaceDN/>
        <w:snapToGrid w:val="0"/>
        <w:rPr>
          <w:color w:val="auto"/>
          <w:highlight w:val="yellow"/>
        </w:rPr>
      </w:pPr>
      <w:r w:rsidRPr="003357E5">
        <w:rPr>
          <w:color w:val="auto"/>
          <w:highlight w:val="yellow"/>
        </w:rPr>
        <w:t xml:space="preserve">Provide </w:t>
      </w:r>
      <w:r w:rsidR="0057271B" w:rsidRPr="003357E5">
        <w:rPr>
          <w:color w:val="auto"/>
          <w:highlight w:val="yellow"/>
        </w:rPr>
        <w:t xml:space="preserve">food and water dispensers </w:t>
      </w:r>
      <w:r w:rsidR="00B82AE6" w:rsidRPr="003357E5">
        <w:rPr>
          <w:color w:val="auto"/>
          <w:highlight w:val="yellow"/>
        </w:rPr>
        <w:t xml:space="preserve">with </w:t>
      </w:r>
      <w:r w:rsidR="0057271B" w:rsidRPr="004361E1">
        <w:rPr>
          <w:i/>
          <w:iCs/>
          <w:color w:val="auto"/>
          <w:highlight w:val="yellow"/>
        </w:rPr>
        <w:t>ad</w:t>
      </w:r>
      <w:r w:rsidR="000F61DE" w:rsidRPr="004361E1">
        <w:rPr>
          <w:i/>
          <w:iCs/>
          <w:color w:val="auto"/>
          <w:highlight w:val="yellow"/>
        </w:rPr>
        <w:t xml:space="preserve"> </w:t>
      </w:r>
      <w:r w:rsidR="0057271B" w:rsidRPr="004361E1">
        <w:rPr>
          <w:i/>
          <w:iCs/>
          <w:color w:val="auto"/>
          <w:highlight w:val="yellow"/>
        </w:rPr>
        <w:t>libitum</w:t>
      </w:r>
      <w:r w:rsidR="0057271B" w:rsidRPr="003357E5">
        <w:rPr>
          <w:color w:val="auto"/>
          <w:highlight w:val="yellow"/>
        </w:rPr>
        <w:t xml:space="preserve"> access to animals.</w:t>
      </w:r>
    </w:p>
    <w:p w14:paraId="4D11469F" w14:textId="77777777" w:rsidR="009B3701" w:rsidRPr="003357E5" w:rsidRDefault="009B3701" w:rsidP="00BA47B4">
      <w:pPr>
        <w:pBdr>
          <w:top w:val="nil"/>
          <w:left w:val="nil"/>
          <w:bottom w:val="nil"/>
          <w:right w:val="nil"/>
          <w:between w:val="nil"/>
        </w:pBdr>
        <w:autoSpaceDE/>
        <w:autoSpaceDN/>
        <w:snapToGrid w:val="0"/>
        <w:rPr>
          <w:color w:val="auto"/>
          <w:highlight w:val="yellow"/>
        </w:rPr>
      </w:pPr>
    </w:p>
    <w:p w14:paraId="569775A1" w14:textId="43E0B4A2" w:rsidR="0057271B" w:rsidRPr="003357E5" w:rsidRDefault="002A5824" w:rsidP="00BA47B4">
      <w:pPr>
        <w:numPr>
          <w:ilvl w:val="1"/>
          <w:numId w:val="30"/>
        </w:numPr>
        <w:pBdr>
          <w:top w:val="nil"/>
          <w:left w:val="nil"/>
          <w:bottom w:val="nil"/>
          <w:right w:val="nil"/>
          <w:between w:val="nil"/>
        </w:pBdr>
        <w:autoSpaceDE/>
        <w:autoSpaceDN/>
        <w:snapToGrid w:val="0"/>
        <w:rPr>
          <w:color w:val="auto"/>
          <w:highlight w:val="yellow"/>
        </w:rPr>
      </w:pPr>
      <w:r w:rsidRPr="003357E5">
        <w:rPr>
          <w:color w:val="auto"/>
          <w:highlight w:val="yellow"/>
        </w:rPr>
        <w:t xml:space="preserve">Place </w:t>
      </w:r>
      <w:r w:rsidR="00063AA2" w:rsidRPr="003357E5">
        <w:rPr>
          <w:color w:val="auto"/>
          <w:highlight w:val="yellow"/>
        </w:rPr>
        <w:t>three</w:t>
      </w:r>
      <w:r w:rsidR="0057271B" w:rsidRPr="003357E5">
        <w:rPr>
          <w:color w:val="auto"/>
          <w:highlight w:val="yellow"/>
        </w:rPr>
        <w:t xml:space="preserve"> rodents per cage in</w:t>
      </w:r>
      <w:r w:rsidRPr="003357E5">
        <w:rPr>
          <w:color w:val="auto"/>
          <w:highlight w:val="yellow"/>
        </w:rPr>
        <w:t>side</w:t>
      </w:r>
      <w:r w:rsidR="0057271B" w:rsidRPr="003357E5">
        <w:rPr>
          <w:color w:val="auto"/>
          <w:highlight w:val="yellow"/>
        </w:rPr>
        <w:t xml:space="preserve"> the vivarium room under regular conditions.</w:t>
      </w:r>
    </w:p>
    <w:p w14:paraId="3A8BC5FF" w14:textId="77777777" w:rsidR="009B3701" w:rsidRPr="003357E5" w:rsidRDefault="009B3701" w:rsidP="00BA47B4">
      <w:pPr>
        <w:pBdr>
          <w:top w:val="nil"/>
          <w:left w:val="nil"/>
          <w:bottom w:val="nil"/>
          <w:right w:val="nil"/>
          <w:between w:val="nil"/>
        </w:pBdr>
        <w:autoSpaceDE/>
        <w:autoSpaceDN/>
        <w:snapToGrid w:val="0"/>
        <w:rPr>
          <w:color w:val="auto"/>
          <w:highlight w:val="yellow"/>
        </w:rPr>
      </w:pPr>
    </w:p>
    <w:p w14:paraId="0B88970E" w14:textId="1D1F0E28" w:rsidR="0057271B" w:rsidRPr="003357E5" w:rsidRDefault="0057271B" w:rsidP="00BA47B4">
      <w:pPr>
        <w:numPr>
          <w:ilvl w:val="1"/>
          <w:numId w:val="30"/>
        </w:numPr>
        <w:pBdr>
          <w:top w:val="nil"/>
          <w:left w:val="nil"/>
          <w:bottom w:val="nil"/>
          <w:right w:val="nil"/>
          <w:between w:val="nil"/>
        </w:pBdr>
        <w:autoSpaceDE/>
        <w:autoSpaceDN/>
        <w:snapToGrid w:val="0"/>
        <w:rPr>
          <w:color w:val="auto"/>
          <w:highlight w:val="yellow"/>
        </w:rPr>
      </w:pPr>
      <w:r w:rsidRPr="003357E5">
        <w:rPr>
          <w:color w:val="auto"/>
          <w:highlight w:val="yellow"/>
        </w:rPr>
        <w:t xml:space="preserve">Leave the animals in this arena for the time required </w:t>
      </w:r>
      <w:r w:rsidR="002A5824" w:rsidRPr="003357E5">
        <w:rPr>
          <w:color w:val="auto"/>
          <w:highlight w:val="yellow"/>
        </w:rPr>
        <w:t>according to the corresponding</w:t>
      </w:r>
      <w:r w:rsidR="00063AA2" w:rsidRPr="003357E5">
        <w:rPr>
          <w:color w:val="auto"/>
          <w:highlight w:val="yellow"/>
        </w:rPr>
        <w:t xml:space="preserve"> </w:t>
      </w:r>
      <w:r w:rsidRPr="003357E5">
        <w:rPr>
          <w:color w:val="auto"/>
          <w:highlight w:val="yellow"/>
        </w:rPr>
        <w:t xml:space="preserve">protocol. </w:t>
      </w:r>
      <w:r w:rsidR="000F61DE" w:rsidRPr="003357E5">
        <w:rPr>
          <w:color w:val="auto"/>
          <w:highlight w:val="yellow"/>
        </w:rPr>
        <w:t>In this experiment</w:t>
      </w:r>
      <w:r w:rsidR="002A5824" w:rsidRPr="003357E5">
        <w:rPr>
          <w:color w:val="auto"/>
          <w:highlight w:val="yellow"/>
        </w:rPr>
        <w:t>,</w:t>
      </w:r>
      <w:r w:rsidR="000F61DE" w:rsidRPr="003357E5">
        <w:rPr>
          <w:color w:val="auto"/>
          <w:highlight w:val="yellow"/>
        </w:rPr>
        <w:t xml:space="preserve"> </w:t>
      </w:r>
      <w:r w:rsidRPr="003357E5">
        <w:rPr>
          <w:color w:val="auto"/>
          <w:highlight w:val="yellow"/>
        </w:rPr>
        <w:t xml:space="preserve">animals </w:t>
      </w:r>
      <w:r w:rsidR="002A5824" w:rsidRPr="003357E5">
        <w:rPr>
          <w:color w:val="auto"/>
          <w:highlight w:val="yellow"/>
        </w:rPr>
        <w:t xml:space="preserve">should stay inside the arena </w:t>
      </w:r>
      <w:r w:rsidR="00063AA2" w:rsidRPr="003357E5">
        <w:rPr>
          <w:color w:val="auto"/>
          <w:highlight w:val="yellow"/>
        </w:rPr>
        <w:t>for</w:t>
      </w:r>
      <w:r w:rsidR="002A5824" w:rsidRPr="003357E5">
        <w:rPr>
          <w:color w:val="auto"/>
          <w:highlight w:val="yellow"/>
        </w:rPr>
        <w:t xml:space="preserve"> </w:t>
      </w:r>
      <w:r w:rsidRPr="003357E5">
        <w:rPr>
          <w:color w:val="auto"/>
          <w:highlight w:val="yellow"/>
        </w:rPr>
        <w:t>20 days.</w:t>
      </w:r>
    </w:p>
    <w:p w14:paraId="6A90BDCA" w14:textId="77777777" w:rsidR="00D437C6" w:rsidRDefault="00D437C6" w:rsidP="00BA47B4">
      <w:pPr>
        <w:pBdr>
          <w:top w:val="nil"/>
          <w:left w:val="nil"/>
          <w:bottom w:val="nil"/>
          <w:right w:val="nil"/>
          <w:between w:val="nil"/>
        </w:pBdr>
        <w:autoSpaceDE/>
        <w:autoSpaceDN/>
        <w:snapToGrid w:val="0"/>
        <w:rPr>
          <w:color w:val="auto"/>
        </w:rPr>
      </w:pPr>
    </w:p>
    <w:p w14:paraId="1130E939" w14:textId="7FED55AB" w:rsidR="00631EB2" w:rsidRDefault="00631EB2" w:rsidP="00BA47B4">
      <w:pPr>
        <w:pBdr>
          <w:top w:val="nil"/>
          <w:left w:val="nil"/>
          <w:bottom w:val="nil"/>
          <w:right w:val="nil"/>
          <w:between w:val="nil"/>
        </w:pBdr>
        <w:autoSpaceDE/>
        <w:autoSpaceDN/>
        <w:snapToGrid w:val="0"/>
        <w:rPr>
          <w:color w:val="auto"/>
        </w:rPr>
      </w:pPr>
      <w:r w:rsidRPr="00C16E10">
        <w:rPr>
          <w:color w:val="auto"/>
        </w:rPr>
        <w:t xml:space="preserve">NOTE: After the </w:t>
      </w:r>
      <w:r w:rsidR="003D0A6A" w:rsidRPr="00C16E10">
        <w:rPr>
          <w:color w:val="auto"/>
        </w:rPr>
        <w:t>electrode</w:t>
      </w:r>
      <w:r w:rsidRPr="00C16E10">
        <w:rPr>
          <w:color w:val="auto"/>
        </w:rPr>
        <w:t xml:space="preserve"> implantation surgery, animals do not </w:t>
      </w:r>
      <w:r w:rsidR="00FC6001">
        <w:rPr>
          <w:color w:val="auto"/>
        </w:rPr>
        <w:t>go back</w:t>
      </w:r>
      <w:r w:rsidR="00FC6001" w:rsidRPr="00C16E10">
        <w:rPr>
          <w:color w:val="auto"/>
        </w:rPr>
        <w:t xml:space="preserve"> </w:t>
      </w:r>
      <w:r w:rsidRPr="00C16E10">
        <w:rPr>
          <w:color w:val="auto"/>
        </w:rPr>
        <w:t>to environmental enrichment</w:t>
      </w:r>
      <w:r w:rsidR="00A608AA">
        <w:rPr>
          <w:color w:val="auto"/>
        </w:rPr>
        <w:t xml:space="preserve"> treatment</w:t>
      </w:r>
      <w:r w:rsidR="00063AA2">
        <w:rPr>
          <w:color w:val="auto"/>
        </w:rPr>
        <w:t>.</w:t>
      </w:r>
      <w:r w:rsidRPr="00C16E10">
        <w:rPr>
          <w:color w:val="auto"/>
        </w:rPr>
        <w:t xml:space="preserve"> </w:t>
      </w:r>
      <w:r w:rsidR="00063AA2">
        <w:rPr>
          <w:color w:val="auto"/>
        </w:rPr>
        <w:t>I</w:t>
      </w:r>
      <w:r w:rsidR="003D0A6A" w:rsidRPr="00C16E10">
        <w:rPr>
          <w:color w:val="auto"/>
        </w:rPr>
        <w:t>nstead</w:t>
      </w:r>
      <w:r w:rsidR="00063AA2">
        <w:rPr>
          <w:color w:val="auto"/>
        </w:rPr>
        <w:t>,</w:t>
      </w:r>
      <w:r w:rsidR="003D0A6A" w:rsidRPr="00C16E10">
        <w:rPr>
          <w:color w:val="auto"/>
        </w:rPr>
        <w:t xml:space="preserve"> </w:t>
      </w:r>
      <w:r w:rsidRPr="00C16E10">
        <w:rPr>
          <w:color w:val="auto"/>
        </w:rPr>
        <w:t xml:space="preserve">they were </w:t>
      </w:r>
      <w:r w:rsidR="003D0A6A" w:rsidRPr="00C16E10">
        <w:rPr>
          <w:color w:val="auto"/>
        </w:rPr>
        <w:t xml:space="preserve">put in single cages </w:t>
      </w:r>
      <w:r w:rsidRPr="00C16E10">
        <w:rPr>
          <w:color w:val="auto"/>
        </w:rPr>
        <w:t xml:space="preserve">until the </w:t>
      </w:r>
      <w:r w:rsidR="000F61DE">
        <w:rPr>
          <w:color w:val="auto"/>
        </w:rPr>
        <w:t>n</w:t>
      </w:r>
      <w:r w:rsidRPr="00C16E10">
        <w:rPr>
          <w:color w:val="auto"/>
        </w:rPr>
        <w:t>ovel object recognition test</w:t>
      </w:r>
      <w:r w:rsidR="003D0A6A" w:rsidRPr="00C16E10">
        <w:rPr>
          <w:color w:val="auto"/>
        </w:rPr>
        <w:t xml:space="preserve"> is completed</w:t>
      </w:r>
      <w:r w:rsidRPr="00C16E10">
        <w:rPr>
          <w:color w:val="auto"/>
        </w:rPr>
        <w:t>.</w:t>
      </w:r>
    </w:p>
    <w:p w14:paraId="4EFC8332" w14:textId="77777777" w:rsidR="00D437C6" w:rsidRPr="00C16E10" w:rsidRDefault="00D437C6" w:rsidP="00BA47B4">
      <w:pPr>
        <w:pBdr>
          <w:top w:val="nil"/>
          <w:left w:val="nil"/>
          <w:bottom w:val="nil"/>
          <w:right w:val="nil"/>
          <w:between w:val="nil"/>
        </w:pBdr>
        <w:autoSpaceDE/>
        <w:autoSpaceDN/>
        <w:snapToGrid w:val="0"/>
        <w:rPr>
          <w:color w:val="auto"/>
        </w:rPr>
      </w:pPr>
    </w:p>
    <w:p w14:paraId="1217A757" w14:textId="403D0F71" w:rsidR="0057271B" w:rsidRPr="00C16E10" w:rsidRDefault="0057271B" w:rsidP="00BA47B4">
      <w:pPr>
        <w:numPr>
          <w:ilvl w:val="0"/>
          <w:numId w:val="30"/>
        </w:numPr>
        <w:pBdr>
          <w:top w:val="nil"/>
          <w:left w:val="nil"/>
          <w:bottom w:val="nil"/>
          <w:right w:val="nil"/>
          <w:between w:val="nil"/>
        </w:pBdr>
        <w:autoSpaceDE/>
        <w:autoSpaceDN/>
        <w:snapToGrid w:val="0"/>
        <w:rPr>
          <w:color w:val="auto"/>
        </w:rPr>
      </w:pPr>
      <w:r w:rsidRPr="00C16E10">
        <w:rPr>
          <w:b/>
          <w:color w:val="auto"/>
        </w:rPr>
        <w:t>Electrodes</w:t>
      </w:r>
      <w:r w:rsidR="00AD5B1F">
        <w:rPr>
          <w:b/>
          <w:color w:val="auto"/>
        </w:rPr>
        <w:t xml:space="preserve"> </w:t>
      </w:r>
      <w:r w:rsidR="00A608AA">
        <w:rPr>
          <w:b/>
          <w:color w:val="auto"/>
        </w:rPr>
        <w:t>manufacturing process</w:t>
      </w:r>
    </w:p>
    <w:p w14:paraId="307B7160" w14:textId="77777777" w:rsidR="0057271B" w:rsidRPr="00C16E10" w:rsidRDefault="0057271B" w:rsidP="00BA47B4">
      <w:pPr>
        <w:pBdr>
          <w:top w:val="nil"/>
          <w:left w:val="nil"/>
          <w:bottom w:val="nil"/>
          <w:right w:val="nil"/>
          <w:between w:val="nil"/>
        </w:pBdr>
        <w:snapToGrid w:val="0"/>
        <w:rPr>
          <w:color w:val="auto"/>
        </w:rPr>
      </w:pPr>
    </w:p>
    <w:p w14:paraId="0AB92F45" w14:textId="54C157D3" w:rsidR="0057271B" w:rsidRPr="00C16E10" w:rsidRDefault="0057271B" w:rsidP="00BA47B4">
      <w:pPr>
        <w:keepLines/>
        <w:widowControl/>
        <w:numPr>
          <w:ilvl w:val="1"/>
          <w:numId w:val="30"/>
        </w:numPr>
        <w:pBdr>
          <w:top w:val="nil"/>
          <w:left w:val="nil"/>
          <w:bottom w:val="nil"/>
          <w:right w:val="nil"/>
          <w:between w:val="nil"/>
        </w:pBdr>
        <w:suppressAutoHyphens/>
        <w:autoSpaceDE/>
        <w:autoSpaceDN/>
        <w:snapToGrid w:val="0"/>
        <w:rPr>
          <w:color w:val="auto"/>
        </w:rPr>
      </w:pPr>
      <w:r w:rsidRPr="00C16E10">
        <w:rPr>
          <w:color w:val="auto"/>
        </w:rPr>
        <w:t xml:space="preserve">Cut </w:t>
      </w:r>
      <w:r w:rsidR="003D0A6A" w:rsidRPr="00C16E10">
        <w:rPr>
          <w:color w:val="auto"/>
        </w:rPr>
        <w:t>a</w:t>
      </w:r>
      <w:r w:rsidRPr="00C16E10">
        <w:rPr>
          <w:color w:val="auto"/>
        </w:rPr>
        <w:t xml:space="preserve"> piece of copper wire </w:t>
      </w:r>
      <w:r w:rsidR="003D0A6A" w:rsidRPr="00C16E10">
        <w:rPr>
          <w:color w:val="auto"/>
        </w:rPr>
        <w:t xml:space="preserve">at approximately 2 cm </w:t>
      </w:r>
      <w:r w:rsidRPr="00C16E10">
        <w:rPr>
          <w:color w:val="auto"/>
        </w:rPr>
        <w:t>and</w:t>
      </w:r>
      <w:r w:rsidR="003D0A6A" w:rsidRPr="00C16E10">
        <w:rPr>
          <w:color w:val="auto"/>
        </w:rPr>
        <w:t xml:space="preserve"> </w:t>
      </w:r>
      <w:r w:rsidR="004361E1">
        <w:rPr>
          <w:color w:val="auto"/>
        </w:rPr>
        <w:t xml:space="preserve">use a </w:t>
      </w:r>
      <w:r w:rsidRPr="00C16E10">
        <w:rPr>
          <w:color w:val="auto"/>
        </w:rPr>
        <w:t xml:space="preserve">sandpaper </w:t>
      </w:r>
      <w:r w:rsidR="004361E1">
        <w:rPr>
          <w:color w:val="auto"/>
        </w:rPr>
        <w:t xml:space="preserve">to </w:t>
      </w:r>
      <w:r w:rsidRPr="00C16E10">
        <w:rPr>
          <w:color w:val="auto"/>
        </w:rPr>
        <w:t>rub approximately 0.5 cm from each end.</w:t>
      </w:r>
    </w:p>
    <w:p w14:paraId="22ABF429" w14:textId="77777777" w:rsidR="009B3701" w:rsidRDefault="009B3701" w:rsidP="00BA47B4">
      <w:pPr>
        <w:pBdr>
          <w:top w:val="nil"/>
          <w:left w:val="nil"/>
          <w:bottom w:val="nil"/>
          <w:right w:val="nil"/>
          <w:between w:val="nil"/>
        </w:pBdr>
        <w:autoSpaceDE/>
        <w:autoSpaceDN/>
        <w:snapToGrid w:val="0"/>
        <w:rPr>
          <w:color w:val="auto"/>
        </w:rPr>
      </w:pPr>
    </w:p>
    <w:p w14:paraId="15941379" w14:textId="218CB6C4" w:rsidR="009B3701" w:rsidRDefault="000613A7" w:rsidP="00BA47B4">
      <w:pPr>
        <w:numPr>
          <w:ilvl w:val="1"/>
          <w:numId w:val="30"/>
        </w:numPr>
        <w:pBdr>
          <w:top w:val="nil"/>
          <w:left w:val="nil"/>
          <w:bottom w:val="nil"/>
          <w:right w:val="nil"/>
          <w:between w:val="nil"/>
        </w:pBdr>
        <w:autoSpaceDE/>
        <w:autoSpaceDN/>
        <w:snapToGrid w:val="0"/>
        <w:rPr>
          <w:color w:val="auto"/>
        </w:rPr>
      </w:pPr>
      <w:r w:rsidRPr="00C16E10">
        <w:rPr>
          <w:color w:val="auto"/>
        </w:rPr>
        <w:t xml:space="preserve">Roll one end of the copper wire to the head of a small-sized screw (electrodes) and </w:t>
      </w:r>
      <w:r w:rsidR="003A5516" w:rsidRPr="003A5516">
        <w:rPr>
          <w:color w:val="auto"/>
        </w:rPr>
        <w:t>make sure it is firmly fixed since this is a crucial step.</w:t>
      </w:r>
      <w:r w:rsidR="003A5516">
        <w:rPr>
          <w:color w:val="auto"/>
        </w:rPr>
        <w:t xml:space="preserve"> </w:t>
      </w:r>
      <w:r w:rsidR="00B439EB" w:rsidRPr="00B439EB">
        <w:rPr>
          <w:color w:val="auto"/>
        </w:rPr>
        <w:t xml:space="preserve">Correct contact between both materials must be </w:t>
      </w:r>
      <w:r w:rsidR="00B439EB" w:rsidRPr="00B439EB">
        <w:rPr>
          <w:color w:val="auto"/>
        </w:rPr>
        <w:lastRenderedPageBreak/>
        <w:t>guaranteed to avoid artifacts in the EEG signals.</w:t>
      </w:r>
    </w:p>
    <w:p w14:paraId="1FB4BA71" w14:textId="77777777" w:rsidR="00B439EB" w:rsidRDefault="00B439EB" w:rsidP="00BA47B4">
      <w:pPr>
        <w:autoSpaceDE/>
        <w:autoSpaceDN/>
        <w:snapToGrid w:val="0"/>
        <w:rPr>
          <w:color w:val="auto"/>
        </w:rPr>
      </w:pPr>
    </w:p>
    <w:p w14:paraId="52C696BC" w14:textId="6F876E6F" w:rsidR="000613A7" w:rsidRPr="00C16E10" w:rsidRDefault="00415025" w:rsidP="00BA47B4">
      <w:pPr>
        <w:numPr>
          <w:ilvl w:val="1"/>
          <w:numId w:val="30"/>
        </w:numPr>
        <w:autoSpaceDE/>
        <w:autoSpaceDN/>
        <w:snapToGrid w:val="0"/>
        <w:rPr>
          <w:color w:val="auto"/>
        </w:rPr>
      </w:pPr>
      <w:r w:rsidRPr="00C16E10">
        <w:rPr>
          <w:color w:val="auto"/>
        </w:rPr>
        <w:t>Insert the other end on the connector</w:t>
      </w:r>
      <w:r w:rsidR="005036B4">
        <w:rPr>
          <w:color w:val="auto"/>
        </w:rPr>
        <w:t>’</w:t>
      </w:r>
      <w:r w:rsidRPr="00C16E10">
        <w:rPr>
          <w:color w:val="auto"/>
        </w:rPr>
        <w:t xml:space="preserve">s terminal tip </w:t>
      </w:r>
      <w:r w:rsidR="000613A7" w:rsidRPr="00C16E10">
        <w:rPr>
          <w:color w:val="auto"/>
        </w:rPr>
        <w:t xml:space="preserve">and </w:t>
      </w:r>
      <w:r w:rsidR="00FC6001">
        <w:rPr>
          <w:color w:val="auto"/>
        </w:rPr>
        <w:t>make sure</w:t>
      </w:r>
      <w:r w:rsidR="000613A7" w:rsidRPr="00C16E10">
        <w:rPr>
          <w:color w:val="auto"/>
        </w:rPr>
        <w:t xml:space="preserve"> it is properly </w:t>
      </w:r>
      <w:r w:rsidR="00FC6001">
        <w:rPr>
          <w:color w:val="auto"/>
        </w:rPr>
        <w:t>fixed</w:t>
      </w:r>
      <w:r w:rsidR="00FC6001" w:rsidRPr="00C16E10">
        <w:rPr>
          <w:color w:val="auto"/>
        </w:rPr>
        <w:t xml:space="preserve"> </w:t>
      </w:r>
      <w:r w:rsidR="000613A7" w:rsidRPr="00C16E10">
        <w:rPr>
          <w:color w:val="auto"/>
        </w:rPr>
        <w:t xml:space="preserve">by </w:t>
      </w:r>
      <w:r w:rsidR="00FC6001">
        <w:rPr>
          <w:color w:val="auto"/>
        </w:rPr>
        <w:t>reinforcing</w:t>
      </w:r>
      <w:r w:rsidR="001523DC">
        <w:rPr>
          <w:color w:val="auto"/>
        </w:rPr>
        <w:t xml:space="preserve"> using</w:t>
      </w:r>
      <w:r w:rsidR="00FC6001" w:rsidRPr="00C16E10">
        <w:rPr>
          <w:color w:val="auto"/>
        </w:rPr>
        <w:t xml:space="preserve"> </w:t>
      </w:r>
      <w:r w:rsidR="000613A7" w:rsidRPr="00C16E10">
        <w:rPr>
          <w:color w:val="auto"/>
        </w:rPr>
        <w:t xml:space="preserve">fine forceps. This tip </w:t>
      </w:r>
      <w:r w:rsidR="00A608AA">
        <w:rPr>
          <w:color w:val="auto"/>
        </w:rPr>
        <w:t xml:space="preserve">should connect </w:t>
      </w:r>
      <w:r w:rsidR="000613A7" w:rsidRPr="00C16E10">
        <w:rPr>
          <w:color w:val="auto"/>
        </w:rPr>
        <w:t>with</w:t>
      </w:r>
      <w:r w:rsidR="00251324" w:rsidRPr="00C16E10">
        <w:rPr>
          <w:color w:val="auto"/>
        </w:rPr>
        <w:t xml:space="preserve"> an</w:t>
      </w:r>
      <w:r w:rsidR="000613A7" w:rsidRPr="00C16E10">
        <w:rPr>
          <w:color w:val="auto"/>
        </w:rPr>
        <w:t xml:space="preserve"> amplifier cable.</w:t>
      </w:r>
    </w:p>
    <w:p w14:paraId="29F96F41" w14:textId="77777777" w:rsidR="009B3701" w:rsidRDefault="009B3701" w:rsidP="00BA47B4">
      <w:pPr>
        <w:pBdr>
          <w:top w:val="nil"/>
          <w:left w:val="nil"/>
          <w:bottom w:val="nil"/>
          <w:right w:val="nil"/>
          <w:between w:val="nil"/>
        </w:pBdr>
        <w:autoSpaceDE/>
        <w:autoSpaceDN/>
        <w:snapToGrid w:val="0"/>
        <w:rPr>
          <w:color w:val="auto"/>
        </w:rPr>
      </w:pPr>
    </w:p>
    <w:p w14:paraId="27917CB8" w14:textId="76185747" w:rsidR="000613A7" w:rsidRPr="00C16E10" w:rsidRDefault="00A608AA" w:rsidP="00BA47B4">
      <w:pPr>
        <w:numPr>
          <w:ilvl w:val="1"/>
          <w:numId w:val="30"/>
        </w:numPr>
        <w:pBdr>
          <w:top w:val="nil"/>
          <w:left w:val="nil"/>
          <w:bottom w:val="nil"/>
          <w:right w:val="nil"/>
          <w:between w:val="nil"/>
        </w:pBdr>
        <w:autoSpaceDE/>
        <w:autoSpaceDN/>
        <w:snapToGrid w:val="0"/>
        <w:rPr>
          <w:color w:val="auto"/>
        </w:rPr>
      </w:pPr>
      <w:r>
        <w:rPr>
          <w:color w:val="auto"/>
        </w:rPr>
        <w:t>Measure</w:t>
      </w:r>
      <w:r w:rsidR="00E12A03">
        <w:rPr>
          <w:color w:val="auto"/>
        </w:rPr>
        <w:t xml:space="preserve"> the</w:t>
      </w:r>
      <w:r w:rsidR="000613A7" w:rsidRPr="00C16E10">
        <w:rPr>
          <w:color w:val="auto"/>
        </w:rPr>
        <w:t xml:space="preserve"> </w:t>
      </w:r>
      <w:r w:rsidR="00251324" w:rsidRPr="00C16E10">
        <w:rPr>
          <w:color w:val="auto"/>
        </w:rPr>
        <w:t>suitable conductivity from</w:t>
      </w:r>
      <w:r w:rsidR="000613A7" w:rsidRPr="00C16E10">
        <w:rPr>
          <w:color w:val="auto"/>
        </w:rPr>
        <w:t xml:space="preserve"> </w:t>
      </w:r>
      <w:r>
        <w:rPr>
          <w:color w:val="auto"/>
        </w:rPr>
        <w:t xml:space="preserve">the </w:t>
      </w:r>
      <w:r w:rsidR="000613A7" w:rsidRPr="00C16E10">
        <w:rPr>
          <w:color w:val="auto"/>
        </w:rPr>
        <w:t>tip to screw</w:t>
      </w:r>
      <w:r>
        <w:rPr>
          <w:color w:val="auto"/>
        </w:rPr>
        <w:t xml:space="preserve"> using a multimeter</w:t>
      </w:r>
      <w:r w:rsidR="000613A7" w:rsidRPr="00C16E10">
        <w:rPr>
          <w:color w:val="auto"/>
        </w:rPr>
        <w:t>. This</w:t>
      </w:r>
      <w:r>
        <w:rPr>
          <w:color w:val="auto"/>
        </w:rPr>
        <w:t xml:space="preserve"> process</w:t>
      </w:r>
      <w:r w:rsidR="000613A7" w:rsidRPr="00C16E10">
        <w:rPr>
          <w:color w:val="auto"/>
        </w:rPr>
        <w:t xml:space="preserve"> guarantees that the electrode connection is properly </w:t>
      </w:r>
      <w:r w:rsidR="00251324" w:rsidRPr="00C16E10">
        <w:rPr>
          <w:color w:val="auto"/>
        </w:rPr>
        <w:t>installed.</w:t>
      </w:r>
      <w:r w:rsidR="000613A7" w:rsidRPr="00C16E10">
        <w:rPr>
          <w:color w:val="auto"/>
        </w:rPr>
        <w:t xml:space="preserve"> </w:t>
      </w:r>
    </w:p>
    <w:p w14:paraId="04D924D9" w14:textId="77777777" w:rsidR="0057271B" w:rsidRPr="00C16E10" w:rsidRDefault="0057271B" w:rsidP="00BA47B4">
      <w:pPr>
        <w:pBdr>
          <w:top w:val="nil"/>
          <w:left w:val="nil"/>
          <w:bottom w:val="nil"/>
          <w:right w:val="nil"/>
          <w:between w:val="nil"/>
        </w:pBdr>
        <w:snapToGrid w:val="0"/>
        <w:rPr>
          <w:color w:val="auto"/>
        </w:rPr>
      </w:pPr>
    </w:p>
    <w:p w14:paraId="19675574" w14:textId="77777777" w:rsidR="0057271B" w:rsidRPr="00C16E10" w:rsidRDefault="0057271B" w:rsidP="00BA47B4">
      <w:pPr>
        <w:numPr>
          <w:ilvl w:val="0"/>
          <w:numId w:val="30"/>
        </w:numPr>
        <w:pBdr>
          <w:top w:val="nil"/>
          <w:left w:val="nil"/>
          <w:bottom w:val="nil"/>
          <w:right w:val="nil"/>
          <w:between w:val="nil"/>
        </w:pBdr>
        <w:autoSpaceDE/>
        <w:autoSpaceDN/>
        <w:snapToGrid w:val="0"/>
        <w:rPr>
          <w:color w:val="auto"/>
        </w:rPr>
      </w:pPr>
      <w:r w:rsidRPr="00C16E10">
        <w:rPr>
          <w:b/>
          <w:color w:val="auto"/>
        </w:rPr>
        <w:t>Epidural (skull screw) electrodes implantation surgery</w:t>
      </w:r>
    </w:p>
    <w:p w14:paraId="2C45F498" w14:textId="087E4F2C" w:rsidR="0057271B" w:rsidRDefault="0057271B" w:rsidP="00BA47B4">
      <w:pPr>
        <w:pBdr>
          <w:top w:val="nil"/>
          <w:left w:val="nil"/>
          <w:bottom w:val="nil"/>
          <w:right w:val="nil"/>
          <w:between w:val="nil"/>
        </w:pBdr>
        <w:snapToGrid w:val="0"/>
        <w:rPr>
          <w:color w:val="auto"/>
        </w:rPr>
      </w:pPr>
    </w:p>
    <w:p w14:paraId="7432C97A" w14:textId="056CCF77" w:rsidR="00104625" w:rsidRPr="00104625" w:rsidRDefault="00104625" w:rsidP="00BA47B4">
      <w:pPr>
        <w:pBdr>
          <w:top w:val="nil"/>
          <w:left w:val="nil"/>
          <w:bottom w:val="nil"/>
          <w:right w:val="nil"/>
          <w:between w:val="nil"/>
        </w:pBdr>
        <w:autoSpaceDE/>
        <w:autoSpaceDN/>
        <w:snapToGrid w:val="0"/>
        <w:rPr>
          <w:color w:val="auto"/>
        </w:rPr>
      </w:pPr>
      <w:r w:rsidRPr="00104625">
        <w:rPr>
          <w:color w:val="auto"/>
        </w:rPr>
        <w:t>NOTE: After 20 days of environmental enrichment</w:t>
      </w:r>
      <w:r w:rsidR="00A608AA">
        <w:rPr>
          <w:color w:val="auto"/>
        </w:rPr>
        <w:t xml:space="preserve"> treatment</w:t>
      </w:r>
      <w:r w:rsidRPr="00104625">
        <w:rPr>
          <w:color w:val="auto"/>
        </w:rPr>
        <w:t>, the animals will undergo surgery following the procedure described below:</w:t>
      </w:r>
    </w:p>
    <w:p w14:paraId="46FC90E2" w14:textId="77777777" w:rsidR="00104625" w:rsidRPr="00C16E10" w:rsidRDefault="00104625" w:rsidP="00BA47B4">
      <w:pPr>
        <w:pBdr>
          <w:top w:val="nil"/>
          <w:left w:val="nil"/>
          <w:bottom w:val="nil"/>
          <w:right w:val="nil"/>
          <w:between w:val="nil"/>
        </w:pBdr>
        <w:snapToGrid w:val="0"/>
        <w:rPr>
          <w:color w:val="auto"/>
        </w:rPr>
      </w:pPr>
    </w:p>
    <w:p w14:paraId="12C54091" w14:textId="2B8D0DD4" w:rsidR="0057271B" w:rsidRPr="00C16E10" w:rsidRDefault="00086589" w:rsidP="00BA47B4">
      <w:pPr>
        <w:numPr>
          <w:ilvl w:val="1"/>
          <w:numId w:val="30"/>
        </w:numPr>
        <w:pBdr>
          <w:top w:val="nil"/>
          <w:left w:val="nil"/>
          <w:bottom w:val="nil"/>
          <w:right w:val="nil"/>
          <w:between w:val="nil"/>
        </w:pBdr>
        <w:autoSpaceDE/>
        <w:autoSpaceDN/>
        <w:snapToGrid w:val="0"/>
        <w:rPr>
          <w:color w:val="auto"/>
        </w:rPr>
      </w:pPr>
      <w:r w:rsidRPr="00C16E10">
        <w:rPr>
          <w:color w:val="auto"/>
        </w:rPr>
        <w:t xml:space="preserve">Inject </w:t>
      </w:r>
      <w:r w:rsidR="0057271B" w:rsidRPr="00C16E10">
        <w:rPr>
          <w:color w:val="auto"/>
        </w:rPr>
        <w:t xml:space="preserve">a </w:t>
      </w:r>
      <w:r w:rsidR="00251324" w:rsidRPr="00C16E10">
        <w:rPr>
          <w:color w:val="auto"/>
        </w:rPr>
        <w:t xml:space="preserve">cocktail of </w:t>
      </w:r>
      <w:r w:rsidR="0057271B" w:rsidRPr="00C16E10">
        <w:rPr>
          <w:color w:val="auto"/>
        </w:rPr>
        <w:t>Ketamine/Xylazine (90/10 mg/kg</w:t>
      </w:r>
      <w:r w:rsidR="008B6ABF">
        <w:rPr>
          <w:color w:val="auto"/>
        </w:rPr>
        <w:t>,</w:t>
      </w:r>
      <w:r w:rsidR="0057271B" w:rsidRPr="00C16E10">
        <w:rPr>
          <w:color w:val="auto"/>
        </w:rPr>
        <w:t xml:space="preserve"> </w:t>
      </w:r>
      <w:proofErr w:type="spellStart"/>
      <w:r w:rsidR="0057271B" w:rsidRPr="00C16E10">
        <w:rPr>
          <w:color w:val="auto"/>
        </w:rPr>
        <w:t>i.p.</w:t>
      </w:r>
      <w:proofErr w:type="spellEnd"/>
      <w:r w:rsidR="0057271B" w:rsidRPr="00C16E10">
        <w:rPr>
          <w:color w:val="auto"/>
        </w:rPr>
        <w:t>)</w:t>
      </w:r>
      <w:r w:rsidR="00251324" w:rsidRPr="00C16E10">
        <w:rPr>
          <w:color w:val="auto"/>
        </w:rPr>
        <w:t xml:space="preserve"> to the animal</w:t>
      </w:r>
      <w:r w:rsidR="00104625">
        <w:rPr>
          <w:color w:val="auto"/>
        </w:rPr>
        <w:t>.</w:t>
      </w:r>
    </w:p>
    <w:p w14:paraId="344AA9E2" w14:textId="77777777" w:rsidR="0057271B" w:rsidRPr="00C16E10" w:rsidRDefault="0057271B" w:rsidP="00BA47B4">
      <w:pPr>
        <w:pBdr>
          <w:top w:val="nil"/>
          <w:left w:val="nil"/>
          <w:bottom w:val="nil"/>
          <w:right w:val="nil"/>
          <w:between w:val="nil"/>
        </w:pBdr>
        <w:snapToGrid w:val="0"/>
        <w:rPr>
          <w:b/>
          <w:color w:val="auto"/>
        </w:rPr>
      </w:pPr>
    </w:p>
    <w:p w14:paraId="2F640736" w14:textId="68D697F7" w:rsidR="0057271B" w:rsidRPr="00C16E10" w:rsidRDefault="0057271B" w:rsidP="00BA47B4">
      <w:pPr>
        <w:pBdr>
          <w:top w:val="nil"/>
          <w:left w:val="nil"/>
          <w:bottom w:val="nil"/>
          <w:right w:val="nil"/>
          <w:between w:val="nil"/>
        </w:pBdr>
        <w:snapToGrid w:val="0"/>
        <w:rPr>
          <w:color w:val="auto"/>
        </w:rPr>
      </w:pPr>
      <w:r w:rsidRPr="000F61DE">
        <w:rPr>
          <w:bCs/>
          <w:color w:val="auto"/>
        </w:rPr>
        <w:t>NOTE</w:t>
      </w:r>
      <w:r w:rsidRPr="00C16E10">
        <w:rPr>
          <w:b/>
          <w:color w:val="auto"/>
        </w:rPr>
        <w:t>:</w:t>
      </w:r>
      <w:r w:rsidRPr="00C16E10">
        <w:rPr>
          <w:color w:val="auto"/>
        </w:rPr>
        <w:t xml:space="preserve"> To avoid </w:t>
      </w:r>
      <w:r w:rsidR="00415025" w:rsidRPr="00C16E10">
        <w:rPr>
          <w:color w:val="auto"/>
        </w:rPr>
        <w:t xml:space="preserve">airway </w:t>
      </w:r>
      <w:r w:rsidRPr="00C16E10">
        <w:rPr>
          <w:color w:val="auto"/>
        </w:rPr>
        <w:t xml:space="preserve">obstruction, </w:t>
      </w:r>
      <w:r w:rsidR="00415025" w:rsidRPr="00C16E10">
        <w:rPr>
          <w:color w:val="auto"/>
        </w:rPr>
        <w:t xml:space="preserve">wait until the rat stops moving, then </w:t>
      </w:r>
      <w:r w:rsidRPr="00C16E10">
        <w:rPr>
          <w:color w:val="auto"/>
        </w:rPr>
        <w:t xml:space="preserve">take it out of the </w:t>
      </w:r>
      <w:r w:rsidR="002264F5" w:rsidRPr="00C16E10">
        <w:rPr>
          <w:color w:val="auto"/>
        </w:rPr>
        <w:t xml:space="preserve">housing </w:t>
      </w:r>
      <w:r w:rsidRPr="00C16E10">
        <w:rPr>
          <w:color w:val="auto"/>
        </w:rPr>
        <w:t>cage and place the animal on a flat surface.</w:t>
      </w:r>
    </w:p>
    <w:p w14:paraId="2B7580BB" w14:textId="77777777" w:rsidR="0057271B" w:rsidRPr="00C16E10" w:rsidRDefault="0057271B" w:rsidP="00BA47B4">
      <w:pPr>
        <w:pBdr>
          <w:top w:val="nil"/>
          <w:left w:val="nil"/>
          <w:bottom w:val="nil"/>
          <w:right w:val="nil"/>
          <w:between w:val="nil"/>
        </w:pBdr>
        <w:snapToGrid w:val="0"/>
        <w:rPr>
          <w:color w:val="auto"/>
        </w:rPr>
      </w:pPr>
    </w:p>
    <w:p w14:paraId="1DFE6C45" w14:textId="0F442F1C" w:rsidR="00415025" w:rsidRPr="00C16E10" w:rsidRDefault="00415025" w:rsidP="00BA47B4">
      <w:pPr>
        <w:numPr>
          <w:ilvl w:val="1"/>
          <w:numId w:val="30"/>
        </w:numPr>
        <w:pBdr>
          <w:top w:val="nil"/>
          <w:left w:val="nil"/>
          <w:bottom w:val="nil"/>
          <w:right w:val="nil"/>
          <w:between w:val="nil"/>
        </w:pBdr>
        <w:autoSpaceDE/>
        <w:autoSpaceDN/>
        <w:snapToGrid w:val="0"/>
        <w:rPr>
          <w:rFonts w:eastAsia="Calibri"/>
          <w:color w:val="auto"/>
        </w:rPr>
      </w:pPr>
      <w:r w:rsidRPr="00C16E10">
        <w:rPr>
          <w:color w:val="auto"/>
        </w:rPr>
        <w:t xml:space="preserve">Once the rat is </w:t>
      </w:r>
      <w:r w:rsidR="008B6ABF" w:rsidRPr="008B6ABF">
        <w:rPr>
          <w:color w:val="auto"/>
        </w:rPr>
        <w:t>entirely</w:t>
      </w:r>
      <w:r w:rsidR="008B6ABF">
        <w:rPr>
          <w:color w:val="auto"/>
        </w:rPr>
        <w:t xml:space="preserve"> </w:t>
      </w:r>
      <w:r w:rsidRPr="00C16E10">
        <w:rPr>
          <w:color w:val="auto"/>
        </w:rPr>
        <w:t xml:space="preserve">anesthetized, shave </w:t>
      </w:r>
      <w:r w:rsidR="00DE61A5">
        <w:rPr>
          <w:color w:val="auto"/>
        </w:rPr>
        <w:t>the head area of the rat</w:t>
      </w:r>
      <w:r w:rsidRPr="00C16E10">
        <w:rPr>
          <w:color w:val="auto"/>
        </w:rPr>
        <w:t>.</w:t>
      </w:r>
    </w:p>
    <w:p w14:paraId="144F07AD" w14:textId="0447FE7C" w:rsidR="00C460EF" w:rsidRPr="00C16E10" w:rsidRDefault="00C460EF" w:rsidP="00BA47B4">
      <w:pPr>
        <w:pBdr>
          <w:top w:val="nil"/>
          <w:left w:val="nil"/>
          <w:bottom w:val="nil"/>
          <w:right w:val="nil"/>
          <w:between w:val="nil"/>
        </w:pBdr>
        <w:autoSpaceDE/>
        <w:autoSpaceDN/>
        <w:snapToGrid w:val="0"/>
        <w:rPr>
          <w:color w:val="auto"/>
        </w:rPr>
      </w:pPr>
    </w:p>
    <w:p w14:paraId="185166F9" w14:textId="14F2B5B6" w:rsidR="00C460EF" w:rsidRPr="00C16E10" w:rsidRDefault="00C460EF" w:rsidP="00BA47B4">
      <w:pPr>
        <w:rPr>
          <w:color w:val="auto"/>
        </w:rPr>
      </w:pPr>
      <w:r w:rsidRPr="000F61DE">
        <w:rPr>
          <w:color w:val="auto"/>
        </w:rPr>
        <w:t>NOTE</w:t>
      </w:r>
      <w:r w:rsidRPr="00C16E10">
        <w:rPr>
          <w:color w:val="auto"/>
        </w:rPr>
        <w:t xml:space="preserve">: </w:t>
      </w:r>
      <w:r w:rsidR="002264F5" w:rsidRPr="00C16E10">
        <w:rPr>
          <w:color w:val="auto"/>
        </w:rPr>
        <w:t xml:space="preserve"> Make</w:t>
      </w:r>
      <w:r w:rsidRPr="00C16E10">
        <w:rPr>
          <w:color w:val="auto"/>
        </w:rPr>
        <w:t xml:space="preserve"> sure that the animal is completely anesthetized before continuing</w:t>
      </w:r>
      <w:r w:rsidR="00DE61A5">
        <w:rPr>
          <w:color w:val="auto"/>
        </w:rPr>
        <w:t xml:space="preserve"> with the surgery</w:t>
      </w:r>
      <w:r w:rsidRPr="00C16E10">
        <w:rPr>
          <w:color w:val="auto"/>
        </w:rPr>
        <w:t>. Carefully pinch one of the legs or the tail. If the animal reacts to the stimulus, wait a few more minutes</w:t>
      </w:r>
      <w:r w:rsidR="00415025" w:rsidRPr="00C16E10">
        <w:rPr>
          <w:color w:val="auto"/>
        </w:rPr>
        <w:t xml:space="preserve"> and pinch </w:t>
      </w:r>
      <w:r w:rsidR="002264F5" w:rsidRPr="00C16E10">
        <w:rPr>
          <w:color w:val="auto"/>
        </w:rPr>
        <w:t xml:space="preserve">it </w:t>
      </w:r>
      <w:r w:rsidR="00415025" w:rsidRPr="00C16E10">
        <w:rPr>
          <w:color w:val="auto"/>
        </w:rPr>
        <w:t>again</w:t>
      </w:r>
      <w:r w:rsidRPr="00C16E10">
        <w:rPr>
          <w:color w:val="auto"/>
        </w:rPr>
        <w:t>. If the animal does not react to the pinch, go to the next step.</w:t>
      </w:r>
    </w:p>
    <w:p w14:paraId="58FA980A" w14:textId="77777777" w:rsidR="00C460EF" w:rsidRPr="00C16E10" w:rsidRDefault="00C460EF" w:rsidP="00BA47B4">
      <w:pPr>
        <w:pBdr>
          <w:top w:val="nil"/>
          <w:left w:val="nil"/>
          <w:bottom w:val="nil"/>
          <w:right w:val="nil"/>
          <w:between w:val="nil"/>
        </w:pBdr>
        <w:autoSpaceDE/>
        <w:autoSpaceDN/>
        <w:snapToGrid w:val="0"/>
        <w:rPr>
          <w:color w:val="auto"/>
        </w:rPr>
      </w:pPr>
    </w:p>
    <w:p w14:paraId="63EE3981" w14:textId="45CFF460" w:rsidR="0057271B" w:rsidRDefault="0057271B" w:rsidP="00BA47B4">
      <w:pPr>
        <w:numPr>
          <w:ilvl w:val="1"/>
          <w:numId w:val="30"/>
        </w:numPr>
        <w:pBdr>
          <w:top w:val="nil"/>
          <w:left w:val="nil"/>
          <w:bottom w:val="nil"/>
          <w:right w:val="nil"/>
          <w:between w:val="nil"/>
        </w:pBdr>
        <w:autoSpaceDE/>
        <w:autoSpaceDN/>
        <w:snapToGrid w:val="0"/>
        <w:rPr>
          <w:color w:val="auto"/>
        </w:rPr>
      </w:pPr>
      <w:r w:rsidRPr="00C16E10">
        <w:rPr>
          <w:color w:val="auto"/>
        </w:rPr>
        <w:t xml:space="preserve">Place </w:t>
      </w:r>
      <w:r w:rsidR="00DE61A5">
        <w:rPr>
          <w:color w:val="auto"/>
        </w:rPr>
        <w:t>the animal</w:t>
      </w:r>
      <w:r w:rsidR="00DE61A5" w:rsidRPr="00C16E10">
        <w:rPr>
          <w:color w:val="auto"/>
        </w:rPr>
        <w:t xml:space="preserve"> </w:t>
      </w:r>
      <w:r w:rsidRPr="00C16E10">
        <w:rPr>
          <w:color w:val="auto"/>
        </w:rPr>
        <w:t xml:space="preserve">on the stereotaxic apparatus </w:t>
      </w:r>
      <w:r w:rsidR="002264F5" w:rsidRPr="00C16E10">
        <w:rPr>
          <w:color w:val="auto"/>
        </w:rPr>
        <w:t xml:space="preserve">by protecting </w:t>
      </w:r>
      <w:r w:rsidRPr="00C16E10">
        <w:rPr>
          <w:color w:val="auto"/>
        </w:rPr>
        <w:t>both ears first with the ear bars (be careful not to</w:t>
      </w:r>
      <w:r w:rsidR="002264F5" w:rsidRPr="00C16E10">
        <w:rPr>
          <w:color w:val="auto"/>
        </w:rPr>
        <w:t xml:space="preserve"> hurt </w:t>
      </w:r>
      <w:r w:rsidRPr="00C16E10">
        <w:rPr>
          <w:color w:val="auto"/>
        </w:rPr>
        <w:t>the animal's internal ear). Finally, place the front teeth over the bite bar and secure the nose bar.</w:t>
      </w:r>
    </w:p>
    <w:p w14:paraId="47F31BBC" w14:textId="37508FD2" w:rsidR="00127052" w:rsidRDefault="00127052" w:rsidP="00BA47B4">
      <w:pPr>
        <w:pBdr>
          <w:top w:val="nil"/>
          <w:left w:val="nil"/>
          <w:bottom w:val="nil"/>
          <w:right w:val="nil"/>
          <w:between w:val="nil"/>
        </w:pBdr>
        <w:autoSpaceDE/>
        <w:autoSpaceDN/>
        <w:snapToGrid w:val="0"/>
        <w:rPr>
          <w:color w:val="auto"/>
        </w:rPr>
      </w:pPr>
    </w:p>
    <w:p w14:paraId="28AA4009" w14:textId="2A52EB49" w:rsidR="00127052" w:rsidRPr="00C16E10" w:rsidRDefault="00127052" w:rsidP="00BA47B4">
      <w:pPr>
        <w:pBdr>
          <w:top w:val="nil"/>
          <w:left w:val="nil"/>
          <w:bottom w:val="nil"/>
          <w:right w:val="nil"/>
          <w:between w:val="nil"/>
        </w:pBdr>
        <w:autoSpaceDE/>
        <w:autoSpaceDN/>
        <w:snapToGrid w:val="0"/>
        <w:rPr>
          <w:color w:val="auto"/>
        </w:rPr>
      </w:pPr>
      <w:r>
        <w:rPr>
          <w:color w:val="auto"/>
        </w:rPr>
        <w:t>NOTE: P</w:t>
      </w:r>
      <w:r w:rsidRPr="00127052">
        <w:rPr>
          <w:color w:val="auto"/>
        </w:rPr>
        <w:t xml:space="preserve">rovide the animal with a </w:t>
      </w:r>
      <w:r w:rsidR="008B6ABF" w:rsidRPr="008B6ABF">
        <w:rPr>
          <w:color w:val="auto"/>
        </w:rPr>
        <w:t>heating</w:t>
      </w:r>
      <w:r w:rsidR="008B6ABF">
        <w:rPr>
          <w:color w:val="auto"/>
        </w:rPr>
        <w:t xml:space="preserve"> </w:t>
      </w:r>
      <w:r w:rsidR="001523DC">
        <w:rPr>
          <w:color w:val="auto"/>
        </w:rPr>
        <w:t>pad</w:t>
      </w:r>
      <w:r w:rsidRPr="00127052">
        <w:rPr>
          <w:color w:val="auto"/>
        </w:rPr>
        <w:t xml:space="preserve"> for </w:t>
      </w:r>
      <w:r>
        <w:rPr>
          <w:color w:val="auto"/>
        </w:rPr>
        <w:t>all the</w:t>
      </w:r>
      <w:r w:rsidRPr="00127052">
        <w:rPr>
          <w:color w:val="auto"/>
        </w:rPr>
        <w:t xml:space="preserve"> surgery since the anesthesia used in this procedure usually causes hypothermia and breathing problems.</w:t>
      </w:r>
    </w:p>
    <w:p w14:paraId="7921283F" w14:textId="77777777" w:rsidR="009B3701" w:rsidRDefault="009B3701" w:rsidP="00BA47B4">
      <w:pPr>
        <w:pBdr>
          <w:top w:val="nil"/>
          <w:left w:val="nil"/>
          <w:bottom w:val="nil"/>
          <w:right w:val="nil"/>
          <w:between w:val="nil"/>
        </w:pBdr>
        <w:autoSpaceDE/>
        <w:autoSpaceDN/>
        <w:snapToGrid w:val="0"/>
        <w:rPr>
          <w:color w:val="auto"/>
        </w:rPr>
      </w:pPr>
    </w:p>
    <w:p w14:paraId="4520ED71" w14:textId="418E2904" w:rsidR="0057271B" w:rsidRPr="00C16E10" w:rsidRDefault="0057271B" w:rsidP="00BA47B4">
      <w:pPr>
        <w:numPr>
          <w:ilvl w:val="1"/>
          <w:numId w:val="30"/>
        </w:numPr>
        <w:pBdr>
          <w:top w:val="nil"/>
          <w:left w:val="nil"/>
          <w:bottom w:val="nil"/>
          <w:right w:val="nil"/>
          <w:between w:val="nil"/>
        </w:pBdr>
        <w:autoSpaceDE/>
        <w:autoSpaceDN/>
        <w:snapToGrid w:val="0"/>
        <w:rPr>
          <w:color w:val="auto"/>
        </w:rPr>
      </w:pPr>
      <w:r w:rsidRPr="00C16E10">
        <w:rPr>
          <w:color w:val="auto"/>
        </w:rPr>
        <w:t xml:space="preserve">Clean the top of the head </w:t>
      </w:r>
      <w:r w:rsidR="001523DC">
        <w:rPr>
          <w:color w:val="auto"/>
        </w:rPr>
        <w:t xml:space="preserve">area </w:t>
      </w:r>
      <w:r w:rsidRPr="00C16E10">
        <w:rPr>
          <w:color w:val="auto"/>
        </w:rPr>
        <w:t>using a cotton</w:t>
      </w:r>
      <w:r w:rsidR="002264F5" w:rsidRPr="00C16E10">
        <w:rPr>
          <w:color w:val="auto"/>
        </w:rPr>
        <w:t xml:space="preserve"> pad</w:t>
      </w:r>
      <w:r w:rsidR="004E1402" w:rsidRPr="00C16E10">
        <w:rPr>
          <w:color w:val="auto"/>
        </w:rPr>
        <w:t xml:space="preserve">/swab </w:t>
      </w:r>
      <w:r w:rsidR="002264F5" w:rsidRPr="00C16E10">
        <w:rPr>
          <w:color w:val="auto"/>
        </w:rPr>
        <w:t>soaked</w:t>
      </w:r>
      <w:r w:rsidRPr="00C16E10">
        <w:rPr>
          <w:color w:val="auto"/>
        </w:rPr>
        <w:t xml:space="preserve"> with benzalkonium chloride antiseptic solution.</w:t>
      </w:r>
    </w:p>
    <w:p w14:paraId="1681E9CB" w14:textId="77777777" w:rsidR="009B3701" w:rsidRDefault="009B3701" w:rsidP="00BA47B4">
      <w:pPr>
        <w:pBdr>
          <w:top w:val="nil"/>
          <w:left w:val="nil"/>
          <w:bottom w:val="nil"/>
          <w:right w:val="nil"/>
          <w:between w:val="nil"/>
        </w:pBdr>
        <w:autoSpaceDE/>
        <w:autoSpaceDN/>
        <w:snapToGrid w:val="0"/>
        <w:rPr>
          <w:color w:val="auto"/>
        </w:rPr>
      </w:pPr>
    </w:p>
    <w:p w14:paraId="1B41F141" w14:textId="05C867A8" w:rsidR="0057271B" w:rsidRPr="00C16E10" w:rsidRDefault="008718B8" w:rsidP="00BA47B4">
      <w:pPr>
        <w:numPr>
          <w:ilvl w:val="1"/>
          <w:numId w:val="30"/>
        </w:numPr>
        <w:pBdr>
          <w:top w:val="nil"/>
          <w:left w:val="nil"/>
          <w:bottom w:val="nil"/>
          <w:right w:val="nil"/>
          <w:between w:val="nil"/>
        </w:pBdr>
        <w:autoSpaceDE/>
        <w:autoSpaceDN/>
        <w:snapToGrid w:val="0"/>
        <w:rPr>
          <w:color w:val="auto"/>
        </w:rPr>
      </w:pPr>
      <w:r>
        <w:rPr>
          <w:color w:val="auto"/>
        </w:rPr>
        <w:t>Administer lidocaine subcutaneously</w:t>
      </w:r>
      <w:r w:rsidR="00C148D8" w:rsidRPr="00C16E10">
        <w:rPr>
          <w:color w:val="auto"/>
        </w:rPr>
        <w:t xml:space="preserve"> (20 mg/m</w:t>
      </w:r>
      <w:r w:rsidR="000F61DE">
        <w:rPr>
          <w:color w:val="auto"/>
        </w:rPr>
        <w:t>L</w:t>
      </w:r>
      <w:r w:rsidR="00C148D8" w:rsidRPr="00C16E10">
        <w:rPr>
          <w:color w:val="auto"/>
        </w:rPr>
        <w:t>)</w:t>
      </w:r>
      <w:r w:rsidR="0057271B" w:rsidRPr="00C16E10">
        <w:rPr>
          <w:color w:val="auto"/>
        </w:rPr>
        <w:t xml:space="preserve"> under </w:t>
      </w:r>
      <w:r w:rsidR="002264F5" w:rsidRPr="00C16E10">
        <w:rPr>
          <w:color w:val="auto"/>
        </w:rPr>
        <w:t>the skin of the head area</w:t>
      </w:r>
      <w:r w:rsidR="0057271B" w:rsidRPr="00C16E10">
        <w:rPr>
          <w:color w:val="auto"/>
        </w:rPr>
        <w:t xml:space="preserve"> (0.5</w:t>
      </w:r>
      <w:r w:rsidR="000F61DE">
        <w:rPr>
          <w:color w:val="auto"/>
        </w:rPr>
        <w:t xml:space="preserve"> </w:t>
      </w:r>
      <w:r w:rsidR="0057271B" w:rsidRPr="00C16E10">
        <w:rPr>
          <w:color w:val="auto"/>
        </w:rPr>
        <w:t>m</w:t>
      </w:r>
      <w:r w:rsidR="000F61DE">
        <w:rPr>
          <w:color w:val="auto"/>
        </w:rPr>
        <w:t>L</w:t>
      </w:r>
      <w:r w:rsidR="0057271B" w:rsidRPr="00C16E10">
        <w:rPr>
          <w:color w:val="auto"/>
        </w:rPr>
        <w:t>).</w:t>
      </w:r>
    </w:p>
    <w:p w14:paraId="0B5A3C28" w14:textId="77777777" w:rsidR="009B3701" w:rsidRDefault="009B3701" w:rsidP="00BA47B4">
      <w:pPr>
        <w:pBdr>
          <w:top w:val="nil"/>
          <w:left w:val="nil"/>
          <w:bottom w:val="nil"/>
          <w:right w:val="nil"/>
          <w:between w:val="nil"/>
        </w:pBdr>
        <w:autoSpaceDE/>
        <w:autoSpaceDN/>
        <w:snapToGrid w:val="0"/>
        <w:rPr>
          <w:color w:val="auto"/>
        </w:rPr>
      </w:pPr>
    </w:p>
    <w:p w14:paraId="4BD0FEFD" w14:textId="7A1CC763" w:rsidR="0057271B" w:rsidRPr="00C16E10" w:rsidRDefault="004E1402" w:rsidP="00BA47B4">
      <w:pPr>
        <w:numPr>
          <w:ilvl w:val="1"/>
          <w:numId w:val="30"/>
        </w:numPr>
        <w:pBdr>
          <w:top w:val="nil"/>
          <w:left w:val="nil"/>
          <w:bottom w:val="nil"/>
          <w:right w:val="nil"/>
          <w:between w:val="nil"/>
        </w:pBdr>
        <w:autoSpaceDE/>
        <w:autoSpaceDN/>
        <w:snapToGrid w:val="0"/>
        <w:rPr>
          <w:color w:val="auto"/>
        </w:rPr>
      </w:pPr>
      <w:r w:rsidRPr="00C16E10">
        <w:rPr>
          <w:color w:val="auto"/>
        </w:rPr>
        <w:t xml:space="preserve">Instill </w:t>
      </w:r>
      <w:r w:rsidR="0057271B" w:rsidRPr="00C16E10">
        <w:rPr>
          <w:color w:val="auto"/>
        </w:rPr>
        <w:t xml:space="preserve">a drop of </w:t>
      </w:r>
      <w:r w:rsidR="00EB3CDE" w:rsidRPr="00C16E10">
        <w:rPr>
          <w:color w:val="auto"/>
        </w:rPr>
        <w:t xml:space="preserve">ophthalmic solution or </w:t>
      </w:r>
      <w:r w:rsidR="0057271B" w:rsidRPr="00C16E10">
        <w:rPr>
          <w:color w:val="auto"/>
        </w:rPr>
        <w:t xml:space="preserve">saline to </w:t>
      </w:r>
      <w:r w:rsidRPr="00C16E10">
        <w:rPr>
          <w:color w:val="auto"/>
        </w:rPr>
        <w:t>each animal</w:t>
      </w:r>
      <w:r w:rsidR="005036B4">
        <w:rPr>
          <w:color w:val="auto"/>
        </w:rPr>
        <w:t>’</w:t>
      </w:r>
      <w:r w:rsidRPr="00C16E10">
        <w:rPr>
          <w:color w:val="auto"/>
        </w:rPr>
        <w:t xml:space="preserve">s </w:t>
      </w:r>
      <w:r w:rsidR="0057271B" w:rsidRPr="00C16E10">
        <w:rPr>
          <w:color w:val="auto"/>
        </w:rPr>
        <w:t xml:space="preserve">eyes </w:t>
      </w:r>
      <w:r w:rsidR="00104625">
        <w:rPr>
          <w:color w:val="auto"/>
        </w:rPr>
        <w:t>every</w:t>
      </w:r>
      <w:r w:rsidR="00104625" w:rsidRPr="00C16E10">
        <w:rPr>
          <w:color w:val="auto"/>
        </w:rPr>
        <w:t xml:space="preserve"> </w:t>
      </w:r>
      <w:r w:rsidR="00415025" w:rsidRPr="00C16E10">
        <w:rPr>
          <w:color w:val="auto"/>
        </w:rPr>
        <w:t>5</w:t>
      </w:r>
      <w:r w:rsidR="00127052">
        <w:rPr>
          <w:color w:val="auto"/>
        </w:rPr>
        <w:t>-10</w:t>
      </w:r>
      <w:r w:rsidR="00415025" w:rsidRPr="00C16E10">
        <w:rPr>
          <w:color w:val="auto"/>
        </w:rPr>
        <w:t xml:space="preserve"> min to </w:t>
      </w:r>
      <w:r w:rsidR="0057271B" w:rsidRPr="00C16E10">
        <w:rPr>
          <w:color w:val="auto"/>
        </w:rPr>
        <w:t>help them not dry out.</w:t>
      </w:r>
    </w:p>
    <w:p w14:paraId="16C46B44" w14:textId="77777777" w:rsidR="009B3701" w:rsidRDefault="009B3701" w:rsidP="00BA47B4">
      <w:pPr>
        <w:pBdr>
          <w:top w:val="nil"/>
          <w:left w:val="nil"/>
          <w:bottom w:val="nil"/>
          <w:right w:val="nil"/>
          <w:between w:val="nil"/>
        </w:pBdr>
        <w:autoSpaceDE/>
        <w:autoSpaceDN/>
        <w:snapToGrid w:val="0"/>
        <w:rPr>
          <w:color w:val="auto"/>
        </w:rPr>
      </w:pPr>
    </w:p>
    <w:p w14:paraId="2BD3087A" w14:textId="4CE83D74" w:rsidR="0057271B" w:rsidRPr="00C16E10" w:rsidRDefault="00043742" w:rsidP="00BA47B4">
      <w:pPr>
        <w:numPr>
          <w:ilvl w:val="1"/>
          <w:numId w:val="30"/>
        </w:numPr>
        <w:pBdr>
          <w:top w:val="nil"/>
          <w:left w:val="nil"/>
          <w:bottom w:val="nil"/>
          <w:right w:val="nil"/>
          <w:between w:val="nil"/>
        </w:pBdr>
        <w:autoSpaceDE/>
        <w:autoSpaceDN/>
        <w:snapToGrid w:val="0"/>
        <w:rPr>
          <w:color w:val="auto"/>
        </w:rPr>
      </w:pPr>
      <w:r w:rsidRPr="00043742">
        <w:rPr>
          <w:color w:val="auto"/>
        </w:rPr>
        <w:t>Using a scalpel, make an incision of approximately 2 cm from anterior to posterior direction to properly expose the skull's top region.</w:t>
      </w:r>
    </w:p>
    <w:p w14:paraId="061BE330" w14:textId="77777777" w:rsidR="009B3701" w:rsidRDefault="009B3701" w:rsidP="00BA47B4">
      <w:pPr>
        <w:pBdr>
          <w:top w:val="nil"/>
          <w:left w:val="nil"/>
          <w:bottom w:val="nil"/>
          <w:right w:val="nil"/>
          <w:between w:val="nil"/>
        </w:pBdr>
        <w:autoSpaceDE/>
        <w:autoSpaceDN/>
        <w:snapToGrid w:val="0"/>
        <w:rPr>
          <w:color w:val="auto"/>
        </w:rPr>
      </w:pPr>
    </w:p>
    <w:p w14:paraId="59F8FE9E" w14:textId="3849E67C" w:rsidR="0057271B" w:rsidRPr="00C16E10" w:rsidRDefault="0057271B" w:rsidP="00BA47B4">
      <w:pPr>
        <w:numPr>
          <w:ilvl w:val="1"/>
          <w:numId w:val="30"/>
        </w:numPr>
        <w:pBdr>
          <w:top w:val="nil"/>
          <w:left w:val="nil"/>
          <w:bottom w:val="nil"/>
          <w:right w:val="nil"/>
          <w:between w:val="nil"/>
        </w:pBdr>
        <w:autoSpaceDE/>
        <w:autoSpaceDN/>
        <w:snapToGrid w:val="0"/>
        <w:rPr>
          <w:color w:val="auto"/>
        </w:rPr>
      </w:pPr>
      <w:r w:rsidRPr="00C16E10">
        <w:rPr>
          <w:color w:val="auto"/>
        </w:rPr>
        <w:t>Retract the skin using bulldog clamps and scrape the tissue overlying the skull.</w:t>
      </w:r>
    </w:p>
    <w:p w14:paraId="4A4B53DB" w14:textId="77777777" w:rsidR="009B3701" w:rsidRDefault="009B3701" w:rsidP="00BA47B4">
      <w:pPr>
        <w:pBdr>
          <w:top w:val="nil"/>
          <w:left w:val="nil"/>
          <w:bottom w:val="nil"/>
          <w:right w:val="nil"/>
          <w:between w:val="nil"/>
        </w:pBdr>
        <w:autoSpaceDE/>
        <w:autoSpaceDN/>
        <w:snapToGrid w:val="0"/>
        <w:rPr>
          <w:color w:val="auto"/>
        </w:rPr>
      </w:pPr>
    </w:p>
    <w:p w14:paraId="404CEC7C" w14:textId="7B641A21" w:rsidR="0057271B" w:rsidRPr="00C16E10" w:rsidRDefault="0057271B" w:rsidP="00BA47B4">
      <w:pPr>
        <w:numPr>
          <w:ilvl w:val="1"/>
          <w:numId w:val="30"/>
        </w:numPr>
        <w:pBdr>
          <w:top w:val="nil"/>
          <w:left w:val="nil"/>
          <w:bottom w:val="nil"/>
          <w:right w:val="nil"/>
          <w:between w:val="nil"/>
        </w:pBdr>
        <w:autoSpaceDE/>
        <w:autoSpaceDN/>
        <w:snapToGrid w:val="0"/>
        <w:rPr>
          <w:color w:val="auto"/>
        </w:rPr>
      </w:pPr>
      <w:r w:rsidRPr="00C16E10">
        <w:rPr>
          <w:color w:val="auto"/>
        </w:rPr>
        <w:lastRenderedPageBreak/>
        <w:t>Using a cotton swab, clean the exposed skull with a small amount of peroxide solution.</w:t>
      </w:r>
    </w:p>
    <w:p w14:paraId="76A37EAD" w14:textId="77777777" w:rsidR="009B3701" w:rsidRDefault="009B3701" w:rsidP="00BA47B4">
      <w:pPr>
        <w:pBdr>
          <w:top w:val="nil"/>
          <w:left w:val="nil"/>
          <w:bottom w:val="nil"/>
          <w:right w:val="nil"/>
          <w:between w:val="nil"/>
        </w:pBdr>
        <w:autoSpaceDE/>
        <w:autoSpaceDN/>
        <w:snapToGrid w:val="0"/>
        <w:rPr>
          <w:color w:val="auto"/>
        </w:rPr>
      </w:pPr>
    </w:p>
    <w:p w14:paraId="621918E7" w14:textId="4BE94783" w:rsidR="0057271B" w:rsidRPr="00C16E10" w:rsidRDefault="0057271B" w:rsidP="00BA47B4">
      <w:pPr>
        <w:numPr>
          <w:ilvl w:val="1"/>
          <w:numId w:val="30"/>
        </w:numPr>
        <w:pBdr>
          <w:top w:val="nil"/>
          <w:left w:val="nil"/>
          <w:bottom w:val="nil"/>
          <w:right w:val="nil"/>
          <w:between w:val="nil"/>
        </w:pBdr>
        <w:autoSpaceDE/>
        <w:autoSpaceDN/>
        <w:snapToGrid w:val="0"/>
        <w:rPr>
          <w:color w:val="auto"/>
        </w:rPr>
      </w:pPr>
      <w:r w:rsidRPr="00C16E10">
        <w:rPr>
          <w:color w:val="auto"/>
        </w:rPr>
        <w:t xml:space="preserve">Identify and </w:t>
      </w:r>
      <w:r w:rsidR="00F4582D">
        <w:rPr>
          <w:color w:val="auto"/>
        </w:rPr>
        <w:t>record</w:t>
      </w:r>
      <w:r w:rsidR="00F4582D" w:rsidRPr="00C16E10">
        <w:rPr>
          <w:color w:val="auto"/>
        </w:rPr>
        <w:t xml:space="preserve"> </w:t>
      </w:r>
      <w:r w:rsidRPr="00C16E10">
        <w:rPr>
          <w:color w:val="auto"/>
        </w:rPr>
        <w:t>the bregma coordinates</w:t>
      </w:r>
      <w:r w:rsidR="00F4582D">
        <w:rPr>
          <w:color w:val="auto"/>
        </w:rPr>
        <w:t xml:space="preserve"> obtained.</w:t>
      </w:r>
    </w:p>
    <w:p w14:paraId="0064C0D1" w14:textId="77777777" w:rsidR="009B3701" w:rsidRDefault="009B3701" w:rsidP="00BA47B4">
      <w:pPr>
        <w:pBdr>
          <w:top w:val="nil"/>
          <w:left w:val="nil"/>
          <w:bottom w:val="nil"/>
          <w:right w:val="nil"/>
          <w:between w:val="nil"/>
        </w:pBdr>
        <w:autoSpaceDE/>
        <w:autoSpaceDN/>
        <w:snapToGrid w:val="0"/>
        <w:rPr>
          <w:color w:val="auto"/>
        </w:rPr>
      </w:pPr>
    </w:p>
    <w:p w14:paraId="77DD372C" w14:textId="62DC5CBE" w:rsidR="0057271B" w:rsidRPr="00C16E10" w:rsidRDefault="00EE569C" w:rsidP="00BA47B4">
      <w:pPr>
        <w:numPr>
          <w:ilvl w:val="1"/>
          <w:numId w:val="30"/>
        </w:numPr>
        <w:pBdr>
          <w:top w:val="nil"/>
          <w:left w:val="nil"/>
          <w:bottom w:val="nil"/>
          <w:right w:val="nil"/>
          <w:between w:val="nil"/>
        </w:pBdr>
        <w:autoSpaceDE/>
        <w:autoSpaceDN/>
        <w:snapToGrid w:val="0"/>
        <w:rPr>
          <w:color w:val="auto"/>
        </w:rPr>
      </w:pPr>
      <w:r>
        <w:rPr>
          <w:color w:val="auto"/>
        </w:rPr>
        <w:t>Starting from Bregma</w:t>
      </w:r>
      <w:r w:rsidR="0057271B" w:rsidRPr="00C16E10">
        <w:rPr>
          <w:color w:val="auto"/>
        </w:rPr>
        <w:t xml:space="preserve">, using the stereotaxic </w:t>
      </w:r>
      <w:proofErr w:type="spellStart"/>
      <w:r w:rsidR="0057271B" w:rsidRPr="00C16E10">
        <w:rPr>
          <w:color w:val="auto"/>
        </w:rPr>
        <w:t>Paxinos</w:t>
      </w:r>
      <w:proofErr w:type="spellEnd"/>
      <w:r w:rsidR="0057271B" w:rsidRPr="00C16E10">
        <w:rPr>
          <w:color w:val="auto"/>
        </w:rPr>
        <w:t xml:space="preserve"> and Watson Atlas</w:t>
      </w:r>
      <w:r w:rsidR="00C45C27" w:rsidRPr="00C16E10">
        <w:rPr>
          <w:color w:val="auto"/>
        </w:rPr>
        <w:fldChar w:fldCharType="begin" w:fldLock="1"/>
      </w:r>
      <w:r w:rsidR="004841D2">
        <w:rPr>
          <w:color w:val="auto"/>
        </w:rPr>
        <w:instrText>ADDIN CSL_CITATION {"citationItems":[{"id":"ITEM-1","itemData":{"ISBN":"012547623X","ISSN":"01662236","author":[{"dropping-particle":"","family":"Paxinos","given":"George","non-dropping-particle":"","parse-names":false,"suffix":""},{"dropping-particle":"","family":"Watson","given":"Charles","non-dropping-particle":"","parse-names":false,"suffix":""}],"edition":"Third","id":"ITEM-1","issued":{"date-parts":[["1997"]]},"publisher":"Academic Press","title":"The rat brain in stereotaxic coordinates","type":"book"},"uris":["http://www.mendeley.com/documents/?uuid=19f61f9e-53df-438e-8fe8-8e01fdcffccd"]}],"mendeley":{"formattedCitation":"&lt;sup&gt;30&lt;/sup&gt;","plainTextFormattedCitation":"30","previouslyFormattedCitation":"&lt;sup&gt;30&lt;/sup&gt;"},"properties":{"noteIndex":0},"schema":"https://github.com/citation-style-language/schema/raw/master/csl-citation.json"}</w:instrText>
      </w:r>
      <w:r w:rsidR="00C45C27" w:rsidRPr="00C16E10">
        <w:rPr>
          <w:color w:val="auto"/>
        </w:rPr>
        <w:fldChar w:fldCharType="separate"/>
      </w:r>
      <w:r w:rsidR="0088695E" w:rsidRPr="0088695E">
        <w:rPr>
          <w:noProof/>
          <w:color w:val="auto"/>
          <w:vertAlign w:val="superscript"/>
        </w:rPr>
        <w:t>30</w:t>
      </w:r>
      <w:r w:rsidR="00C45C27" w:rsidRPr="00C16E10">
        <w:rPr>
          <w:color w:val="auto"/>
        </w:rPr>
        <w:fldChar w:fldCharType="end"/>
      </w:r>
      <w:r w:rsidR="0057271B" w:rsidRPr="00C16E10">
        <w:rPr>
          <w:color w:val="auto"/>
        </w:rPr>
        <w:t xml:space="preserve">, locate and mark the position of each of the seven points (coordinates) where the electrodes will be </w:t>
      </w:r>
      <w:r>
        <w:rPr>
          <w:color w:val="auto"/>
        </w:rPr>
        <w:t>fixed in</w:t>
      </w:r>
      <w:r w:rsidR="0057271B" w:rsidRPr="00C16E10">
        <w:rPr>
          <w:color w:val="auto"/>
        </w:rPr>
        <w:t>.</w:t>
      </w:r>
    </w:p>
    <w:p w14:paraId="7C9A8A57" w14:textId="77777777" w:rsidR="0057271B" w:rsidRPr="00C16E10" w:rsidRDefault="0057271B" w:rsidP="00BA47B4">
      <w:pPr>
        <w:pBdr>
          <w:top w:val="nil"/>
          <w:left w:val="nil"/>
          <w:bottom w:val="nil"/>
          <w:right w:val="nil"/>
          <w:between w:val="nil"/>
        </w:pBdr>
        <w:snapToGrid w:val="0"/>
        <w:rPr>
          <w:color w:val="auto"/>
        </w:rPr>
      </w:pPr>
    </w:p>
    <w:p w14:paraId="4FBA3972" w14:textId="76107290" w:rsidR="0057271B" w:rsidRPr="00C16E10" w:rsidRDefault="0057271B" w:rsidP="00BA47B4">
      <w:pPr>
        <w:pBdr>
          <w:top w:val="nil"/>
          <w:left w:val="nil"/>
          <w:bottom w:val="nil"/>
          <w:right w:val="nil"/>
          <w:between w:val="nil"/>
        </w:pBdr>
        <w:snapToGrid w:val="0"/>
        <w:rPr>
          <w:color w:val="auto"/>
        </w:rPr>
      </w:pPr>
      <w:r w:rsidRPr="00C16E10">
        <w:rPr>
          <w:color w:val="auto"/>
        </w:rPr>
        <w:t xml:space="preserve">NOTE: </w:t>
      </w:r>
      <w:r w:rsidR="000F61DE">
        <w:rPr>
          <w:color w:val="auto"/>
        </w:rPr>
        <w:t xml:space="preserve">In this experiment, </w:t>
      </w:r>
      <w:r w:rsidRPr="00C16E10">
        <w:rPr>
          <w:color w:val="auto"/>
        </w:rPr>
        <w:t xml:space="preserve">F3, F4 </w:t>
      </w:r>
      <w:r w:rsidR="001523DC">
        <w:rPr>
          <w:color w:val="auto"/>
        </w:rPr>
        <w:t xml:space="preserve">screws </w:t>
      </w:r>
      <w:r w:rsidRPr="00C16E10">
        <w:rPr>
          <w:color w:val="auto"/>
        </w:rPr>
        <w:t xml:space="preserve">(+2.0 mm from </w:t>
      </w:r>
      <w:r w:rsidR="00043742">
        <w:rPr>
          <w:color w:val="auto"/>
        </w:rPr>
        <w:t>Bregma</w:t>
      </w:r>
      <w:r w:rsidRPr="00C16E10">
        <w:rPr>
          <w:color w:val="auto"/>
        </w:rPr>
        <w:t xml:space="preserve">, 2.25 mm lateral from midline); C3, C4 </w:t>
      </w:r>
      <w:r w:rsidR="001523DC">
        <w:rPr>
          <w:color w:val="auto"/>
        </w:rPr>
        <w:t xml:space="preserve">screws </w:t>
      </w:r>
      <w:r w:rsidRPr="00C16E10">
        <w:rPr>
          <w:color w:val="auto"/>
        </w:rPr>
        <w:t xml:space="preserve">(−3.0mm from </w:t>
      </w:r>
      <w:r w:rsidR="00043742">
        <w:rPr>
          <w:color w:val="auto"/>
        </w:rPr>
        <w:t>Bregma</w:t>
      </w:r>
      <w:r w:rsidRPr="00C16E10">
        <w:rPr>
          <w:color w:val="auto"/>
        </w:rPr>
        <w:t>, 2.75</w:t>
      </w:r>
      <w:r w:rsidR="00F4582D">
        <w:rPr>
          <w:color w:val="auto"/>
        </w:rPr>
        <w:t xml:space="preserve"> </w:t>
      </w:r>
      <w:r w:rsidRPr="00C16E10">
        <w:rPr>
          <w:color w:val="auto"/>
        </w:rPr>
        <w:t xml:space="preserve">mm lateral from midline); and P3, P4 </w:t>
      </w:r>
      <w:r w:rsidR="001523DC">
        <w:rPr>
          <w:color w:val="auto"/>
        </w:rPr>
        <w:t xml:space="preserve">screws </w:t>
      </w:r>
      <w:r w:rsidRPr="00C16E10">
        <w:rPr>
          <w:color w:val="auto"/>
        </w:rPr>
        <w:t xml:space="preserve">(−7.0 mm from </w:t>
      </w:r>
      <w:r w:rsidR="00043742">
        <w:rPr>
          <w:color w:val="auto"/>
        </w:rPr>
        <w:t>Bregma</w:t>
      </w:r>
      <w:r w:rsidRPr="00C16E10">
        <w:rPr>
          <w:color w:val="auto"/>
        </w:rPr>
        <w:t>, 2.75 mm lateral from midline)</w:t>
      </w:r>
      <w:r w:rsidR="001523DC">
        <w:rPr>
          <w:color w:val="auto"/>
        </w:rPr>
        <w:t xml:space="preserve"> were installed</w:t>
      </w:r>
      <w:r w:rsidRPr="00C16E10">
        <w:rPr>
          <w:color w:val="auto"/>
        </w:rPr>
        <w:t xml:space="preserve">. A seventh screw </w:t>
      </w:r>
      <w:r w:rsidR="004E1402" w:rsidRPr="00C16E10">
        <w:rPr>
          <w:color w:val="auto"/>
        </w:rPr>
        <w:t xml:space="preserve">was </w:t>
      </w:r>
      <w:r w:rsidRPr="00C16E10">
        <w:rPr>
          <w:color w:val="auto"/>
        </w:rPr>
        <w:t xml:space="preserve">located posterior of the nasal bone (NZ), as the ground reference (see </w:t>
      </w:r>
      <w:r w:rsidRPr="000F61DE">
        <w:rPr>
          <w:b/>
          <w:bCs/>
          <w:color w:val="auto"/>
        </w:rPr>
        <w:t>Figure 2</w:t>
      </w:r>
      <w:r w:rsidRPr="00C16E10">
        <w:rPr>
          <w:color w:val="auto"/>
        </w:rPr>
        <w:t>).</w:t>
      </w:r>
    </w:p>
    <w:p w14:paraId="363A9E69" w14:textId="77777777" w:rsidR="0057271B" w:rsidRPr="00C16E10" w:rsidRDefault="0057271B" w:rsidP="00BA47B4">
      <w:pPr>
        <w:pBdr>
          <w:top w:val="nil"/>
          <w:left w:val="nil"/>
          <w:bottom w:val="nil"/>
          <w:right w:val="nil"/>
          <w:between w:val="nil"/>
        </w:pBdr>
        <w:snapToGrid w:val="0"/>
        <w:rPr>
          <w:color w:val="auto"/>
        </w:rPr>
      </w:pPr>
    </w:p>
    <w:p w14:paraId="01DBED60" w14:textId="2B282F93" w:rsidR="0057271B" w:rsidRPr="00C16E10" w:rsidRDefault="0057271B" w:rsidP="00BA47B4">
      <w:pPr>
        <w:numPr>
          <w:ilvl w:val="1"/>
          <w:numId w:val="30"/>
        </w:numPr>
        <w:pBdr>
          <w:top w:val="nil"/>
          <w:left w:val="nil"/>
          <w:bottom w:val="nil"/>
          <w:right w:val="nil"/>
          <w:between w:val="nil"/>
        </w:pBdr>
        <w:autoSpaceDE/>
        <w:autoSpaceDN/>
        <w:snapToGrid w:val="0"/>
        <w:rPr>
          <w:color w:val="auto"/>
        </w:rPr>
      </w:pPr>
      <w:r w:rsidRPr="00C16E10">
        <w:rPr>
          <w:color w:val="auto"/>
        </w:rPr>
        <w:t xml:space="preserve">Using a variable speed </w:t>
      </w:r>
      <w:r w:rsidR="00CC76CE" w:rsidRPr="00CC76CE">
        <w:rPr>
          <w:color w:val="auto"/>
        </w:rPr>
        <w:t>drill</w:t>
      </w:r>
      <w:r w:rsidR="00CC76CE" w:rsidRPr="00CC76CE" w:rsidDel="00CC76CE">
        <w:rPr>
          <w:color w:val="auto"/>
        </w:rPr>
        <w:t xml:space="preserve"> </w:t>
      </w:r>
      <w:r w:rsidRPr="00C16E10">
        <w:rPr>
          <w:color w:val="auto"/>
        </w:rPr>
        <w:t xml:space="preserve">tool, make a hole with a </w:t>
      </w:r>
      <w:r w:rsidR="004361E1">
        <w:rPr>
          <w:color w:val="auto"/>
        </w:rPr>
        <w:t>t</w:t>
      </w:r>
      <w:r w:rsidR="00F4582D">
        <w:rPr>
          <w:color w:val="auto"/>
        </w:rPr>
        <w:t xml:space="preserve">ip </w:t>
      </w:r>
      <w:r w:rsidR="004361E1">
        <w:rPr>
          <w:color w:val="auto"/>
        </w:rPr>
        <w:t>s</w:t>
      </w:r>
      <w:r w:rsidR="00F4582D">
        <w:rPr>
          <w:color w:val="auto"/>
        </w:rPr>
        <w:t xml:space="preserve">ize 2 </w:t>
      </w:r>
      <w:r w:rsidRPr="00C16E10">
        <w:rPr>
          <w:color w:val="auto"/>
        </w:rPr>
        <w:t>(length 44.5</w:t>
      </w:r>
      <w:r w:rsidR="000F61DE">
        <w:rPr>
          <w:color w:val="auto"/>
        </w:rPr>
        <w:t xml:space="preserve"> </w:t>
      </w:r>
      <w:r w:rsidRPr="00C16E10">
        <w:rPr>
          <w:color w:val="auto"/>
        </w:rPr>
        <w:t xml:space="preserve">mm) on each one of the marks, </w:t>
      </w:r>
      <w:r w:rsidR="00CC76CE" w:rsidRPr="00CC76CE">
        <w:rPr>
          <w:color w:val="auto"/>
        </w:rPr>
        <w:t>be careful not to penetrate the skull fully</w:t>
      </w:r>
      <w:r w:rsidRPr="00C16E10">
        <w:rPr>
          <w:color w:val="auto"/>
        </w:rPr>
        <w:t>.</w:t>
      </w:r>
    </w:p>
    <w:p w14:paraId="4D9013F0" w14:textId="77777777" w:rsidR="009B3701" w:rsidRDefault="009B3701" w:rsidP="00BA47B4">
      <w:pPr>
        <w:pBdr>
          <w:top w:val="nil"/>
          <w:left w:val="nil"/>
          <w:bottom w:val="nil"/>
          <w:right w:val="nil"/>
          <w:between w:val="nil"/>
        </w:pBdr>
        <w:autoSpaceDE/>
        <w:autoSpaceDN/>
        <w:snapToGrid w:val="0"/>
        <w:rPr>
          <w:color w:val="auto"/>
        </w:rPr>
      </w:pPr>
    </w:p>
    <w:p w14:paraId="6D2E3D6F" w14:textId="4AA20AD1" w:rsidR="0057271B" w:rsidRPr="00C16E10" w:rsidRDefault="0057271B" w:rsidP="00BA47B4">
      <w:pPr>
        <w:numPr>
          <w:ilvl w:val="1"/>
          <w:numId w:val="30"/>
        </w:numPr>
        <w:pBdr>
          <w:top w:val="nil"/>
          <w:left w:val="nil"/>
          <w:bottom w:val="nil"/>
          <w:right w:val="nil"/>
          <w:between w:val="nil"/>
        </w:pBdr>
        <w:autoSpaceDE/>
        <w:autoSpaceDN/>
        <w:snapToGrid w:val="0"/>
        <w:rPr>
          <w:color w:val="auto"/>
        </w:rPr>
      </w:pPr>
      <w:r w:rsidRPr="00C16E10">
        <w:rPr>
          <w:color w:val="auto"/>
        </w:rPr>
        <w:t xml:space="preserve">Insert the electrode into the hole and </w:t>
      </w:r>
      <w:r w:rsidR="006C2211" w:rsidRPr="00C16E10">
        <w:rPr>
          <w:color w:val="auto"/>
        </w:rPr>
        <w:t xml:space="preserve">screw it </w:t>
      </w:r>
      <w:r w:rsidR="004361E1">
        <w:rPr>
          <w:color w:val="auto"/>
        </w:rPr>
        <w:t xml:space="preserve">into the skull </w:t>
      </w:r>
      <w:r w:rsidR="006C2211" w:rsidRPr="00C16E10">
        <w:rPr>
          <w:color w:val="auto"/>
        </w:rPr>
        <w:t>carefully.</w:t>
      </w:r>
    </w:p>
    <w:p w14:paraId="60891A0A" w14:textId="77777777" w:rsidR="009B3701" w:rsidRDefault="009B3701" w:rsidP="00BA47B4">
      <w:pPr>
        <w:pBdr>
          <w:top w:val="nil"/>
          <w:left w:val="nil"/>
          <w:bottom w:val="nil"/>
          <w:right w:val="nil"/>
          <w:between w:val="nil"/>
        </w:pBdr>
        <w:autoSpaceDE/>
        <w:autoSpaceDN/>
        <w:snapToGrid w:val="0"/>
        <w:rPr>
          <w:color w:val="auto"/>
        </w:rPr>
      </w:pPr>
    </w:p>
    <w:p w14:paraId="21F7C90F" w14:textId="108F913B" w:rsidR="0057271B" w:rsidRPr="00C16E10" w:rsidRDefault="0057271B" w:rsidP="00BA47B4">
      <w:pPr>
        <w:numPr>
          <w:ilvl w:val="1"/>
          <w:numId w:val="30"/>
        </w:numPr>
        <w:pBdr>
          <w:top w:val="nil"/>
          <w:left w:val="nil"/>
          <w:bottom w:val="nil"/>
          <w:right w:val="nil"/>
          <w:between w:val="nil"/>
        </w:pBdr>
        <w:autoSpaceDE/>
        <w:autoSpaceDN/>
        <w:snapToGrid w:val="0"/>
        <w:rPr>
          <w:color w:val="auto"/>
        </w:rPr>
      </w:pPr>
      <w:r w:rsidRPr="00C16E10">
        <w:rPr>
          <w:color w:val="auto"/>
        </w:rPr>
        <w:t xml:space="preserve">Repeat </w:t>
      </w:r>
      <w:r w:rsidR="00D437C6">
        <w:rPr>
          <w:color w:val="auto"/>
        </w:rPr>
        <w:t>s</w:t>
      </w:r>
      <w:r w:rsidRPr="00C16E10">
        <w:rPr>
          <w:color w:val="auto"/>
        </w:rPr>
        <w:t xml:space="preserve">teps 4.11 and 4.12 until all seven screws are </w:t>
      </w:r>
      <w:r w:rsidR="00EE569C">
        <w:rPr>
          <w:color w:val="auto"/>
        </w:rPr>
        <w:t xml:space="preserve">fixed </w:t>
      </w:r>
      <w:r w:rsidR="00527421">
        <w:rPr>
          <w:color w:val="auto"/>
        </w:rPr>
        <w:t xml:space="preserve">in </w:t>
      </w:r>
      <w:r w:rsidR="00E84301">
        <w:rPr>
          <w:color w:val="auto"/>
        </w:rPr>
        <w:t>appropriately</w:t>
      </w:r>
      <w:r w:rsidR="006C2211" w:rsidRPr="00C16E10">
        <w:rPr>
          <w:color w:val="auto"/>
        </w:rPr>
        <w:t>.</w:t>
      </w:r>
    </w:p>
    <w:p w14:paraId="00FE7EB2" w14:textId="77777777" w:rsidR="009B3701" w:rsidRDefault="009B3701" w:rsidP="00BA47B4">
      <w:pPr>
        <w:pBdr>
          <w:top w:val="nil"/>
          <w:left w:val="nil"/>
          <w:bottom w:val="nil"/>
          <w:right w:val="nil"/>
          <w:between w:val="nil"/>
        </w:pBdr>
        <w:autoSpaceDE/>
        <w:autoSpaceDN/>
        <w:snapToGrid w:val="0"/>
        <w:rPr>
          <w:color w:val="auto"/>
        </w:rPr>
      </w:pPr>
    </w:p>
    <w:p w14:paraId="39E90710" w14:textId="1D938D1E" w:rsidR="0057271B" w:rsidRPr="00C16E10" w:rsidRDefault="0057271B" w:rsidP="00BA47B4">
      <w:pPr>
        <w:numPr>
          <w:ilvl w:val="1"/>
          <w:numId w:val="30"/>
        </w:numPr>
        <w:pBdr>
          <w:top w:val="nil"/>
          <w:left w:val="nil"/>
          <w:bottom w:val="nil"/>
          <w:right w:val="nil"/>
          <w:between w:val="nil"/>
        </w:pBdr>
        <w:autoSpaceDE/>
        <w:autoSpaceDN/>
        <w:snapToGrid w:val="0"/>
        <w:rPr>
          <w:color w:val="auto"/>
        </w:rPr>
      </w:pPr>
      <w:r w:rsidRPr="00C16E10">
        <w:rPr>
          <w:color w:val="auto"/>
        </w:rPr>
        <w:t xml:space="preserve">Fix all </w:t>
      </w:r>
      <w:r w:rsidR="00B36BF9">
        <w:rPr>
          <w:color w:val="auto"/>
        </w:rPr>
        <w:t>7</w:t>
      </w:r>
      <w:r w:rsidRPr="00C16E10">
        <w:rPr>
          <w:color w:val="auto"/>
        </w:rPr>
        <w:t xml:space="preserve"> screws with a first layer of dental cement. Insert each electrode into a connector. </w:t>
      </w:r>
      <w:r w:rsidR="00A579A0" w:rsidRPr="00A579A0">
        <w:rPr>
          <w:color w:val="auto"/>
        </w:rPr>
        <w:t>Cover the wires entirely with a second layer of dental cement (it will prevent the animal from pulling screws off), and the bottom of the connector</w:t>
      </w:r>
      <w:r w:rsidRPr="00C16E10">
        <w:rPr>
          <w:color w:val="auto"/>
        </w:rPr>
        <w:t xml:space="preserve">. If necessary, cover with a third layer of dental cement, </w:t>
      </w:r>
      <w:r w:rsidR="00415025" w:rsidRPr="00C16E10">
        <w:rPr>
          <w:color w:val="auto"/>
        </w:rPr>
        <w:t>leaving the EEG connector clean for a proper connection</w:t>
      </w:r>
      <w:r w:rsidR="006C2211" w:rsidRPr="00C16E10">
        <w:rPr>
          <w:color w:val="auto"/>
        </w:rPr>
        <w:t xml:space="preserve">, so that </w:t>
      </w:r>
      <w:r w:rsidR="00415025" w:rsidRPr="00C16E10">
        <w:rPr>
          <w:color w:val="auto"/>
        </w:rPr>
        <w:t xml:space="preserve">the </w:t>
      </w:r>
      <w:r w:rsidR="00A579A0" w:rsidRPr="00A579A0">
        <w:rPr>
          <w:color w:val="auto"/>
        </w:rPr>
        <w:t>EEG device can be connected appropriately</w:t>
      </w:r>
      <w:r w:rsidR="00A579A0" w:rsidRPr="00A579A0" w:rsidDel="00A579A0">
        <w:rPr>
          <w:color w:val="auto"/>
        </w:rPr>
        <w:t xml:space="preserve"> </w:t>
      </w:r>
      <w:r w:rsidR="00415025" w:rsidRPr="00C16E10">
        <w:rPr>
          <w:color w:val="auto"/>
        </w:rPr>
        <w:t xml:space="preserve">(see </w:t>
      </w:r>
      <w:r w:rsidR="00415025" w:rsidRPr="000F61DE">
        <w:rPr>
          <w:b/>
          <w:bCs/>
          <w:color w:val="auto"/>
        </w:rPr>
        <w:t>Figure 3</w:t>
      </w:r>
      <w:r w:rsidR="00415025" w:rsidRPr="00C16E10">
        <w:rPr>
          <w:color w:val="auto"/>
        </w:rPr>
        <w:t>)</w:t>
      </w:r>
      <w:r w:rsidRPr="00C16E10">
        <w:rPr>
          <w:color w:val="auto"/>
        </w:rPr>
        <w:t>.</w:t>
      </w:r>
    </w:p>
    <w:p w14:paraId="3BC0B6A5" w14:textId="77777777" w:rsidR="0057271B" w:rsidRPr="00C16E10" w:rsidRDefault="0057271B" w:rsidP="00BA47B4">
      <w:pPr>
        <w:pBdr>
          <w:top w:val="nil"/>
          <w:left w:val="nil"/>
          <w:bottom w:val="nil"/>
          <w:right w:val="nil"/>
          <w:between w:val="nil"/>
        </w:pBdr>
        <w:snapToGrid w:val="0"/>
        <w:rPr>
          <w:color w:val="auto"/>
        </w:rPr>
      </w:pPr>
    </w:p>
    <w:p w14:paraId="6B2BBCDE" w14:textId="04F0FB44" w:rsidR="0057271B" w:rsidRPr="00C16E10" w:rsidRDefault="0057271B" w:rsidP="00BA47B4">
      <w:pPr>
        <w:pBdr>
          <w:top w:val="nil"/>
          <w:left w:val="nil"/>
          <w:bottom w:val="nil"/>
          <w:right w:val="nil"/>
          <w:between w:val="nil"/>
        </w:pBdr>
        <w:snapToGrid w:val="0"/>
        <w:rPr>
          <w:color w:val="auto"/>
        </w:rPr>
      </w:pPr>
      <w:r w:rsidRPr="00C16E10">
        <w:rPr>
          <w:color w:val="auto"/>
        </w:rPr>
        <w:t xml:space="preserve">NOTE: After </w:t>
      </w:r>
      <w:r w:rsidR="002B7F32" w:rsidRPr="00C16E10">
        <w:rPr>
          <w:color w:val="auto"/>
        </w:rPr>
        <w:t>placing</w:t>
      </w:r>
      <w:r w:rsidRPr="00C16E10">
        <w:rPr>
          <w:color w:val="auto"/>
        </w:rPr>
        <w:t xml:space="preserve"> each pair of bilateral screws, the</w:t>
      </w:r>
      <w:r w:rsidR="00E84301">
        <w:rPr>
          <w:color w:val="auto"/>
        </w:rPr>
        <w:t>se</w:t>
      </w:r>
      <w:r w:rsidRPr="00C16E10">
        <w:rPr>
          <w:color w:val="auto"/>
        </w:rPr>
        <w:t xml:space="preserve"> could be </w:t>
      </w:r>
      <w:r w:rsidR="00E84301" w:rsidRPr="00C16E10">
        <w:rPr>
          <w:color w:val="auto"/>
        </w:rPr>
        <w:t>fi</w:t>
      </w:r>
      <w:r w:rsidR="00E84301">
        <w:rPr>
          <w:color w:val="auto"/>
        </w:rPr>
        <w:t>xed</w:t>
      </w:r>
      <w:r w:rsidR="00E84301" w:rsidRPr="00C16E10">
        <w:rPr>
          <w:color w:val="auto"/>
        </w:rPr>
        <w:t xml:space="preserve"> </w:t>
      </w:r>
      <w:r w:rsidR="00527421">
        <w:rPr>
          <w:color w:val="auto"/>
        </w:rPr>
        <w:t xml:space="preserve">in </w:t>
      </w:r>
      <w:r w:rsidRPr="00C16E10">
        <w:rPr>
          <w:color w:val="auto"/>
        </w:rPr>
        <w:t>with dental cement (optional step).</w:t>
      </w:r>
    </w:p>
    <w:p w14:paraId="07F98431" w14:textId="77777777" w:rsidR="0057271B" w:rsidRPr="00C16E10" w:rsidRDefault="0057271B" w:rsidP="00BA47B4">
      <w:pPr>
        <w:pBdr>
          <w:top w:val="nil"/>
          <w:left w:val="nil"/>
          <w:bottom w:val="nil"/>
          <w:right w:val="nil"/>
          <w:between w:val="nil"/>
        </w:pBdr>
        <w:snapToGrid w:val="0"/>
        <w:rPr>
          <w:color w:val="auto"/>
        </w:rPr>
      </w:pPr>
    </w:p>
    <w:p w14:paraId="66A8EE60" w14:textId="669B6A92" w:rsidR="000F61DE" w:rsidRDefault="00304132" w:rsidP="00BA47B4">
      <w:pPr>
        <w:numPr>
          <w:ilvl w:val="1"/>
          <w:numId w:val="30"/>
        </w:numPr>
        <w:pBdr>
          <w:top w:val="nil"/>
          <w:left w:val="nil"/>
          <w:bottom w:val="nil"/>
          <w:right w:val="nil"/>
          <w:between w:val="nil"/>
        </w:pBdr>
        <w:autoSpaceDE/>
        <w:autoSpaceDN/>
        <w:snapToGrid w:val="0"/>
        <w:rPr>
          <w:color w:val="auto"/>
        </w:rPr>
      </w:pPr>
      <w:r w:rsidRPr="00C16E10">
        <w:rPr>
          <w:color w:val="auto"/>
        </w:rPr>
        <w:t>L</w:t>
      </w:r>
      <w:r w:rsidR="0057271B" w:rsidRPr="00C16E10">
        <w:rPr>
          <w:color w:val="auto"/>
        </w:rPr>
        <w:t>eave the rat in post</w:t>
      </w:r>
      <w:r w:rsidR="009A4523" w:rsidRPr="00C16E10">
        <w:rPr>
          <w:color w:val="auto"/>
        </w:rPr>
        <w:t>-</w:t>
      </w:r>
      <w:r w:rsidR="0057271B" w:rsidRPr="00C16E10">
        <w:rPr>
          <w:color w:val="auto"/>
        </w:rPr>
        <w:t xml:space="preserve">operative care overnight. </w:t>
      </w:r>
      <w:r w:rsidR="000F61DE" w:rsidRPr="000F61DE">
        <w:rPr>
          <w:color w:val="auto"/>
        </w:rPr>
        <w:t>O</w:t>
      </w:r>
      <w:r w:rsidR="009A4523" w:rsidRPr="000F61DE">
        <w:rPr>
          <w:color w:val="auto"/>
        </w:rPr>
        <w:t xml:space="preserve">bserve </w:t>
      </w:r>
      <w:r w:rsidR="000F61DE" w:rsidRPr="000F61DE">
        <w:rPr>
          <w:color w:val="auto"/>
        </w:rPr>
        <w:t xml:space="preserve">the animal </w:t>
      </w:r>
      <w:r w:rsidR="009A4523" w:rsidRPr="000F61DE">
        <w:rPr>
          <w:color w:val="auto"/>
        </w:rPr>
        <w:t>and provide</w:t>
      </w:r>
      <w:r w:rsidR="0057271B" w:rsidRPr="000F61DE">
        <w:rPr>
          <w:color w:val="auto"/>
        </w:rPr>
        <w:t xml:space="preserve"> the animal with a </w:t>
      </w:r>
      <w:r w:rsidR="00E84301">
        <w:rPr>
          <w:color w:val="auto"/>
        </w:rPr>
        <w:t>heating pad</w:t>
      </w:r>
      <w:r w:rsidR="0057271B" w:rsidRPr="000F61DE">
        <w:rPr>
          <w:color w:val="auto"/>
        </w:rPr>
        <w:t xml:space="preserve"> for 1-2 h after surgery since the anesthesia used in this procedure usually causes hypothermia and breathing </w:t>
      </w:r>
      <w:r w:rsidR="009A4523" w:rsidRPr="000F61DE">
        <w:rPr>
          <w:color w:val="auto"/>
        </w:rPr>
        <w:t>problems</w:t>
      </w:r>
      <w:r w:rsidR="0057271B" w:rsidRPr="000F61DE">
        <w:rPr>
          <w:color w:val="auto"/>
        </w:rPr>
        <w:t>.</w:t>
      </w:r>
    </w:p>
    <w:p w14:paraId="24D0B510" w14:textId="77777777" w:rsidR="000F61DE" w:rsidRDefault="000F61DE" w:rsidP="00BA47B4">
      <w:pPr>
        <w:pBdr>
          <w:top w:val="nil"/>
          <w:left w:val="nil"/>
          <w:bottom w:val="nil"/>
          <w:right w:val="nil"/>
          <w:between w:val="nil"/>
        </w:pBdr>
        <w:autoSpaceDE/>
        <w:autoSpaceDN/>
        <w:snapToGrid w:val="0"/>
        <w:rPr>
          <w:color w:val="auto"/>
        </w:rPr>
      </w:pPr>
    </w:p>
    <w:p w14:paraId="4211415F" w14:textId="73546124" w:rsidR="0057271B" w:rsidRPr="000F61DE" w:rsidRDefault="00EE569C" w:rsidP="00BA47B4">
      <w:pPr>
        <w:numPr>
          <w:ilvl w:val="1"/>
          <w:numId w:val="30"/>
        </w:numPr>
        <w:pBdr>
          <w:top w:val="nil"/>
          <w:left w:val="nil"/>
          <w:bottom w:val="nil"/>
          <w:right w:val="nil"/>
          <w:between w:val="nil"/>
        </w:pBdr>
        <w:autoSpaceDE/>
        <w:autoSpaceDN/>
        <w:snapToGrid w:val="0"/>
        <w:rPr>
          <w:color w:val="auto"/>
        </w:rPr>
      </w:pPr>
      <w:r>
        <w:rPr>
          <w:color w:val="auto"/>
        </w:rPr>
        <w:t>Administer</w:t>
      </w:r>
      <w:r w:rsidRPr="000F61DE">
        <w:rPr>
          <w:color w:val="auto"/>
        </w:rPr>
        <w:t xml:space="preserve"> </w:t>
      </w:r>
      <w:r w:rsidR="0057271B" w:rsidRPr="000F61DE">
        <w:rPr>
          <w:color w:val="auto"/>
        </w:rPr>
        <w:t xml:space="preserve">1 mL </w:t>
      </w:r>
      <w:r w:rsidR="00E12A03">
        <w:rPr>
          <w:color w:val="auto"/>
        </w:rPr>
        <w:t xml:space="preserve">of </w:t>
      </w:r>
      <w:r w:rsidR="009A4523" w:rsidRPr="000F61DE">
        <w:rPr>
          <w:color w:val="auto"/>
        </w:rPr>
        <w:t>saline solution</w:t>
      </w:r>
      <w:r w:rsidR="0057271B" w:rsidRPr="000F61DE">
        <w:rPr>
          <w:color w:val="auto"/>
        </w:rPr>
        <w:t xml:space="preserve"> subcutaneously to prevent dehydration. Inject a nonsteroidal anti-inflammatory (</w:t>
      </w:r>
      <w:r w:rsidR="00E12A03">
        <w:rPr>
          <w:color w:val="auto"/>
        </w:rPr>
        <w:t>m</w:t>
      </w:r>
      <w:r w:rsidR="0057271B" w:rsidRPr="000F61DE">
        <w:rPr>
          <w:color w:val="auto"/>
        </w:rPr>
        <w:t xml:space="preserve">eloxicam 2 mg/kg, </w:t>
      </w:r>
      <w:proofErr w:type="spellStart"/>
      <w:r w:rsidR="0057271B" w:rsidRPr="000F61DE">
        <w:rPr>
          <w:color w:val="auto"/>
        </w:rPr>
        <w:t>s.c.</w:t>
      </w:r>
      <w:proofErr w:type="spellEnd"/>
      <w:r w:rsidR="0057271B" w:rsidRPr="000F61DE">
        <w:rPr>
          <w:color w:val="auto"/>
        </w:rPr>
        <w:t>) and an antibiotic (</w:t>
      </w:r>
      <w:r w:rsidR="00E12A03">
        <w:rPr>
          <w:color w:val="auto"/>
        </w:rPr>
        <w:t>e</w:t>
      </w:r>
      <w:r w:rsidR="0057271B" w:rsidRPr="000F61DE">
        <w:rPr>
          <w:color w:val="auto"/>
        </w:rPr>
        <w:t xml:space="preserve">nrofloxacin 5 mg/kg, p.o.) after surgery and </w:t>
      </w:r>
      <w:r w:rsidR="009A4523" w:rsidRPr="000F61DE">
        <w:rPr>
          <w:color w:val="auto"/>
        </w:rPr>
        <w:t>for the next 24 h</w:t>
      </w:r>
      <w:r w:rsidR="0057271B" w:rsidRPr="000F61DE">
        <w:rPr>
          <w:color w:val="auto"/>
        </w:rPr>
        <w:t>.</w:t>
      </w:r>
    </w:p>
    <w:p w14:paraId="2B05B9B9" w14:textId="77777777" w:rsidR="0057271B" w:rsidRPr="00C16E10" w:rsidRDefault="0057271B" w:rsidP="00BA47B4">
      <w:pPr>
        <w:pBdr>
          <w:top w:val="nil"/>
          <w:left w:val="nil"/>
          <w:bottom w:val="nil"/>
          <w:right w:val="nil"/>
          <w:between w:val="nil"/>
        </w:pBdr>
        <w:snapToGrid w:val="0"/>
        <w:rPr>
          <w:color w:val="auto"/>
        </w:rPr>
      </w:pPr>
      <w:r w:rsidRPr="00C16E10">
        <w:rPr>
          <w:color w:val="auto"/>
        </w:rPr>
        <w:t xml:space="preserve"> </w:t>
      </w:r>
    </w:p>
    <w:p w14:paraId="1067D284" w14:textId="0752BE4A" w:rsidR="00130F69" w:rsidRPr="00C16E10" w:rsidRDefault="00127052" w:rsidP="00BA47B4">
      <w:pPr>
        <w:numPr>
          <w:ilvl w:val="1"/>
          <w:numId w:val="30"/>
        </w:numPr>
        <w:pBdr>
          <w:top w:val="nil"/>
          <w:left w:val="nil"/>
          <w:bottom w:val="nil"/>
          <w:right w:val="nil"/>
          <w:between w:val="nil"/>
        </w:pBdr>
        <w:autoSpaceDE/>
        <w:autoSpaceDN/>
        <w:snapToGrid w:val="0"/>
        <w:rPr>
          <w:color w:val="auto"/>
        </w:rPr>
      </w:pPr>
      <w:r w:rsidRPr="00127052">
        <w:rPr>
          <w:color w:val="auto"/>
        </w:rPr>
        <w:t xml:space="preserve">After the surgery, keep the rats in single cages </w:t>
      </w:r>
      <w:r w:rsidR="00BF5805" w:rsidRPr="67067FE7">
        <w:rPr>
          <w:color w:val="auto"/>
        </w:rPr>
        <w:t xml:space="preserve">for full recovery during </w:t>
      </w:r>
      <w:r w:rsidRPr="00127052">
        <w:rPr>
          <w:color w:val="auto"/>
        </w:rPr>
        <w:t>seven days before conducting the behavioral tests</w:t>
      </w:r>
      <w:r>
        <w:rPr>
          <w:color w:val="auto"/>
        </w:rPr>
        <w:t>.</w:t>
      </w:r>
      <w:r w:rsidRPr="00127052" w:rsidDel="00127052">
        <w:rPr>
          <w:color w:val="auto"/>
        </w:rPr>
        <w:t xml:space="preserve"> </w:t>
      </w:r>
    </w:p>
    <w:p w14:paraId="6D1018B2" w14:textId="77777777" w:rsidR="009B3701" w:rsidRDefault="009B3701" w:rsidP="00BA47B4">
      <w:pPr>
        <w:pBdr>
          <w:top w:val="nil"/>
          <w:left w:val="nil"/>
          <w:bottom w:val="nil"/>
          <w:right w:val="nil"/>
          <w:between w:val="nil"/>
        </w:pBdr>
        <w:autoSpaceDE/>
        <w:autoSpaceDN/>
        <w:snapToGrid w:val="0"/>
        <w:rPr>
          <w:color w:val="auto"/>
        </w:rPr>
      </w:pPr>
    </w:p>
    <w:p w14:paraId="23FF95E5" w14:textId="77777777" w:rsidR="00B36BF9" w:rsidRDefault="002B7F32" w:rsidP="00BA47B4">
      <w:pPr>
        <w:numPr>
          <w:ilvl w:val="1"/>
          <w:numId w:val="30"/>
        </w:numPr>
        <w:pBdr>
          <w:top w:val="nil"/>
          <w:left w:val="nil"/>
          <w:bottom w:val="nil"/>
          <w:right w:val="nil"/>
          <w:between w:val="nil"/>
        </w:pBdr>
        <w:autoSpaceDE/>
        <w:autoSpaceDN/>
        <w:snapToGrid w:val="0"/>
        <w:rPr>
          <w:color w:val="auto"/>
        </w:rPr>
      </w:pPr>
      <w:r>
        <w:rPr>
          <w:color w:val="auto"/>
        </w:rPr>
        <w:t>G</w:t>
      </w:r>
      <w:r w:rsidR="00130F69" w:rsidRPr="00C16E10">
        <w:rPr>
          <w:color w:val="auto"/>
        </w:rPr>
        <w:t xml:space="preserve">ently manipulate the animal </w:t>
      </w:r>
      <w:r w:rsidR="000F61DE">
        <w:rPr>
          <w:color w:val="auto"/>
        </w:rPr>
        <w:t>o</w:t>
      </w:r>
      <w:r w:rsidR="006F2495" w:rsidRPr="00C16E10">
        <w:rPr>
          <w:color w:val="auto"/>
        </w:rPr>
        <w:t xml:space="preserve">n a periodical basis (at least once a day) </w:t>
      </w:r>
      <w:r w:rsidR="00130F69" w:rsidRPr="00C16E10">
        <w:rPr>
          <w:color w:val="auto"/>
        </w:rPr>
        <w:t xml:space="preserve">to help to </w:t>
      </w:r>
      <w:r w:rsidR="00195C1F" w:rsidRPr="00C16E10">
        <w:rPr>
          <w:color w:val="auto"/>
        </w:rPr>
        <w:t xml:space="preserve">reduce </w:t>
      </w:r>
      <w:r w:rsidR="00130F69" w:rsidRPr="00C16E10">
        <w:rPr>
          <w:color w:val="auto"/>
        </w:rPr>
        <w:t xml:space="preserve">the stress </w:t>
      </w:r>
      <w:r w:rsidR="00195C1F" w:rsidRPr="00C16E10">
        <w:rPr>
          <w:color w:val="auto"/>
        </w:rPr>
        <w:t xml:space="preserve">in </w:t>
      </w:r>
      <w:r w:rsidR="00130F69" w:rsidRPr="00C16E10">
        <w:rPr>
          <w:color w:val="auto"/>
        </w:rPr>
        <w:t>future manipulations.</w:t>
      </w:r>
      <w:r w:rsidR="00F22DB5">
        <w:rPr>
          <w:color w:val="auto"/>
        </w:rPr>
        <w:t xml:space="preserve"> </w:t>
      </w:r>
      <w:r w:rsidR="00F22DB5" w:rsidRPr="00F22DB5">
        <w:rPr>
          <w:color w:val="auto"/>
        </w:rPr>
        <w:t>While holding the rat with one hand, finger pressure is gently applied to the back of the animal, sliding the fingers through the fur</w:t>
      </w:r>
      <w:r w:rsidR="00F22DB5">
        <w:rPr>
          <w:color w:val="auto"/>
        </w:rPr>
        <w:t>.</w:t>
      </w:r>
      <w:r w:rsidR="00130F69" w:rsidRPr="00C16E10">
        <w:rPr>
          <w:color w:val="auto"/>
        </w:rPr>
        <w:t xml:space="preserve"> Check the head wound</w:t>
      </w:r>
      <w:r w:rsidR="00AD5C2A" w:rsidRPr="00C16E10">
        <w:rPr>
          <w:color w:val="auto"/>
        </w:rPr>
        <w:t>, health condition, behavior</w:t>
      </w:r>
      <w:r w:rsidR="00E84301">
        <w:rPr>
          <w:color w:val="auto"/>
        </w:rPr>
        <w:t xml:space="preserve"> in general</w:t>
      </w:r>
      <w:r w:rsidR="00AD5C2A" w:rsidRPr="00C16E10">
        <w:rPr>
          <w:color w:val="auto"/>
        </w:rPr>
        <w:t xml:space="preserve">, and body weight for a period of one week after </w:t>
      </w:r>
      <w:r w:rsidR="00E84301">
        <w:rPr>
          <w:color w:val="auto"/>
        </w:rPr>
        <w:t xml:space="preserve">the </w:t>
      </w:r>
      <w:r w:rsidR="00AD5C2A" w:rsidRPr="00C16E10">
        <w:rPr>
          <w:color w:val="auto"/>
        </w:rPr>
        <w:t xml:space="preserve">surgery. </w:t>
      </w:r>
    </w:p>
    <w:p w14:paraId="2E808D06" w14:textId="77777777" w:rsidR="00B36BF9" w:rsidRDefault="00B36BF9" w:rsidP="00B36BF9">
      <w:pPr>
        <w:pStyle w:val="ListParagraph"/>
        <w:rPr>
          <w:color w:val="auto"/>
        </w:rPr>
      </w:pPr>
    </w:p>
    <w:p w14:paraId="023EF940" w14:textId="5460E35F" w:rsidR="0057271B" w:rsidRPr="00C16E10" w:rsidRDefault="004361E1" w:rsidP="00B36BF9">
      <w:pPr>
        <w:pBdr>
          <w:top w:val="nil"/>
          <w:left w:val="nil"/>
          <w:bottom w:val="nil"/>
          <w:right w:val="nil"/>
          <w:between w:val="nil"/>
        </w:pBdr>
        <w:autoSpaceDE/>
        <w:autoSpaceDN/>
        <w:snapToGrid w:val="0"/>
        <w:rPr>
          <w:color w:val="auto"/>
        </w:rPr>
      </w:pPr>
      <w:r>
        <w:rPr>
          <w:color w:val="auto"/>
        </w:rPr>
        <w:lastRenderedPageBreak/>
        <w:t xml:space="preserve">NOTE: </w:t>
      </w:r>
      <w:r w:rsidR="00130F69" w:rsidRPr="00C16E10">
        <w:rPr>
          <w:color w:val="auto"/>
        </w:rPr>
        <w:t xml:space="preserve">If any abnormality or signs of disease/stress </w:t>
      </w:r>
      <w:r w:rsidR="00195C1F" w:rsidRPr="00C16E10">
        <w:rPr>
          <w:color w:val="auto"/>
        </w:rPr>
        <w:t xml:space="preserve">are found </w:t>
      </w:r>
      <w:r w:rsidR="00130F69" w:rsidRPr="00C16E10">
        <w:rPr>
          <w:color w:val="auto"/>
        </w:rPr>
        <w:t xml:space="preserve">in the animal, </w:t>
      </w:r>
      <w:r w:rsidR="00195C1F" w:rsidRPr="00C16E10">
        <w:rPr>
          <w:color w:val="auto"/>
        </w:rPr>
        <w:t>notify the</w:t>
      </w:r>
      <w:r w:rsidR="00130F69" w:rsidRPr="00C16E10">
        <w:rPr>
          <w:color w:val="auto"/>
        </w:rPr>
        <w:t xml:space="preserve"> responsible veterinary physician.</w:t>
      </w:r>
      <w:r w:rsidR="00AD5C2A" w:rsidRPr="00C16E10">
        <w:rPr>
          <w:color w:val="auto"/>
        </w:rPr>
        <w:t xml:space="preserve"> After this period, perform the Novel object recognition test and EEG recording</w:t>
      </w:r>
      <w:r w:rsidR="00195C1F" w:rsidRPr="00C16E10">
        <w:rPr>
          <w:color w:val="auto"/>
        </w:rPr>
        <w:t xml:space="preserve"> technique</w:t>
      </w:r>
      <w:r w:rsidR="00AD5C2A" w:rsidRPr="00C16E10">
        <w:rPr>
          <w:color w:val="auto"/>
        </w:rPr>
        <w:t>.</w:t>
      </w:r>
    </w:p>
    <w:p w14:paraId="44ECAD98" w14:textId="77777777" w:rsidR="0057271B" w:rsidRPr="00C16E10" w:rsidRDefault="0057271B" w:rsidP="00BA47B4">
      <w:pPr>
        <w:pBdr>
          <w:top w:val="nil"/>
          <w:left w:val="nil"/>
          <w:bottom w:val="nil"/>
          <w:right w:val="nil"/>
          <w:between w:val="nil"/>
        </w:pBdr>
        <w:snapToGrid w:val="0"/>
        <w:rPr>
          <w:color w:val="auto"/>
        </w:rPr>
      </w:pPr>
    </w:p>
    <w:p w14:paraId="46CC738B" w14:textId="77777777" w:rsidR="0057271B" w:rsidRPr="00D437C6" w:rsidRDefault="0057271B" w:rsidP="00BA47B4">
      <w:pPr>
        <w:numPr>
          <w:ilvl w:val="0"/>
          <w:numId w:val="30"/>
        </w:numPr>
        <w:pBdr>
          <w:top w:val="nil"/>
          <w:left w:val="nil"/>
          <w:bottom w:val="nil"/>
          <w:right w:val="nil"/>
          <w:between w:val="nil"/>
        </w:pBdr>
        <w:autoSpaceDE/>
        <w:autoSpaceDN/>
        <w:snapToGrid w:val="0"/>
        <w:rPr>
          <w:color w:val="auto"/>
          <w:highlight w:val="yellow"/>
        </w:rPr>
      </w:pPr>
      <w:r w:rsidRPr="00D437C6">
        <w:rPr>
          <w:b/>
          <w:color w:val="auto"/>
          <w:highlight w:val="yellow"/>
        </w:rPr>
        <w:t xml:space="preserve">Novel object recognition test (NORT) </w:t>
      </w:r>
    </w:p>
    <w:p w14:paraId="4832F176" w14:textId="77777777" w:rsidR="0057271B" w:rsidRPr="00C16E10" w:rsidRDefault="0057271B" w:rsidP="00BA47B4">
      <w:pPr>
        <w:pBdr>
          <w:top w:val="nil"/>
          <w:left w:val="nil"/>
          <w:bottom w:val="nil"/>
          <w:right w:val="nil"/>
          <w:between w:val="nil"/>
        </w:pBdr>
        <w:snapToGrid w:val="0"/>
        <w:rPr>
          <w:color w:val="auto"/>
        </w:rPr>
      </w:pPr>
    </w:p>
    <w:p w14:paraId="656610AF" w14:textId="1092CA98" w:rsidR="0057271B" w:rsidRPr="00C16E10" w:rsidRDefault="0057271B" w:rsidP="00BA47B4">
      <w:pPr>
        <w:pBdr>
          <w:top w:val="nil"/>
          <w:left w:val="nil"/>
          <w:bottom w:val="nil"/>
          <w:right w:val="nil"/>
          <w:between w:val="nil"/>
        </w:pBdr>
        <w:snapToGrid w:val="0"/>
        <w:rPr>
          <w:color w:val="auto"/>
        </w:rPr>
      </w:pPr>
      <w:r w:rsidRPr="00C16E10">
        <w:rPr>
          <w:color w:val="auto"/>
        </w:rPr>
        <w:t xml:space="preserve">NOTE:  </w:t>
      </w:r>
      <w:r w:rsidR="00420168" w:rsidRPr="00420168">
        <w:rPr>
          <w:color w:val="auto"/>
        </w:rPr>
        <w:t>Seven days after surgery, proceed</w:t>
      </w:r>
      <w:r w:rsidR="004361E1">
        <w:rPr>
          <w:color w:val="auto"/>
        </w:rPr>
        <w:t xml:space="preserve"> </w:t>
      </w:r>
      <w:r w:rsidR="00420168" w:rsidRPr="00420168">
        <w:rPr>
          <w:color w:val="auto"/>
        </w:rPr>
        <w:t xml:space="preserve">to behavioral tests. </w:t>
      </w:r>
      <w:r w:rsidR="008553A4" w:rsidRPr="008553A4">
        <w:rPr>
          <w:color w:val="auto"/>
        </w:rPr>
        <w:t>All behavioral procedures</w:t>
      </w:r>
      <w:r w:rsidR="004361E1">
        <w:rPr>
          <w:color w:val="auto"/>
        </w:rPr>
        <w:t>, in the presented experiment</w:t>
      </w:r>
      <w:r w:rsidR="008553A4" w:rsidRPr="008553A4">
        <w:rPr>
          <w:color w:val="auto"/>
        </w:rPr>
        <w:t xml:space="preserve"> were performed between the 14</w:t>
      </w:r>
      <w:r w:rsidR="00D437C6">
        <w:rPr>
          <w:color w:val="auto"/>
        </w:rPr>
        <w:t xml:space="preserve"> </w:t>
      </w:r>
      <w:r w:rsidR="00BF5805">
        <w:rPr>
          <w:color w:val="auto"/>
        </w:rPr>
        <w:t>h</w:t>
      </w:r>
      <w:r w:rsidR="00D437C6">
        <w:rPr>
          <w:color w:val="auto"/>
        </w:rPr>
        <w:t>:</w:t>
      </w:r>
      <w:r w:rsidR="008553A4" w:rsidRPr="008553A4">
        <w:rPr>
          <w:color w:val="auto"/>
        </w:rPr>
        <w:t>00</w:t>
      </w:r>
      <w:r w:rsidR="00D437C6">
        <w:rPr>
          <w:color w:val="auto"/>
        </w:rPr>
        <w:t xml:space="preserve"> min</w:t>
      </w:r>
      <w:r w:rsidR="004361E1">
        <w:rPr>
          <w:color w:val="auto"/>
        </w:rPr>
        <w:t xml:space="preserve"> </w:t>
      </w:r>
      <w:r w:rsidR="00BF5805">
        <w:rPr>
          <w:color w:val="auto"/>
        </w:rPr>
        <w:t xml:space="preserve">and </w:t>
      </w:r>
      <w:r w:rsidR="008553A4" w:rsidRPr="008553A4">
        <w:rPr>
          <w:color w:val="auto"/>
        </w:rPr>
        <w:t>16</w:t>
      </w:r>
      <w:r w:rsidR="00D437C6">
        <w:rPr>
          <w:color w:val="auto"/>
        </w:rPr>
        <w:t xml:space="preserve"> </w:t>
      </w:r>
      <w:r w:rsidR="00BF5805">
        <w:rPr>
          <w:color w:val="auto"/>
        </w:rPr>
        <w:t>h</w:t>
      </w:r>
      <w:r w:rsidR="00D437C6">
        <w:rPr>
          <w:color w:val="auto"/>
        </w:rPr>
        <w:t>:</w:t>
      </w:r>
      <w:r w:rsidR="008553A4" w:rsidRPr="008553A4">
        <w:rPr>
          <w:color w:val="auto"/>
        </w:rPr>
        <w:t>00</w:t>
      </w:r>
      <w:r w:rsidR="00D437C6">
        <w:rPr>
          <w:color w:val="auto"/>
        </w:rPr>
        <w:t xml:space="preserve"> min</w:t>
      </w:r>
      <w:r w:rsidR="008553A4" w:rsidRPr="008553A4">
        <w:rPr>
          <w:color w:val="auto"/>
        </w:rPr>
        <w:t>, which corresponds to the rat's light cycle.</w:t>
      </w:r>
    </w:p>
    <w:p w14:paraId="179AFB18" w14:textId="77777777" w:rsidR="0057271B" w:rsidRPr="00C16E10" w:rsidRDefault="0057271B" w:rsidP="00BA47B4">
      <w:pPr>
        <w:pBdr>
          <w:top w:val="nil"/>
          <w:left w:val="nil"/>
          <w:bottom w:val="nil"/>
          <w:right w:val="nil"/>
          <w:between w:val="nil"/>
        </w:pBdr>
        <w:snapToGrid w:val="0"/>
        <w:rPr>
          <w:color w:val="auto"/>
        </w:rPr>
      </w:pPr>
    </w:p>
    <w:p w14:paraId="2F9F8250" w14:textId="2B5B6D7E" w:rsidR="0057271B" w:rsidRPr="00C16E10" w:rsidRDefault="0057271B" w:rsidP="00BA47B4">
      <w:pPr>
        <w:numPr>
          <w:ilvl w:val="1"/>
          <w:numId w:val="30"/>
        </w:numPr>
        <w:pBdr>
          <w:top w:val="nil"/>
          <w:left w:val="nil"/>
          <w:bottom w:val="nil"/>
          <w:right w:val="nil"/>
          <w:between w:val="nil"/>
        </w:pBdr>
        <w:autoSpaceDE/>
        <w:autoSpaceDN/>
        <w:snapToGrid w:val="0"/>
        <w:rPr>
          <w:color w:val="auto"/>
        </w:rPr>
      </w:pPr>
      <w:r w:rsidRPr="00C16E10">
        <w:rPr>
          <w:color w:val="auto"/>
        </w:rPr>
        <w:t xml:space="preserve">Place a </w:t>
      </w:r>
      <w:r w:rsidR="003C19DF">
        <w:rPr>
          <w:color w:val="auto"/>
        </w:rPr>
        <w:t>vest made of soft fabric</w:t>
      </w:r>
      <w:r w:rsidRPr="00C16E10">
        <w:rPr>
          <w:color w:val="auto"/>
        </w:rPr>
        <w:t xml:space="preserve"> (</w:t>
      </w:r>
      <w:r w:rsidR="00241300" w:rsidRPr="00241300">
        <w:rPr>
          <w:color w:val="auto"/>
        </w:rPr>
        <w:t>to which the EEG device would be placed during the behavioral test</w:t>
      </w:r>
      <w:r w:rsidRPr="00C16E10">
        <w:rPr>
          <w:color w:val="auto"/>
        </w:rPr>
        <w:t>) on the rat. Allow habituation for 2-3 da</w:t>
      </w:r>
      <w:r w:rsidR="004C26F9">
        <w:rPr>
          <w:color w:val="auto"/>
        </w:rPr>
        <w:t>ys</w:t>
      </w:r>
      <w:r w:rsidRPr="00C16E10">
        <w:rPr>
          <w:color w:val="auto"/>
        </w:rPr>
        <w:t xml:space="preserve"> before </w:t>
      </w:r>
      <w:r w:rsidR="00195C1F" w:rsidRPr="00C16E10">
        <w:rPr>
          <w:color w:val="auto"/>
        </w:rPr>
        <w:t xml:space="preserve">conducting </w:t>
      </w:r>
      <w:r w:rsidRPr="00C16E10">
        <w:rPr>
          <w:color w:val="auto"/>
        </w:rPr>
        <w:t>the behavioral test.</w:t>
      </w:r>
    </w:p>
    <w:p w14:paraId="09C241C8" w14:textId="77777777" w:rsidR="009B3701" w:rsidRDefault="009B3701" w:rsidP="00BA47B4">
      <w:pPr>
        <w:pBdr>
          <w:top w:val="nil"/>
          <w:left w:val="nil"/>
          <w:bottom w:val="nil"/>
          <w:right w:val="nil"/>
          <w:between w:val="nil"/>
        </w:pBdr>
        <w:autoSpaceDE/>
        <w:autoSpaceDN/>
        <w:snapToGrid w:val="0"/>
        <w:rPr>
          <w:color w:val="auto"/>
        </w:rPr>
      </w:pPr>
    </w:p>
    <w:p w14:paraId="1557128E" w14:textId="07E1410A" w:rsidR="0057271B" w:rsidRPr="00C16E10" w:rsidRDefault="0057271B" w:rsidP="00BA47B4">
      <w:pPr>
        <w:numPr>
          <w:ilvl w:val="1"/>
          <w:numId w:val="30"/>
        </w:numPr>
        <w:pBdr>
          <w:top w:val="nil"/>
          <w:left w:val="nil"/>
          <w:bottom w:val="nil"/>
          <w:right w:val="nil"/>
          <w:between w:val="nil"/>
        </w:pBdr>
        <w:autoSpaceDE/>
        <w:autoSpaceDN/>
        <w:snapToGrid w:val="0"/>
        <w:rPr>
          <w:color w:val="auto"/>
        </w:rPr>
      </w:pPr>
      <w:r w:rsidRPr="00C16E10">
        <w:rPr>
          <w:color w:val="auto"/>
        </w:rPr>
        <w:t xml:space="preserve">Place a black acrylic square arena (50 </w:t>
      </w:r>
      <w:r w:rsidR="004361E1">
        <w:rPr>
          <w:color w:val="auto"/>
        </w:rPr>
        <w:t>x</w:t>
      </w:r>
      <w:r w:rsidRPr="00C16E10">
        <w:rPr>
          <w:color w:val="auto"/>
        </w:rPr>
        <w:t xml:space="preserve"> 50 </w:t>
      </w:r>
      <w:r w:rsidR="004361E1">
        <w:rPr>
          <w:color w:val="auto"/>
        </w:rPr>
        <w:t>x</w:t>
      </w:r>
      <w:r w:rsidRPr="00C16E10">
        <w:rPr>
          <w:color w:val="auto"/>
        </w:rPr>
        <w:t xml:space="preserve"> 50 cm) </w:t>
      </w:r>
      <w:r w:rsidR="003C19DF">
        <w:rPr>
          <w:color w:val="auto"/>
        </w:rPr>
        <w:t>in</w:t>
      </w:r>
      <w:r w:rsidR="003C19DF" w:rsidRPr="00C16E10">
        <w:rPr>
          <w:color w:val="auto"/>
        </w:rPr>
        <w:t xml:space="preserve"> </w:t>
      </w:r>
      <w:r w:rsidRPr="00C16E10">
        <w:rPr>
          <w:color w:val="auto"/>
        </w:rPr>
        <w:t>a dim-light illuminated recording room.</w:t>
      </w:r>
    </w:p>
    <w:p w14:paraId="40E6CF10" w14:textId="77777777" w:rsidR="009B3701" w:rsidRDefault="009B3701" w:rsidP="00BA47B4">
      <w:pPr>
        <w:pBdr>
          <w:top w:val="nil"/>
          <w:left w:val="nil"/>
          <w:bottom w:val="nil"/>
          <w:right w:val="nil"/>
          <w:between w:val="nil"/>
        </w:pBdr>
        <w:autoSpaceDE/>
        <w:autoSpaceDN/>
        <w:snapToGrid w:val="0"/>
        <w:rPr>
          <w:color w:val="auto"/>
        </w:rPr>
      </w:pPr>
    </w:p>
    <w:p w14:paraId="486F7CBF" w14:textId="06CED24F" w:rsidR="0057271B" w:rsidRPr="00C16E10" w:rsidRDefault="0057271B" w:rsidP="00BA47B4">
      <w:pPr>
        <w:numPr>
          <w:ilvl w:val="1"/>
          <w:numId w:val="30"/>
        </w:numPr>
        <w:pBdr>
          <w:top w:val="nil"/>
          <w:left w:val="nil"/>
          <w:bottom w:val="nil"/>
          <w:right w:val="nil"/>
          <w:between w:val="nil"/>
        </w:pBdr>
        <w:autoSpaceDE/>
        <w:autoSpaceDN/>
        <w:snapToGrid w:val="0"/>
        <w:rPr>
          <w:color w:val="auto"/>
        </w:rPr>
      </w:pPr>
      <w:r w:rsidRPr="00C16E10">
        <w:rPr>
          <w:color w:val="auto"/>
        </w:rPr>
        <w:t>Fix two identical</w:t>
      </w:r>
      <w:r w:rsidR="00BC2970">
        <w:rPr>
          <w:color w:val="auto"/>
        </w:rPr>
        <w:t xml:space="preserve"> novel</w:t>
      </w:r>
      <w:r w:rsidRPr="00C16E10">
        <w:rPr>
          <w:color w:val="auto"/>
        </w:rPr>
        <w:t xml:space="preserve"> objects to the floor center of the arena using double-sided tape (to prevent its displacement by the animals). Objects must be equidistant from each other and the arena walls.</w:t>
      </w:r>
    </w:p>
    <w:p w14:paraId="5E4CD08F" w14:textId="77777777" w:rsidR="009B3701" w:rsidRDefault="009B3701" w:rsidP="00BA47B4">
      <w:pPr>
        <w:pBdr>
          <w:top w:val="nil"/>
          <w:left w:val="nil"/>
          <w:bottom w:val="nil"/>
          <w:right w:val="nil"/>
          <w:between w:val="nil"/>
        </w:pBdr>
        <w:autoSpaceDE/>
        <w:autoSpaceDN/>
        <w:snapToGrid w:val="0"/>
        <w:rPr>
          <w:color w:val="auto"/>
        </w:rPr>
      </w:pPr>
    </w:p>
    <w:p w14:paraId="781176D6" w14:textId="7CE27923" w:rsidR="0057271B" w:rsidRPr="00C16E10" w:rsidRDefault="0057271B" w:rsidP="00BA47B4">
      <w:pPr>
        <w:numPr>
          <w:ilvl w:val="1"/>
          <w:numId w:val="30"/>
        </w:numPr>
        <w:pBdr>
          <w:top w:val="nil"/>
          <w:left w:val="nil"/>
          <w:bottom w:val="nil"/>
          <w:right w:val="nil"/>
          <w:between w:val="nil"/>
        </w:pBdr>
        <w:autoSpaceDE/>
        <w:autoSpaceDN/>
        <w:snapToGrid w:val="0"/>
        <w:rPr>
          <w:color w:val="auto"/>
        </w:rPr>
      </w:pPr>
      <w:r w:rsidRPr="00C16E10">
        <w:rPr>
          <w:color w:val="auto"/>
        </w:rPr>
        <w:t xml:space="preserve">Clean each object thoroughly beforehand with 50% ethanol, as well </w:t>
      </w:r>
      <w:r w:rsidR="008223AE" w:rsidRPr="008223AE">
        <w:rPr>
          <w:color w:val="auto"/>
        </w:rPr>
        <w:t xml:space="preserve">the arena's floor </w:t>
      </w:r>
      <w:r w:rsidRPr="00C16E10">
        <w:rPr>
          <w:color w:val="auto"/>
        </w:rPr>
        <w:t>after each trial (to avoid olfactory cues).</w:t>
      </w:r>
    </w:p>
    <w:p w14:paraId="5108EC92" w14:textId="77777777" w:rsidR="0057271B" w:rsidRPr="00C16E10" w:rsidRDefault="0057271B" w:rsidP="00BA47B4">
      <w:pPr>
        <w:pBdr>
          <w:top w:val="nil"/>
          <w:left w:val="nil"/>
          <w:bottom w:val="nil"/>
          <w:right w:val="nil"/>
          <w:between w:val="nil"/>
        </w:pBdr>
        <w:snapToGrid w:val="0"/>
        <w:rPr>
          <w:color w:val="auto"/>
        </w:rPr>
      </w:pPr>
    </w:p>
    <w:p w14:paraId="5E688E8E" w14:textId="38E09D91" w:rsidR="0057271B" w:rsidRPr="00C16E10" w:rsidRDefault="0057271B" w:rsidP="00BA47B4">
      <w:pPr>
        <w:pBdr>
          <w:top w:val="nil"/>
          <w:left w:val="nil"/>
          <w:bottom w:val="nil"/>
          <w:right w:val="nil"/>
          <w:between w:val="nil"/>
        </w:pBdr>
        <w:snapToGrid w:val="0"/>
        <w:rPr>
          <w:color w:val="auto"/>
        </w:rPr>
      </w:pPr>
      <w:r w:rsidRPr="00C16E10">
        <w:rPr>
          <w:color w:val="auto"/>
        </w:rPr>
        <w:t>NOTE:</w:t>
      </w:r>
      <w:r w:rsidR="004361E1">
        <w:rPr>
          <w:color w:val="auto"/>
        </w:rPr>
        <w:t xml:space="preserve"> </w:t>
      </w:r>
      <w:r w:rsidRPr="00C16E10">
        <w:rPr>
          <w:color w:val="auto"/>
        </w:rPr>
        <w:t xml:space="preserve">Always </w:t>
      </w:r>
      <w:r w:rsidR="00195C1F" w:rsidRPr="00C16E10">
        <w:rPr>
          <w:color w:val="auto"/>
        </w:rPr>
        <w:t xml:space="preserve">transfer </w:t>
      </w:r>
      <w:r w:rsidRPr="00C16E10">
        <w:rPr>
          <w:color w:val="auto"/>
        </w:rPr>
        <w:t xml:space="preserve">the animals </w:t>
      </w:r>
      <w:r w:rsidR="00195C1F" w:rsidRPr="00C16E10">
        <w:rPr>
          <w:color w:val="auto"/>
        </w:rPr>
        <w:t xml:space="preserve">to </w:t>
      </w:r>
      <w:r w:rsidR="00C02CCF" w:rsidRPr="00C16E10">
        <w:rPr>
          <w:color w:val="auto"/>
        </w:rPr>
        <w:t xml:space="preserve">housing </w:t>
      </w:r>
      <w:r w:rsidRPr="00C16E10">
        <w:rPr>
          <w:color w:val="auto"/>
        </w:rPr>
        <w:t>rooms (</w:t>
      </w:r>
      <w:r w:rsidR="00195C1F" w:rsidRPr="00C16E10">
        <w:rPr>
          <w:color w:val="auto"/>
        </w:rPr>
        <w:t>from the</w:t>
      </w:r>
      <w:r w:rsidRPr="00C16E10">
        <w:rPr>
          <w:color w:val="auto"/>
        </w:rPr>
        <w:t xml:space="preserve"> vivarium room to the experimental room) at </w:t>
      </w:r>
      <w:r w:rsidR="009C1725" w:rsidRPr="00C16E10">
        <w:rPr>
          <w:color w:val="auto"/>
        </w:rPr>
        <w:t xml:space="preserve">least half </w:t>
      </w:r>
      <w:r w:rsidR="004C26F9">
        <w:rPr>
          <w:color w:val="auto"/>
        </w:rPr>
        <w:t xml:space="preserve">an </w:t>
      </w:r>
      <w:r w:rsidR="009C1725" w:rsidRPr="00C16E10">
        <w:rPr>
          <w:color w:val="auto"/>
        </w:rPr>
        <w:t>hour</w:t>
      </w:r>
      <w:r w:rsidRPr="00C16E10">
        <w:rPr>
          <w:color w:val="auto"/>
        </w:rPr>
        <w:t xml:space="preserve"> before </w:t>
      </w:r>
      <w:r w:rsidR="00E95B8A" w:rsidRPr="00C16E10">
        <w:rPr>
          <w:color w:val="auto"/>
        </w:rPr>
        <w:t>starting</w:t>
      </w:r>
      <w:r w:rsidRPr="00C16E10">
        <w:rPr>
          <w:color w:val="auto"/>
        </w:rPr>
        <w:t xml:space="preserve"> each session. After </w:t>
      </w:r>
      <w:r w:rsidR="00E95B8A" w:rsidRPr="00C16E10">
        <w:rPr>
          <w:color w:val="auto"/>
        </w:rPr>
        <w:t xml:space="preserve">completing </w:t>
      </w:r>
      <w:r w:rsidRPr="00C16E10">
        <w:rPr>
          <w:color w:val="auto"/>
        </w:rPr>
        <w:t>the recording session</w:t>
      </w:r>
      <w:r w:rsidR="00E95B8A" w:rsidRPr="00C16E10">
        <w:rPr>
          <w:color w:val="auto"/>
        </w:rPr>
        <w:t>,</w:t>
      </w:r>
      <w:r w:rsidRPr="00C16E10">
        <w:rPr>
          <w:color w:val="auto"/>
        </w:rPr>
        <w:t xml:space="preserve"> leave the animals in the experimental room for an additional hour. </w:t>
      </w:r>
      <w:r w:rsidR="00D437C6">
        <w:rPr>
          <w:color w:val="auto"/>
        </w:rPr>
        <w:t>This</w:t>
      </w:r>
      <w:r w:rsidR="00E95B8A" w:rsidRPr="00C16E10">
        <w:rPr>
          <w:color w:val="auto"/>
        </w:rPr>
        <w:t xml:space="preserve"> is</w:t>
      </w:r>
      <w:r w:rsidRPr="00C16E10">
        <w:rPr>
          <w:color w:val="auto"/>
        </w:rPr>
        <w:t xml:space="preserve"> to avoid the stress that could affect the</w:t>
      </w:r>
      <w:r w:rsidR="00E95B8A" w:rsidRPr="00C16E10">
        <w:rPr>
          <w:color w:val="auto"/>
        </w:rPr>
        <w:t xml:space="preserve"> performance of this</w:t>
      </w:r>
      <w:r w:rsidRPr="00C16E10">
        <w:rPr>
          <w:color w:val="auto"/>
        </w:rPr>
        <w:t xml:space="preserve"> test</w:t>
      </w:r>
      <w:r w:rsidR="004C26F9">
        <w:rPr>
          <w:color w:val="auto"/>
        </w:rPr>
        <w:t xml:space="preserve">. </w:t>
      </w:r>
    </w:p>
    <w:p w14:paraId="6C31BE8A" w14:textId="77777777" w:rsidR="0057271B" w:rsidRPr="00C16E10" w:rsidRDefault="0057271B" w:rsidP="00BA47B4">
      <w:pPr>
        <w:pBdr>
          <w:top w:val="nil"/>
          <w:left w:val="nil"/>
          <w:bottom w:val="nil"/>
          <w:right w:val="nil"/>
          <w:between w:val="nil"/>
        </w:pBdr>
        <w:snapToGrid w:val="0"/>
        <w:rPr>
          <w:color w:val="auto"/>
        </w:rPr>
      </w:pPr>
    </w:p>
    <w:p w14:paraId="4B67B5FC" w14:textId="79B84B14" w:rsidR="0057271B" w:rsidRPr="00D036DB" w:rsidRDefault="0057271B" w:rsidP="00BA47B4">
      <w:pPr>
        <w:numPr>
          <w:ilvl w:val="1"/>
          <w:numId w:val="30"/>
        </w:numPr>
        <w:pBdr>
          <w:top w:val="nil"/>
          <w:left w:val="nil"/>
          <w:bottom w:val="nil"/>
          <w:right w:val="nil"/>
          <w:between w:val="nil"/>
        </w:pBdr>
        <w:autoSpaceDE/>
        <w:autoSpaceDN/>
        <w:snapToGrid w:val="0"/>
        <w:rPr>
          <w:color w:val="auto"/>
        </w:rPr>
      </w:pPr>
      <w:r w:rsidRPr="00D036DB">
        <w:rPr>
          <w:color w:val="auto"/>
        </w:rPr>
        <w:t xml:space="preserve">Connect the </w:t>
      </w:r>
      <w:r w:rsidR="00E50DC9" w:rsidRPr="00D036DB">
        <w:rPr>
          <w:color w:val="auto"/>
        </w:rPr>
        <w:t>EEG</w:t>
      </w:r>
      <w:r w:rsidRPr="00D036DB">
        <w:rPr>
          <w:color w:val="auto"/>
        </w:rPr>
        <w:t xml:space="preserve"> device</w:t>
      </w:r>
      <w:r w:rsidR="00BF5805">
        <w:rPr>
          <w:color w:val="auto"/>
        </w:rPr>
        <w:t>,</w:t>
      </w:r>
      <w:r w:rsidRPr="00D036DB">
        <w:rPr>
          <w:color w:val="auto"/>
        </w:rPr>
        <w:t xml:space="preserve"> </w:t>
      </w:r>
      <w:r w:rsidR="00BF5805">
        <w:rPr>
          <w:color w:val="auto"/>
        </w:rPr>
        <w:t>b</w:t>
      </w:r>
      <w:r w:rsidRPr="00D036DB">
        <w:rPr>
          <w:color w:val="auto"/>
        </w:rPr>
        <w:t xml:space="preserve">efore </w:t>
      </w:r>
      <w:r w:rsidR="00C02CCF" w:rsidRPr="00D036DB">
        <w:rPr>
          <w:color w:val="auto"/>
        </w:rPr>
        <w:t xml:space="preserve">starting </w:t>
      </w:r>
      <w:r w:rsidRPr="00D036DB">
        <w:rPr>
          <w:color w:val="auto"/>
        </w:rPr>
        <w:t>each test</w:t>
      </w:r>
      <w:r w:rsidR="00BF5805">
        <w:rPr>
          <w:color w:val="auto"/>
        </w:rPr>
        <w:t>.</w:t>
      </w:r>
      <w:r w:rsidRPr="00D036DB">
        <w:rPr>
          <w:color w:val="auto"/>
        </w:rPr>
        <w:t xml:space="preserve"> </w:t>
      </w:r>
      <w:r w:rsidR="00BF5805">
        <w:rPr>
          <w:color w:val="auto"/>
        </w:rPr>
        <w:t>G</w:t>
      </w:r>
      <w:r w:rsidRPr="00D036DB">
        <w:rPr>
          <w:color w:val="auto"/>
        </w:rPr>
        <w:t xml:space="preserve">ently restrain the animal and </w:t>
      </w:r>
      <w:r w:rsidR="000F4BDD" w:rsidRPr="00D036DB">
        <w:rPr>
          <w:color w:val="auto"/>
        </w:rPr>
        <w:t xml:space="preserve">firmly insert </w:t>
      </w:r>
      <w:r w:rsidRPr="00D036DB">
        <w:rPr>
          <w:color w:val="auto"/>
        </w:rPr>
        <w:t xml:space="preserve">the cable to the connector on the animal's head with the </w:t>
      </w:r>
      <w:r w:rsidR="00E50DC9" w:rsidRPr="00D036DB">
        <w:rPr>
          <w:color w:val="auto"/>
        </w:rPr>
        <w:t>EEG</w:t>
      </w:r>
      <w:r w:rsidRPr="00D036DB">
        <w:rPr>
          <w:color w:val="auto"/>
        </w:rPr>
        <w:t xml:space="preserve"> kit attached to the animal's back (see </w:t>
      </w:r>
      <w:r w:rsidRPr="00D036DB">
        <w:rPr>
          <w:b/>
          <w:bCs/>
          <w:color w:val="auto"/>
        </w:rPr>
        <w:t>Figure 4</w:t>
      </w:r>
      <w:r w:rsidRPr="00D036DB">
        <w:rPr>
          <w:color w:val="auto"/>
        </w:rPr>
        <w:t>).</w:t>
      </w:r>
      <w:r w:rsidR="00227799" w:rsidRPr="00D036DB">
        <w:rPr>
          <w:color w:val="auto"/>
        </w:rPr>
        <w:t xml:space="preserve"> </w:t>
      </w:r>
      <w:r w:rsidR="005D65D7" w:rsidRPr="00D036DB">
        <w:rPr>
          <w:color w:val="auto"/>
        </w:rPr>
        <w:t xml:space="preserve">Only </w:t>
      </w:r>
      <w:r w:rsidR="00227799" w:rsidRPr="00D036DB">
        <w:rPr>
          <w:color w:val="auto"/>
        </w:rPr>
        <w:t xml:space="preserve">one position is </w:t>
      </w:r>
      <w:r w:rsidR="005D65D7" w:rsidRPr="00D036DB">
        <w:rPr>
          <w:color w:val="auto"/>
        </w:rPr>
        <w:t>allowed.</w:t>
      </w:r>
    </w:p>
    <w:p w14:paraId="3127D9FF" w14:textId="55C2987D" w:rsidR="006B2B43" w:rsidRPr="00E26B18" w:rsidRDefault="006B2B43" w:rsidP="00BA47B4">
      <w:pPr>
        <w:pBdr>
          <w:top w:val="nil"/>
          <w:left w:val="nil"/>
          <w:bottom w:val="nil"/>
          <w:right w:val="nil"/>
          <w:between w:val="nil"/>
        </w:pBdr>
        <w:autoSpaceDE/>
        <w:autoSpaceDN/>
        <w:snapToGrid w:val="0"/>
        <w:rPr>
          <w:color w:val="auto"/>
          <w:highlight w:val="yellow"/>
        </w:rPr>
      </w:pPr>
    </w:p>
    <w:p w14:paraId="2560E30E" w14:textId="03256AFA" w:rsidR="006B2B43" w:rsidRPr="001F2DC9" w:rsidRDefault="006B2B43" w:rsidP="00BA47B4">
      <w:pPr>
        <w:pBdr>
          <w:top w:val="nil"/>
          <w:left w:val="nil"/>
          <w:bottom w:val="nil"/>
          <w:right w:val="nil"/>
          <w:between w:val="nil"/>
        </w:pBdr>
        <w:autoSpaceDE/>
        <w:autoSpaceDN/>
        <w:snapToGrid w:val="0"/>
        <w:rPr>
          <w:color w:val="auto"/>
        </w:rPr>
      </w:pPr>
      <w:r w:rsidRPr="00D036DB">
        <w:rPr>
          <w:color w:val="auto"/>
        </w:rPr>
        <w:t>NOTE: Gentle previous manipulation</w:t>
      </w:r>
      <w:r w:rsidR="00122A42" w:rsidRPr="00D036DB">
        <w:rPr>
          <w:color w:val="auto"/>
        </w:rPr>
        <w:t xml:space="preserve"> of the animal</w:t>
      </w:r>
      <w:r w:rsidRPr="00D036DB">
        <w:rPr>
          <w:color w:val="auto"/>
        </w:rPr>
        <w:t xml:space="preserve"> might help to </w:t>
      </w:r>
      <w:r w:rsidR="005D65D7" w:rsidRPr="00D036DB">
        <w:rPr>
          <w:color w:val="auto"/>
        </w:rPr>
        <w:t xml:space="preserve">reduce </w:t>
      </w:r>
      <w:r w:rsidRPr="00D036DB">
        <w:rPr>
          <w:color w:val="auto"/>
        </w:rPr>
        <w:t xml:space="preserve">the stress in animals during </w:t>
      </w:r>
      <w:r w:rsidR="005D65D7" w:rsidRPr="00D036DB">
        <w:rPr>
          <w:color w:val="auto"/>
        </w:rPr>
        <w:t xml:space="preserve">the </w:t>
      </w:r>
      <w:r w:rsidRPr="00D036DB">
        <w:rPr>
          <w:color w:val="auto"/>
        </w:rPr>
        <w:t xml:space="preserve">connection procedure. </w:t>
      </w:r>
      <w:r w:rsidR="005D65D7" w:rsidRPr="00D036DB">
        <w:rPr>
          <w:color w:val="auto"/>
        </w:rPr>
        <w:t>Otherwise</w:t>
      </w:r>
      <w:r w:rsidRPr="00D036DB">
        <w:rPr>
          <w:color w:val="auto"/>
        </w:rPr>
        <w:t xml:space="preserve">, the risk of </w:t>
      </w:r>
      <w:r w:rsidR="00342FA0" w:rsidRPr="00342FA0">
        <w:rPr>
          <w:color w:val="auto"/>
        </w:rPr>
        <w:t>damage to the device or the animals increases</w:t>
      </w:r>
      <w:r w:rsidRPr="001F2DC9">
        <w:rPr>
          <w:color w:val="auto"/>
        </w:rPr>
        <w:t>.</w:t>
      </w:r>
      <w:r w:rsidR="001623EA" w:rsidRPr="001F2DC9">
        <w:rPr>
          <w:color w:val="auto"/>
        </w:rPr>
        <w:t xml:space="preserve"> Fully pre-charge the device battery using a USB-Port.</w:t>
      </w:r>
    </w:p>
    <w:p w14:paraId="446BF53B" w14:textId="77777777" w:rsidR="0057271B" w:rsidRPr="00C16E10" w:rsidRDefault="0057271B" w:rsidP="00BA47B4">
      <w:pPr>
        <w:pBdr>
          <w:top w:val="nil"/>
          <w:left w:val="nil"/>
          <w:bottom w:val="nil"/>
          <w:right w:val="nil"/>
          <w:between w:val="nil"/>
        </w:pBdr>
        <w:snapToGrid w:val="0"/>
        <w:rPr>
          <w:color w:val="auto"/>
        </w:rPr>
      </w:pPr>
    </w:p>
    <w:p w14:paraId="7CABA7EE" w14:textId="629786F4" w:rsidR="0057271B" w:rsidRPr="00E26B18" w:rsidRDefault="0057271B" w:rsidP="00BA47B4">
      <w:pPr>
        <w:numPr>
          <w:ilvl w:val="1"/>
          <w:numId w:val="30"/>
        </w:numPr>
        <w:pBdr>
          <w:top w:val="nil"/>
          <w:left w:val="nil"/>
          <w:bottom w:val="nil"/>
          <w:right w:val="nil"/>
          <w:between w:val="nil"/>
        </w:pBdr>
        <w:autoSpaceDE/>
        <w:autoSpaceDN/>
        <w:snapToGrid w:val="0"/>
        <w:rPr>
          <w:color w:val="auto"/>
        </w:rPr>
      </w:pPr>
      <w:r w:rsidRPr="00E26B18">
        <w:rPr>
          <w:color w:val="auto"/>
        </w:rPr>
        <w:t>Novel object recognition tests phases</w:t>
      </w:r>
    </w:p>
    <w:p w14:paraId="60564AF2" w14:textId="77777777" w:rsidR="0057271B" w:rsidRPr="004C26F9" w:rsidRDefault="0057271B" w:rsidP="00BA47B4">
      <w:pPr>
        <w:pBdr>
          <w:top w:val="nil"/>
          <w:left w:val="nil"/>
          <w:bottom w:val="nil"/>
          <w:right w:val="nil"/>
          <w:between w:val="nil"/>
        </w:pBdr>
        <w:snapToGrid w:val="0"/>
        <w:rPr>
          <w:color w:val="auto"/>
        </w:rPr>
      </w:pPr>
    </w:p>
    <w:p w14:paraId="69861EEC" w14:textId="0CE2AB50" w:rsidR="0057271B" w:rsidRPr="00E26B18" w:rsidRDefault="0057271B" w:rsidP="00BA47B4">
      <w:pPr>
        <w:numPr>
          <w:ilvl w:val="2"/>
          <w:numId w:val="30"/>
        </w:numPr>
        <w:pBdr>
          <w:top w:val="nil"/>
          <w:left w:val="nil"/>
          <w:bottom w:val="nil"/>
          <w:right w:val="nil"/>
          <w:between w:val="nil"/>
        </w:pBdr>
        <w:autoSpaceDE/>
        <w:autoSpaceDN/>
        <w:snapToGrid w:val="0"/>
        <w:rPr>
          <w:color w:val="auto"/>
        </w:rPr>
      </w:pPr>
      <w:r w:rsidRPr="004C26F9">
        <w:rPr>
          <w:color w:val="auto"/>
        </w:rPr>
        <w:t>Habituation:</w:t>
      </w:r>
      <w:r w:rsidR="00A0685C">
        <w:rPr>
          <w:color w:val="auto"/>
        </w:rPr>
        <w:t xml:space="preserve"> </w:t>
      </w:r>
      <w:r w:rsidR="00A0685C" w:rsidRPr="00A0685C">
        <w:rPr>
          <w:color w:val="auto"/>
        </w:rPr>
        <w:t>Handle the animal at 5-min intervals for two consecutive days, and immediately after, place the animal on the arena (without any objects) and allow them to explore for 10 min freely.</w:t>
      </w:r>
    </w:p>
    <w:p w14:paraId="595D2AFC" w14:textId="77777777" w:rsidR="0057271B" w:rsidRPr="00E26B18" w:rsidRDefault="0057271B" w:rsidP="00BA47B4">
      <w:pPr>
        <w:pBdr>
          <w:top w:val="nil"/>
          <w:left w:val="nil"/>
          <w:bottom w:val="nil"/>
          <w:right w:val="nil"/>
          <w:between w:val="nil"/>
        </w:pBdr>
        <w:snapToGrid w:val="0"/>
        <w:rPr>
          <w:color w:val="auto"/>
        </w:rPr>
      </w:pPr>
    </w:p>
    <w:p w14:paraId="6646EAEC" w14:textId="79DEB8C5" w:rsidR="0057271B" w:rsidRPr="00E26B18" w:rsidRDefault="0057271B" w:rsidP="00BA47B4">
      <w:pPr>
        <w:pBdr>
          <w:top w:val="nil"/>
          <w:left w:val="nil"/>
          <w:bottom w:val="nil"/>
          <w:right w:val="nil"/>
          <w:between w:val="nil"/>
        </w:pBdr>
        <w:snapToGrid w:val="0"/>
        <w:rPr>
          <w:color w:val="auto"/>
        </w:rPr>
      </w:pPr>
      <w:r w:rsidRPr="00E26B18">
        <w:rPr>
          <w:color w:val="auto"/>
        </w:rPr>
        <w:t xml:space="preserve">NOTE: Before </w:t>
      </w:r>
      <w:r w:rsidR="00ED12B4">
        <w:rPr>
          <w:color w:val="auto"/>
        </w:rPr>
        <w:t xml:space="preserve">executing </w:t>
      </w:r>
      <w:r w:rsidR="000616B2" w:rsidRPr="00E26B18">
        <w:rPr>
          <w:color w:val="auto"/>
        </w:rPr>
        <w:t xml:space="preserve">any </w:t>
      </w:r>
      <w:r w:rsidRPr="00E26B18">
        <w:rPr>
          <w:color w:val="auto"/>
        </w:rPr>
        <w:t xml:space="preserve">acquisition and memory test sessions, rats were carefully handled and connected to the </w:t>
      </w:r>
      <w:r w:rsidR="004C2E48">
        <w:rPr>
          <w:color w:val="auto"/>
        </w:rPr>
        <w:t xml:space="preserve">corresponding </w:t>
      </w:r>
      <w:r w:rsidR="00E50DC9" w:rsidRPr="00E26B18">
        <w:rPr>
          <w:color w:val="auto"/>
        </w:rPr>
        <w:t xml:space="preserve">EEG </w:t>
      </w:r>
      <w:r w:rsidRPr="00E26B18">
        <w:rPr>
          <w:color w:val="auto"/>
        </w:rPr>
        <w:t>device, which was properly fix</w:t>
      </w:r>
      <w:r w:rsidR="009915CE">
        <w:rPr>
          <w:color w:val="auto"/>
        </w:rPr>
        <w:t>ed</w:t>
      </w:r>
      <w:r w:rsidRPr="00E26B18">
        <w:rPr>
          <w:color w:val="auto"/>
        </w:rPr>
        <w:t xml:space="preserve"> before starting the </w:t>
      </w:r>
      <w:r w:rsidRPr="00E26B18">
        <w:rPr>
          <w:color w:val="auto"/>
        </w:rPr>
        <w:lastRenderedPageBreak/>
        <w:t>test.</w:t>
      </w:r>
    </w:p>
    <w:p w14:paraId="49AF56B8" w14:textId="77777777" w:rsidR="0057271B" w:rsidRPr="00E26B18" w:rsidRDefault="0057271B" w:rsidP="00BA47B4">
      <w:pPr>
        <w:pBdr>
          <w:top w:val="nil"/>
          <w:left w:val="nil"/>
          <w:bottom w:val="nil"/>
          <w:right w:val="nil"/>
          <w:between w:val="nil"/>
        </w:pBdr>
        <w:snapToGrid w:val="0"/>
        <w:rPr>
          <w:color w:val="auto"/>
        </w:rPr>
      </w:pPr>
    </w:p>
    <w:p w14:paraId="669EBBC4" w14:textId="46C262AF" w:rsidR="0057271B" w:rsidRPr="003357E5" w:rsidRDefault="0057271B" w:rsidP="00BA47B4">
      <w:pPr>
        <w:numPr>
          <w:ilvl w:val="2"/>
          <w:numId w:val="30"/>
        </w:numPr>
        <w:pBdr>
          <w:top w:val="nil"/>
          <w:left w:val="nil"/>
          <w:bottom w:val="nil"/>
          <w:right w:val="nil"/>
          <w:between w:val="nil"/>
        </w:pBdr>
        <w:autoSpaceDE/>
        <w:autoSpaceDN/>
        <w:snapToGrid w:val="0"/>
        <w:rPr>
          <w:color w:val="auto"/>
          <w:highlight w:val="yellow"/>
        </w:rPr>
      </w:pPr>
      <w:r w:rsidRPr="003357E5">
        <w:rPr>
          <w:bCs/>
          <w:color w:val="auto"/>
          <w:highlight w:val="yellow"/>
        </w:rPr>
        <w:t>Acquisition</w:t>
      </w:r>
      <w:r w:rsidR="003C19DF" w:rsidRPr="003357E5">
        <w:rPr>
          <w:bCs/>
          <w:color w:val="auto"/>
          <w:highlight w:val="yellow"/>
        </w:rPr>
        <w:t xml:space="preserve"> </w:t>
      </w:r>
      <w:r w:rsidR="00D15AE0" w:rsidRPr="003357E5">
        <w:rPr>
          <w:bCs/>
          <w:color w:val="auto"/>
          <w:highlight w:val="yellow"/>
        </w:rPr>
        <w:t>Session</w:t>
      </w:r>
      <w:r w:rsidRPr="003357E5">
        <w:rPr>
          <w:bCs/>
          <w:color w:val="auto"/>
          <w:highlight w:val="yellow"/>
        </w:rPr>
        <w:t xml:space="preserve">: </w:t>
      </w:r>
      <w:r w:rsidRPr="003357E5">
        <w:rPr>
          <w:color w:val="auto"/>
          <w:highlight w:val="yellow"/>
        </w:rPr>
        <w:t xml:space="preserve">Place the animal </w:t>
      </w:r>
      <w:r w:rsidR="004C2E48" w:rsidRPr="003357E5">
        <w:rPr>
          <w:color w:val="auto"/>
          <w:highlight w:val="yellow"/>
        </w:rPr>
        <w:t>on</w:t>
      </w:r>
      <w:r w:rsidRPr="003357E5">
        <w:rPr>
          <w:color w:val="auto"/>
          <w:highlight w:val="yellow"/>
        </w:rPr>
        <w:t xml:space="preserve"> the arena facing one of the walls opposite to the objects. Allow </w:t>
      </w:r>
      <w:r w:rsidR="003C19DF" w:rsidRPr="003357E5">
        <w:rPr>
          <w:color w:val="auto"/>
          <w:highlight w:val="yellow"/>
        </w:rPr>
        <w:t xml:space="preserve">animals </w:t>
      </w:r>
      <w:r w:rsidR="000616B2" w:rsidRPr="003357E5">
        <w:rPr>
          <w:color w:val="auto"/>
          <w:highlight w:val="yellow"/>
        </w:rPr>
        <w:t xml:space="preserve">to explore </w:t>
      </w:r>
      <w:r w:rsidRPr="003357E5">
        <w:rPr>
          <w:color w:val="auto"/>
          <w:highlight w:val="yellow"/>
        </w:rPr>
        <w:t xml:space="preserve">freely for 10 </w:t>
      </w:r>
      <w:r w:rsidR="005E741B" w:rsidRPr="003357E5">
        <w:rPr>
          <w:color w:val="auto"/>
          <w:highlight w:val="yellow"/>
        </w:rPr>
        <w:t>min</w:t>
      </w:r>
      <w:r w:rsidR="0089175C">
        <w:rPr>
          <w:color w:val="auto"/>
          <w:highlight w:val="yellow"/>
        </w:rPr>
        <w:t>.</w:t>
      </w:r>
      <w:r w:rsidRPr="003357E5">
        <w:rPr>
          <w:color w:val="auto"/>
          <w:highlight w:val="yellow"/>
        </w:rPr>
        <w:t xml:space="preserve"> Go to step 6.13 for test recording using Behavioral Tracking Software.</w:t>
      </w:r>
    </w:p>
    <w:p w14:paraId="72962FC2" w14:textId="77777777" w:rsidR="0057271B" w:rsidRPr="00E26B18" w:rsidRDefault="0057271B" w:rsidP="00BA47B4">
      <w:pPr>
        <w:pBdr>
          <w:top w:val="nil"/>
          <w:left w:val="nil"/>
          <w:bottom w:val="nil"/>
          <w:right w:val="nil"/>
          <w:between w:val="nil"/>
        </w:pBdr>
        <w:snapToGrid w:val="0"/>
        <w:rPr>
          <w:color w:val="auto"/>
        </w:rPr>
      </w:pPr>
    </w:p>
    <w:p w14:paraId="06B3125A" w14:textId="70C4BE44" w:rsidR="0057271B" w:rsidRPr="00E26B18" w:rsidRDefault="0057271B" w:rsidP="00BA47B4">
      <w:pPr>
        <w:pBdr>
          <w:top w:val="nil"/>
          <w:left w:val="nil"/>
          <w:bottom w:val="nil"/>
          <w:right w:val="nil"/>
          <w:between w:val="nil"/>
        </w:pBdr>
        <w:snapToGrid w:val="0"/>
        <w:rPr>
          <w:color w:val="auto"/>
        </w:rPr>
      </w:pPr>
      <w:r w:rsidRPr="00E26B18">
        <w:rPr>
          <w:color w:val="auto"/>
        </w:rPr>
        <w:t xml:space="preserve">NOTE: Make sure the </w:t>
      </w:r>
      <w:r w:rsidR="00E50DC9" w:rsidRPr="00E26B18">
        <w:rPr>
          <w:color w:val="auto"/>
        </w:rPr>
        <w:t xml:space="preserve">EEG </w:t>
      </w:r>
      <w:r w:rsidRPr="00E26B18">
        <w:rPr>
          <w:color w:val="auto"/>
        </w:rPr>
        <w:t>device</w:t>
      </w:r>
      <w:r w:rsidRPr="00C16E10">
        <w:rPr>
          <w:color w:val="auto"/>
        </w:rPr>
        <w:t xml:space="preserve"> </w:t>
      </w:r>
      <w:r w:rsidR="00E64968" w:rsidRPr="00C16E10">
        <w:rPr>
          <w:color w:val="auto"/>
        </w:rPr>
        <w:t xml:space="preserve">properly </w:t>
      </w:r>
      <w:r w:rsidRPr="00C16E10">
        <w:rPr>
          <w:color w:val="auto"/>
        </w:rPr>
        <w:t xml:space="preserve">holds the vest </w:t>
      </w:r>
      <w:r w:rsidR="00A02675">
        <w:rPr>
          <w:color w:val="auto"/>
        </w:rPr>
        <w:t>attached to</w:t>
      </w:r>
      <w:r w:rsidRPr="00C16E10">
        <w:rPr>
          <w:color w:val="auto"/>
        </w:rPr>
        <w:t xml:space="preserve"> the back of the rat (to ensure proper </w:t>
      </w:r>
      <w:r w:rsidRPr="00E26B18">
        <w:rPr>
          <w:color w:val="auto"/>
        </w:rPr>
        <w:t xml:space="preserve">tracking of the animal). </w:t>
      </w:r>
      <w:r w:rsidR="00D15AE0">
        <w:rPr>
          <w:color w:val="auto"/>
        </w:rPr>
        <w:t>For additional reinforcement,</w:t>
      </w:r>
      <w:r w:rsidRPr="00E26B18">
        <w:rPr>
          <w:color w:val="auto"/>
        </w:rPr>
        <w:t xml:space="preserve"> use masking tape.</w:t>
      </w:r>
    </w:p>
    <w:p w14:paraId="1ED3B753" w14:textId="77777777" w:rsidR="0057271B" w:rsidRPr="00E26B18" w:rsidRDefault="0057271B" w:rsidP="00BA47B4">
      <w:pPr>
        <w:pBdr>
          <w:top w:val="nil"/>
          <w:left w:val="nil"/>
          <w:bottom w:val="nil"/>
          <w:right w:val="nil"/>
          <w:between w:val="nil"/>
        </w:pBdr>
        <w:snapToGrid w:val="0"/>
        <w:rPr>
          <w:color w:val="auto"/>
        </w:rPr>
      </w:pPr>
    </w:p>
    <w:p w14:paraId="3B2CC092" w14:textId="0D67FFB5" w:rsidR="0057271B" w:rsidRPr="0088695E" w:rsidRDefault="0057271B" w:rsidP="00BA47B4">
      <w:pPr>
        <w:numPr>
          <w:ilvl w:val="2"/>
          <w:numId w:val="30"/>
        </w:numPr>
        <w:pBdr>
          <w:top w:val="nil"/>
          <w:left w:val="nil"/>
          <w:bottom w:val="nil"/>
          <w:right w:val="nil"/>
          <w:between w:val="nil"/>
        </w:pBdr>
        <w:autoSpaceDE/>
        <w:autoSpaceDN/>
        <w:snapToGrid w:val="0"/>
        <w:rPr>
          <w:color w:val="auto"/>
          <w:highlight w:val="yellow"/>
        </w:rPr>
      </w:pPr>
      <w:r w:rsidRPr="00957096">
        <w:rPr>
          <w:bCs/>
          <w:color w:val="auto"/>
          <w:highlight w:val="yellow"/>
        </w:rPr>
        <w:t>Short-term memory test (SMT):</w:t>
      </w:r>
      <w:r w:rsidRPr="00957096">
        <w:rPr>
          <w:color w:val="auto"/>
          <w:highlight w:val="yellow"/>
        </w:rPr>
        <w:t xml:space="preserve"> Replace one of the objects </w:t>
      </w:r>
      <w:r w:rsidR="00350827" w:rsidRPr="00957096">
        <w:rPr>
          <w:color w:val="auto"/>
          <w:highlight w:val="yellow"/>
        </w:rPr>
        <w:t>with</w:t>
      </w:r>
      <w:r w:rsidRPr="00957096">
        <w:rPr>
          <w:color w:val="auto"/>
          <w:highlight w:val="yellow"/>
        </w:rPr>
        <w:t xml:space="preserve"> any other </w:t>
      </w:r>
      <w:r w:rsidRPr="00393AA3">
        <w:rPr>
          <w:color w:val="auto"/>
          <w:highlight w:val="yellow"/>
        </w:rPr>
        <w:t>completely different</w:t>
      </w:r>
      <w:r w:rsidR="00A47FEA">
        <w:rPr>
          <w:color w:val="auto"/>
          <w:highlight w:val="yellow"/>
        </w:rPr>
        <w:t xml:space="preserve"> in</w:t>
      </w:r>
      <w:r w:rsidRPr="00393AA3">
        <w:rPr>
          <w:color w:val="auto"/>
          <w:highlight w:val="yellow"/>
        </w:rPr>
        <w:t xml:space="preserve"> shape, color</w:t>
      </w:r>
      <w:r w:rsidR="00A47FEA">
        <w:rPr>
          <w:color w:val="auto"/>
          <w:highlight w:val="yellow"/>
        </w:rPr>
        <w:t>,</w:t>
      </w:r>
      <w:r w:rsidRPr="00393AA3">
        <w:rPr>
          <w:color w:val="auto"/>
          <w:highlight w:val="yellow"/>
        </w:rPr>
        <w:t xml:space="preserve"> and texture. Place the animal, 2 h after the</w:t>
      </w:r>
      <w:r w:rsidRPr="005B34A9">
        <w:rPr>
          <w:color w:val="auto"/>
          <w:highlight w:val="yellow"/>
        </w:rPr>
        <w:t xml:space="preserve"> acquisition session, in the arena facing one of the walls opposite to the objects. </w:t>
      </w:r>
      <w:r w:rsidR="0069548E" w:rsidRPr="005B34A9">
        <w:rPr>
          <w:color w:val="auto"/>
          <w:highlight w:val="yellow"/>
        </w:rPr>
        <w:t xml:space="preserve">Allow </w:t>
      </w:r>
      <w:r w:rsidR="00D15AE0">
        <w:rPr>
          <w:color w:val="auto"/>
          <w:highlight w:val="yellow"/>
        </w:rPr>
        <w:t>the animal</w:t>
      </w:r>
      <w:r w:rsidR="00D15AE0" w:rsidRPr="006A0930">
        <w:rPr>
          <w:color w:val="auto"/>
          <w:highlight w:val="yellow"/>
        </w:rPr>
        <w:t xml:space="preserve"> </w:t>
      </w:r>
      <w:r w:rsidR="00350827" w:rsidRPr="006A0930">
        <w:rPr>
          <w:color w:val="auto"/>
          <w:highlight w:val="yellow"/>
        </w:rPr>
        <w:t>to explore f</w:t>
      </w:r>
      <w:r w:rsidR="0069548E" w:rsidRPr="006A0930">
        <w:rPr>
          <w:color w:val="auto"/>
          <w:highlight w:val="yellow"/>
        </w:rPr>
        <w:t xml:space="preserve">reely for 10 </w:t>
      </w:r>
      <w:r w:rsidR="005E741B">
        <w:rPr>
          <w:color w:val="auto"/>
          <w:highlight w:val="yellow"/>
        </w:rPr>
        <w:t>min</w:t>
      </w:r>
      <w:r w:rsidR="004361E1">
        <w:rPr>
          <w:color w:val="auto"/>
          <w:highlight w:val="yellow"/>
        </w:rPr>
        <w:t>.</w:t>
      </w:r>
      <w:r w:rsidRPr="006A0930">
        <w:rPr>
          <w:color w:val="auto"/>
          <w:highlight w:val="yellow"/>
        </w:rPr>
        <w:t xml:space="preserve"> Go to step 6.13 for test recording using the Behavio</w:t>
      </w:r>
      <w:r w:rsidRPr="0088695E">
        <w:rPr>
          <w:color w:val="auto"/>
          <w:highlight w:val="yellow"/>
        </w:rPr>
        <w:t>ral Tracking Software.</w:t>
      </w:r>
    </w:p>
    <w:p w14:paraId="3EE47D93" w14:textId="77777777" w:rsidR="0057271B" w:rsidRPr="004841D2" w:rsidRDefault="0057271B" w:rsidP="00BA47B4">
      <w:pPr>
        <w:pBdr>
          <w:top w:val="nil"/>
          <w:left w:val="nil"/>
          <w:bottom w:val="nil"/>
          <w:right w:val="nil"/>
          <w:between w:val="nil"/>
        </w:pBdr>
        <w:snapToGrid w:val="0"/>
        <w:rPr>
          <w:bCs/>
          <w:color w:val="auto"/>
          <w:highlight w:val="yellow"/>
        </w:rPr>
      </w:pPr>
    </w:p>
    <w:p w14:paraId="5EB256C1" w14:textId="59FEA8EF" w:rsidR="0057271B" w:rsidRPr="00957096" w:rsidRDefault="0057271B" w:rsidP="00BA47B4">
      <w:pPr>
        <w:numPr>
          <w:ilvl w:val="2"/>
          <w:numId w:val="30"/>
        </w:numPr>
        <w:pBdr>
          <w:top w:val="nil"/>
          <w:left w:val="nil"/>
          <w:bottom w:val="nil"/>
          <w:right w:val="nil"/>
          <w:between w:val="nil"/>
        </w:pBdr>
        <w:autoSpaceDE/>
        <w:autoSpaceDN/>
        <w:snapToGrid w:val="0"/>
        <w:rPr>
          <w:color w:val="auto"/>
          <w:highlight w:val="yellow"/>
        </w:rPr>
      </w:pPr>
      <w:r w:rsidRPr="004841D2">
        <w:rPr>
          <w:bCs/>
          <w:color w:val="auto"/>
          <w:highlight w:val="yellow"/>
        </w:rPr>
        <w:t>Long-term memory test</w:t>
      </w:r>
      <w:r w:rsidR="00350827" w:rsidRPr="00CC16E8">
        <w:rPr>
          <w:bCs/>
          <w:color w:val="auto"/>
          <w:highlight w:val="yellow"/>
        </w:rPr>
        <w:t xml:space="preserve"> </w:t>
      </w:r>
      <w:r w:rsidRPr="00EA0D1F">
        <w:rPr>
          <w:bCs/>
          <w:color w:val="auto"/>
          <w:highlight w:val="yellow"/>
        </w:rPr>
        <w:t xml:space="preserve">(LMT): </w:t>
      </w:r>
      <w:r w:rsidRPr="00EA0D1F">
        <w:rPr>
          <w:color w:val="auto"/>
          <w:highlight w:val="yellow"/>
        </w:rPr>
        <w:t xml:space="preserve">Replace the object used </w:t>
      </w:r>
      <w:r w:rsidR="00AC4F21" w:rsidRPr="007610AB">
        <w:rPr>
          <w:color w:val="auto"/>
          <w:highlight w:val="yellow"/>
        </w:rPr>
        <w:t>with</w:t>
      </w:r>
      <w:r w:rsidR="00D15AE0">
        <w:rPr>
          <w:color w:val="auto"/>
          <w:highlight w:val="yellow"/>
        </w:rPr>
        <w:t xml:space="preserve"> any other completely </w:t>
      </w:r>
      <w:r w:rsidRPr="00260C18">
        <w:rPr>
          <w:color w:val="auto"/>
          <w:highlight w:val="yellow"/>
        </w:rPr>
        <w:t xml:space="preserve">different in shape, color, and </w:t>
      </w:r>
      <w:r w:rsidRPr="000231BF">
        <w:rPr>
          <w:color w:val="auto"/>
          <w:highlight w:val="yellow"/>
        </w:rPr>
        <w:t>texture</w:t>
      </w:r>
      <w:r w:rsidR="00D15AE0">
        <w:rPr>
          <w:color w:val="auto"/>
          <w:highlight w:val="yellow"/>
        </w:rPr>
        <w:t xml:space="preserve"> f</w:t>
      </w:r>
      <w:r w:rsidR="00B0235A">
        <w:rPr>
          <w:color w:val="auto"/>
          <w:highlight w:val="yellow"/>
        </w:rPr>
        <w:t>rom</w:t>
      </w:r>
      <w:r w:rsidR="00D15AE0">
        <w:rPr>
          <w:color w:val="auto"/>
          <w:highlight w:val="yellow"/>
        </w:rPr>
        <w:t xml:space="preserve"> </w:t>
      </w:r>
      <w:r w:rsidR="00D15AE0" w:rsidRPr="00260C18">
        <w:rPr>
          <w:color w:val="auto"/>
          <w:highlight w:val="yellow"/>
        </w:rPr>
        <w:t>the short-term memory test</w:t>
      </w:r>
      <w:r w:rsidRPr="000231BF">
        <w:rPr>
          <w:color w:val="auto"/>
          <w:highlight w:val="yellow"/>
        </w:rPr>
        <w:t>. Place the animal 2</w:t>
      </w:r>
      <w:r w:rsidR="0069548E" w:rsidRPr="000231BF">
        <w:rPr>
          <w:color w:val="auto"/>
          <w:highlight w:val="yellow"/>
        </w:rPr>
        <w:t>4</w:t>
      </w:r>
      <w:r w:rsidRPr="00314632">
        <w:rPr>
          <w:color w:val="auto"/>
          <w:highlight w:val="yellow"/>
        </w:rPr>
        <w:t xml:space="preserve"> h after the acquisition session, in the arena facing one of the </w:t>
      </w:r>
      <w:r w:rsidRPr="00957096">
        <w:rPr>
          <w:color w:val="auto"/>
          <w:highlight w:val="yellow"/>
        </w:rPr>
        <w:t>walls opposite to the objects. Allow</w:t>
      </w:r>
      <w:r w:rsidR="00D15AE0">
        <w:rPr>
          <w:color w:val="auto"/>
          <w:highlight w:val="yellow"/>
        </w:rPr>
        <w:t xml:space="preserve"> the animal</w:t>
      </w:r>
      <w:r w:rsidR="00AC4F21" w:rsidRPr="00957096">
        <w:rPr>
          <w:color w:val="auto"/>
          <w:highlight w:val="yellow"/>
        </w:rPr>
        <w:t xml:space="preserve"> to explore freely</w:t>
      </w:r>
      <w:r w:rsidRPr="00957096">
        <w:rPr>
          <w:color w:val="auto"/>
          <w:highlight w:val="yellow"/>
        </w:rPr>
        <w:t xml:space="preserve"> for 10 min Go to step 6.13 for test recording using the Behavioral Tracking Software.</w:t>
      </w:r>
    </w:p>
    <w:p w14:paraId="7AB70898" w14:textId="77777777" w:rsidR="0057271B" w:rsidRPr="00C16E10" w:rsidRDefault="0057271B" w:rsidP="00BA47B4">
      <w:pPr>
        <w:pBdr>
          <w:top w:val="nil"/>
          <w:left w:val="nil"/>
          <w:bottom w:val="nil"/>
          <w:right w:val="nil"/>
          <w:between w:val="nil"/>
        </w:pBdr>
        <w:snapToGrid w:val="0"/>
        <w:rPr>
          <w:color w:val="auto"/>
        </w:rPr>
      </w:pPr>
    </w:p>
    <w:p w14:paraId="5AD1B14B" w14:textId="4022F779" w:rsidR="0057271B" w:rsidRPr="00C16E10" w:rsidRDefault="0057271B" w:rsidP="00BA47B4">
      <w:pPr>
        <w:numPr>
          <w:ilvl w:val="0"/>
          <w:numId w:val="30"/>
        </w:numPr>
        <w:pBdr>
          <w:top w:val="nil"/>
          <w:left w:val="nil"/>
          <w:bottom w:val="nil"/>
          <w:right w:val="nil"/>
          <w:between w:val="nil"/>
        </w:pBdr>
        <w:autoSpaceDE/>
        <w:autoSpaceDN/>
        <w:snapToGrid w:val="0"/>
        <w:rPr>
          <w:color w:val="auto"/>
          <w:highlight w:val="yellow"/>
        </w:rPr>
      </w:pPr>
      <w:r w:rsidRPr="00C16E10">
        <w:rPr>
          <w:b/>
          <w:color w:val="auto"/>
          <w:highlight w:val="yellow"/>
        </w:rPr>
        <w:t xml:space="preserve">Behavioral </w:t>
      </w:r>
      <w:r w:rsidR="002219B7">
        <w:rPr>
          <w:b/>
          <w:color w:val="auto"/>
          <w:highlight w:val="yellow"/>
        </w:rPr>
        <w:t>t</w:t>
      </w:r>
      <w:r w:rsidRPr="00C16E10">
        <w:rPr>
          <w:b/>
          <w:color w:val="auto"/>
          <w:highlight w:val="yellow"/>
        </w:rPr>
        <w:t xml:space="preserve">racking </w:t>
      </w:r>
      <w:r w:rsidR="002219B7">
        <w:rPr>
          <w:b/>
          <w:color w:val="auto"/>
          <w:highlight w:val="yellow"/>
        </w:rPr>
        <w:t>s</w:t>
      </w:r>
      <w:r w:rsidRPr="00C16E10">
        <w:rPr>
          <w:b/>
          <w:color w:val="auto"/>
          <w:highlight w:val="yellow"/>
        </w:rPr>
        <w:t xml:space="preserve">oftware </w:t>
      </w:r>
      <w:r w:rsidR="002219B7">
        <w:rPr>
          <w:b/>
          <w:color w:val="auto"/>
          <w:highlight w:val="yellow"/>
        </w:rPr>
        <w:t>s</w:t>
      </w:r>
      <w:r w:rsidRPr="00C16E10">
        <w:rPr>
          <w:b/>
          <w:color w:val="auto"/>
          <w:highlight w:val="yellow"/>
        </w:rPr>
        <w:t>etup</w:t>
      </w:r>
    </w:p>
    <w:p w14:paraId="398B70AC" w14:textId="77777777" w:rsidR="0057271B" w:rsidRPr="00C16E10" w:rsidRDefault="0057271B" w:rsidP="00BA47B4">
      <w:pPr>
        <w:pBdr>
          <w:top w:val="nil"/>
          <w:left w:val="nil"/>
          <w:bottom w:val="nil"/>
          <w:right w:val="nil"/>
          <w:between w:val="nil"/>
        </w:pBdr>
        <w:snapToGrid w:val="0"/>
        <w:rPr>
          <w:color w:val="auto"/>
          <w:highlight w:val="yellow"/>
        </w:rPr>
      </w:pPr>
    </w:p>
    <w:p w14:paraId="356E5BF0" w14:textId="19A3CA1E" w:rsidR="0057271B" w:rsidRDefault="0057271B" w:rsidP="00BA47B4">
      <w:pPr>
        <w:numPr>
          <w:ilvl w:val="1"/>
          <w:numId w:val="30"/>
        </w:numPr>
        <w:pBdr>
          <w:top w:val="nil"/>
          <w:left w:val="nil"/>
          <w:bottom w:val="nil"/>
          <w:right w:val="nil"/>
          <w:between w:val="nil"/>
        </w:pBdr>
        <w:autoSpaceDE/>
        <w:autoSpaceDN/>
        <w:snapToGrid w:val="0"/>
        <w:rPr>
          <w:color w:val="auto"/>
          <w:highlight w:val="yellow"/>
        </w:rPr>
      </w:pPr>
      <w:r w:rsidRPr="00C16E10">
        <w:rPr>
          <w:color w:val="auto"/>
          <w:highlight w:val="yellow"/>
        </w:rPr>
        <w:t xml:space="preserve">Open </w:t>
      </w:r>
      <w:r w:rsidR="004B203F" w:rsidRPr="00C16E10">
        <w:rPr>
          <w:color w:val="auto"/>
          <w:highlight w:val="yellow"/>
        </w:rPr>
        <w:t>the</w:t>
      </w:r>
      <w:r w:rsidRPr="00C16E10">
        <w:rPr>
          <w:color w:val="auto"/>
          <w:highlight w:val="yellow"/>
        </w:rPr>
        <w:t xml:space="preserve"> Behavioral Tracking Software.</w:t>
      </w:r>
    </w:p>
    <w:p w14:paraId="4EAFAD1A" w14:textId="77777777" w:rsidR="004C26F9" w:rsidRPr="00C16E10" w:rsidRDefault="004C26F9" w:rsidP="00BA47B4">
      <w:pPr>
        <w:pBdr>
          <w:top w:val="nil"/>
          <w:left w:val="nil"/>
          <w:bottom w:val="nil"/>
          <w:right w:val="nil"/>
          <w:between w:val="nil"/>
        </w:pBdr>
        <w:autoSpaceDE/>
        <w:autoSpaceDN/>
        <w:snapToGrid w:val="0"/>
        <w:rPr>
          <w:color w:val="auto"/>
          <w:highlight w:val="yellow"/>
        </w:rPr>
      </w:pPr>
    </w:p>
    <w:p w14:paraId="65C9DDC7" w14:textId="20C2E3FC" w:rsidR="0057271B" w:rsidRPr="00C16E10" w:rsidRDefault="0057271B" w:rsidP="00BA47B4">
      <w:pPr>
        <w:numPr>
          <w:ilvl w:val="1"/>
          <w:numId w:val="30"/>
        </w:numPr>
        <w:pBdr>
          <w:top w:val="nil"/>
          <w:left w:val="nil"/>
          <w:bottom w:val="nil"/>
          <w:right w:val="nil"/>
          <w:between w:val="nil"/>
        </w:pBdr>
        <w:autoSpaceDE/>
        <w:autoSpaceDN/>
        <w:snapToGrid w:val="0"/>
        <w:rPr>
          <w:color w:val="auto"/>
          <w:highlight w:val="yellow"/>
        </w:rPr>
      </w:pPr>
      <w:r w:rsidRPr="00C16E10">
        <w:rPr>
          <w:color w:val="auto"/>
          <w:highlight w:val="yellow"/>
        </w:rPr>
        <w:t>Log in to the account</w:t>
      </w:r>
      <w:r w:rsidR="00063387">
        <w:rPr>
          <w:color w:val="auto"/>
          <w:highlight w:val="yellow"/>
        </w:rPr>
        <w:t xml:space="preserve"> using the</w:t>
      </w:r>
      <w:r w:rsidRPr="00C16E10">
        <w:rPr>
          <w:color w:val="auto"/>
          <w:highlight w:val="yellow"/>
        </w:rPr>
        <w:t xml:space="preserve"> institution</w:t>
      </w:r>
      <w:r w:rsidR="005036B4">
        <w:rPr>
          <w:color w:val="auto"/>
          <w:highlight w:val="yellow"/>
        </w:rPr>
        <w:t>’</w:t>
      </w:r>
      <w:r w:rsidRPr="00C16E10">
        <w:rPr>
          <w:color w:val="auto"/>
          <w:highlight w:val="yellow"/>
        </w:rPr>
        <w:t>s user and password.</w:t>
      </w:r>
    </w:p>
    <w:p w14:paraId="352677B3" w14:textId="77777777" w:rsidR="004C26F9" w:rsidRDefault="004C26F9" w:rsidP="00BA47B4">
      <w:pPr>
        <w:pBdr>
          <w:top w:val="nil"/>
          <w:left w:val="nil"/>
          <w:bottom w:val="nil"/>
          <w:right w:val="nil"/>
          <w:between w:val="nil"/>
        </w:pBdr>
        <w:autoSpaceDE/>
        <w:autoSpaceDN/>
        <w:snapToGrid w:val="0"/>
        <w:rPr>
          <w:color w:val="auto"/>
          <w:highlight w:val="yellow"/>
        </w:rPr>
      </w:pPr>
    </w:p>
    <w:p w14:paraId="0C4E0219" w14:textId="2197ED7E" w:rsidR="0057271B" w:rsidRPr="00C16E10" w:rsidRDefault="0057271B" w:rsidP="00BA47B4">
      <w:pPr>
        <w:numPr>
          <w:ilvl w:val="1"/>
          <w:numId w:val="30"/>
        </w:numPr>
        <w:pBdr>
          <w:top w:val="nil"/>
          <w:left w:val="nil"/>
          <w:bottom w:val="nil"/>
          <w:right w:val="nil"/>
          <w:between w:val="nil"/>
        </w:pBdr>
        <w:autoSpaceDE/>
        <w:autoSpaceDN/>
        <w:snapToGrid w:val="0"/>
        <w:rPr>
          <w:color w:val="auto"/>
          <w:highlight w:val="yellow"/>
        </w:rPr>
      </w:pPr>
      <w:r w:rsidRPr="00C16E10">
        <w:rPr>
          <w:color w:val="auto"/>
          <w:highlight w:val="yellow"/>
        </w:rPr>
        <w:t xml:space="preserve">Open </w:t>
      </w:r>
      <w:r w:rsidR="00DC6030" w:rsidRPr="00C16E10">
        <w:rPr>
          <w:color w:val="auto"/>
          <w:highlight w:val="yellow"/>
        </w:rPr>
        <w:t xml:space="preserve">the tap </w:t>
      </w:r>
      <w:r w:rsidRPr="00C16E10">
        <w:rPr>
          <w:color w:val="auto"/>
          <w:highlight w:val="yellow"/>
        </w:rPr>
        <w:t>“</w:t>
      </w:r>
      <w:r w:rsidRPr="009915CE">
        <w:rPr>
          <w:b/>
          <w:bCs/>
          <w:color w:val="auto"/>
          <w:highlight w:val="yellow"/>
        </w:rPr>
        <w:t>New empty experiment</w:t>
      </w:r>
      <w:r w:rsidRPr="00C16E10">
        <w:rPr>
          <w:color w:val="auto"/>
          <w:highlight w:val="yellow"/>
        </w:rPr>
        <w:t>” and choose a name for the protocol (e.g.</w:t>
      </w:r>
      <w:r w:rsidR="002219B7">
        <w:rPr>
          <w:color w:val="auto"/>
          <w:highlight w:val="yellow"/>
        </w:rPr>
        <w:t>,</w:t>
      </w:r>
      <w:r w:rsidRPr="00C16E10">
        <w:rPr>
          <w:color w:val="auto"/>
          <w:highlight w:val="yellow"/>
        </w:rPr>
        <w:t xml:space="preserve"> “NORT”).</w:t>
      </w:r>
    </w:p>
    <w:p w14:paraId="24276F7E" w14:textId="77777777" w:rsidR="004C26F9" w:rsidRDefault="004C26F9" w:rsidP="00BA47B4">
      <w:pPr>
        <w:pBdr>
          <w:top w:val="nil"/>
          <w:left w:val="nil"/>
          <w:bottom w:val="nil"/>
          <w:right w:val="nil"/>
          <w:between w:val="nil"/>
        </w:pBdr>
        <w:autoSpaceDE/>
        <w:autoSpaceDN/>
        <w:snapToGrid w:val="0"/>
        <w:rPr>
          <w:color w:val="auto"/>
          <w:highlight w:val="yellow"/>
        </w:rPr>
      </w:pPr>
    </w:p>
    <w:p w14:paraId="27B334A7" w14:textId="6FB1021A" w:rsidR="0057271B" w:rsidRPr="00C16E10" w:rsidRDefault="0057271B" w:rsidP="00BA47B4">
      <w:pPr>
        <w:numPr>
          <w:ilvl w:val="1"/>
          <w:numId w:val="30"/>
        </w:numPr>
        <w:pBdr>
          <w:top w:val="nil"/>
          <w:left w:val="nil"/>
          <w:bottom w:val="nil"/>
          <w:right w:val="nil"/>
          <w:between w:val="nil"/>
        </w:pBdr>
        <w:autoSpaceDE/>
        <w:autoSpaceDN/>
        <w:snapToGrid w:val="0"/>
        <w:rPr>
          <w:color w:val="auto"/>
          <w:highlight w:val="yellow"/>
        </w:rPr>
      </w:pPr>
      <w:r w:rsidRPr="00C16E10">
        <w:rPr>
          <w:color w:val="auto"/>
          <w:highlight w:val="yellow"/>
        </w:rPr>
        <w:t>Select “</w:t>
      </w:r>
      <w:r w:rsidRPr="009915CE">
        <w:rPr>
          <w:b/>
          <w:bCs/>
          <w:color w:val="auto"/>
          <w:highlight w:val="yellow"/>
        </w:rPr>
        <w:t>Video tracking mode</w:t>
      </w:r>
      <w:r w:rsidR="002141D3">
        <w:rPr>
          <w:b/>
          <w:bCs/>
          <w:color w:val="auto"/>
          <w:highlight w:val="yellow"/>
        </w:rPr>
        <w:t>.</w:t>
      </w:r>
      <w:r w:rsidRPr="00C16E10">
        <w:rPr>
          <w:color w:val="auto"/>
          <w:highlight w:val="yellow"/>
        </w:rPr>
        <w:t>”</w:t>
      </w:r>
    </w:p>
    <w:p w14:paraId="20F7ADA8" w14:textId="77777777" w:rsidR="0057271B" w:rsidRPr="00C16E10" w:rsidRDefault="0057271B" w:rsidP="00BA47B4">
      <w:pPr>
        <w:pBdr>
          <w:top w:val="nil"/>
          <w:left w:val="nil"/>
          <w:bottom w:val="nil"/>
          <w:right w:val="nil"/>
          <w:between w:val="nil"/>
        </w:pBdr>
        <w:snapToGrid w:val="0"/>
        <w:rPr>
          <w:color w:val="auto"/>
          <w:highlight w:val="yellow"/>
        </w:rPr>
      </w:pPr>
    </w:p>
    <w:p w14:paraId="58CDC857" w14:textId="57810B37" w:rsidR="0057271B" w:rsidRPr="00C16E10" w:rsidRDefault="0057271B" w:rsidP="00BA47B4">
      <w:pPr>
        <w:pBdr>
          <w:top w:val="nil"/>
          <w:left w:val="nil"/>
          <w:bottom w:val="nil"/>
          <w:right w:val="nil"/>
          <w:between w:val="nil"/>
        </w:pBdr>
        <w:snapToGrid w:val="0"/>
        <w:rPr>
          <w:color w:val="auto"/>
        </w:rPr>
      </w:pPr>
      <w:r w:rsidRPr="00C16E10">
        <w:rPr>
          <w:color w:val="auto"/>
        </w:rPr>
        <w:t xml:space="preserve">NOTE: In </w:t>
      </w:r>
      <w:r w:rsidR="004361E1">
        <w:rPr>
          <w:color w:val="auto"/>
        </w:rPr>
        <w:t>this</w:t>
      </w:r>
      <w:r w:rsidRPr="00C16E10">
        <w:rPr>
          <w:color w:val="auto"/>
        </w:rPr>
        <w:t xml:space="preserve"> </w:t>
      </w:r>
      <w:r w:rsidR="00BF5805">
        <w:rPr>
          <w:color w:val="auto"/>
        </w:rPr>
        <w:t>experiment</w:t>
      </w:r>
      <w:r w:rsidRPr="00C16E10">
        <w:rPr>
          <w:color w:val="auto"/>
        </w:rPr>
        <w:t xml:space="preserve">, the camera is </w:t>
      </w:r>
      <w:r w:rsidR="00C11FEF">
        <w:rPr>
          <w:color w:val="auto"/>
        </w:rPr>
        <w:t>set up</w:t>
      </w:r>
      <w:r w:rsidR="00C11FEF" w:rsidRPr="00C16E10">
        <w:rPr>
          <w:color w:val="auto"/>
        </w:rPr>
        <w:t xml:space="preserve"> </w:t>
      </w:r>
      <w:r w:rsidRPr="00C16E10">
        <w:rPr>
          <w:color w:val="auto"/>
        </w:rPr>
        <w:t xml:space="preserve">to </w:t>
      </w:r>
      <w:r w:rsidR="00C11FEF">
        <w:rPr>
          <w:color w:val="auto"/>
        </w:rPr>
        <w:t>stream</w:t>
      </w:r>
      <w:r w:rsidR="00C11FEF" w:rsidRPr="00C16E10">
        <w:rPr>
          <w:color w:val="auto"/>
        </w:rPr>
        <w:t xml:space="preserve"> </w:t>
      </w:r>
      <w:r w:rsidR="00C11FEF">
        <w:rPr>
          <w:color w:val="auto"/>
        </w:rPr>
        <w:t>the video tracking live</w:t>
      </w:r>
      <w:r w:rsidRPr="00C16E10">
        <w:rPr>
          <w:color w:val="auto"/>
        </w:rPr>
        <w:t xml:space="preserve">. </w:t>
      </w:r>
      <w:r w:rsidR="00274E9D" w:rsidRPr="00C16E10">
        <w:rPr>
          <w:color w:val="auto"/>
        </w:rPr>
        <w:t>However</w:t>
      </w:r>
      <w:r w:rsidR="00D1382C" w:rsidRPr="00C16E10">
        <w:rPr>
          <w:color w:val="auto"/>
        </w:rPr>
        <w:t>, t</w:t>
      </w:r>
      <w:r w:rsidRPr="00C16E10">
        <w:rPr>
          <w:color w:val="auto"/>
        </w:rPr>
        <w:t>here is an</w:t>
      </w:r>
      <w:r w:rsidR="00C11FEF">
        <w:rPr>
          <w:color w:val="auto"/>
        </w:rPr>
        <w:t xml:space="preserve"> additional</w:t>
      </w:r>
      <w:r w:rsidRPr="00C16E10">
        <w:rPr>
          <w:color w:val="auto"/>
        </w:rPr>
        <w:t xml:space="preserve"> option to select pre-recorded videos.</w:t>
      </w:r>
    </w:p>
    <w:p w14:paraId="698BA84A" w14:textId="77777777" w:rsidR="0057271B" w:rsidRPr="00C16E10" w:rsidRDefault="0057271B" w:rsidP="00BA47B4">
      <w:pPr>
        <w:pBdr>
          <w:top w:val="nil"/>
          <w:left w:val="nil"/>
          <w:bottom w:val="nil"/>
          <w:right w:val="nil"/>
          <w:between w:val="nil"/>
        </w:pBdr>
        <w:snapToGrid w:val="0"/>
        <w:rPr>
          <w:color w:val="auto"/>
          <w:highlight w:val="yellow"/>
        </w:rPr>
      </w:pPr>
    </w:p>
    <w:p w14:paraId="2DC4144C" w14:textId="7E81D025" w:rsidR="0057271B" w:rsidRPr="003357E5" w:rsidRDefault="0057271B" w:rsidP="00BA47B4">
      <w:pPr>
        <w:numPr>
          <w:ilvl w:val="1"/>
          <w:numId w:val="30"/>
        </w:numPr>
        <w:pBdr>
          <w:top w:val="nil"/>
          <w:left w:val="nil"/>
          <w:bottom w:val="nil"/>
          <w:right w:val="nil"/>
          <w:between w:val="nil"/>
        </w:pBdr>
        <w:autoSpaceDE/>
        <w:autoSpaceDN/>
        <w:snapToGrid w:val="0"/>
        <w:rPr>
          <w:color w:val="auto"/>
          <w:highlight w:val="yellow"/>
        </w:rPr>
      </w:pPr>
      <w:r w:rsidRPr="003357E5">
        <w:rPr>
          <w:color w:val="auto"/>
          <w:highlight w:val="yellow"/>
        </w:rPr>
        <w:t>Go to “</w:t>
      </w:r>
      <w:r w:rsidRPr="003357E5">
        <w:rPr>
          <w:b/>
          <w:bCs/>
          <w:color w:val="auto"/>
          <w:highlight w:val="yellow"/>
        </w:rPr>
        <w:t>Apparatus</w:t>
      </w:r>
      <w:r w:rsidR="002141D3" w:rsidRPr="003357E5">
        <w:rPr>
          <w:b/>
          <w:bCs/>
          <w:color w:val="auto"/>
          <w:highlight w:val="yellow"/>
        </w:rPr>
        <w:t>.</w:t>
      </w:r>
      <w:r w:rsidRPr="003357E5">
        <w:rPr>
          <w:color w:val="auto"/>
          <w:highlight w:val="yellow"/>
        </w:rPr>
        <w:t>”</w:t>
      </w:r>
      <w:r w:rsidR="00BF5805" w:rsidRPr="00BF5805">
        <w:rPr>
          <w:color w:val="auto"/>
        </w:rPr>
        <w:t xml:space="preserve"> Define the arena area, by adjusting the orange rectangle to the limits of the projected arena. Determine the object's region, fitting the orange circles </w:t>
      </w:r>
      <w:r w:rsidR="004361E1">
        <w:rPr>
          <w:color w:val="auto"/>
        </w:rPr>
        <w:t>at</w:t>
      </w:r>
      <w:r w:rsidR="00BF5805" w:rsidRPr="00BF5805">
        <w:rPr>
          <w:color w:val="auto"/>
        </w:rPr>
        <w:t xml:space="preserve"> the objects border inside the arena projected from the camera on the screen.</w:t>
      </w:r>
    </w:p>
    <w:p w14:paraId="7D859E4F" w14:textId="77777777" w:rsidR="004C26F9" w:rsidRPr="003357E5" w:rsidRDefault="004C26F9" w:rsidP="00BA47B4">
      <w:pPr>
        <w:pBdr>
          <w:top w:val="nil"/>
          <w:left w:val="nil"/>
          <w:bottom w:val="nil"/>
          <w:right w:val="nil"/>
          <w:between w:val="nil"/>
        </w:pBdr>
        <w:autoSpaceDE/>
        <w:autoSpaceDN/>
        <w:snapToGrid w:val="0"/>
        <w:rPr>
          <w:color w:val="auto"/>
          <w:highlight w:val="yellow"/>
        </w:rPr>
      </w:pPr>
    </w:p>
    <w:p w14:paraId="3F7FE9D5" w14:textId="4D28C62D" w:rsidR="0057271B" w:rsidRPr="003357E5" w:rsidRDefault="00F916A8" w:rsidP="00BA47B4">
      <w:pPr>
        <w:numPr>
          <w:ilvl w:val="1"/>
          <w:numId w:val="30"/>
        </w:numPr>
        <w:pBdr>
          <w:top w:val="nil"/>
          <w:left w:val="nil"/>
          <w:bottom w:val="nil"/>
          <w:right w:val="nil"/>
          <w:between w:val="nil"/>
        </w:pBdr>
        <w:autoSpaceDE/>
        <w:autoSpaceDN/>
        <w:snapToGrid w:val="0"/>
        <w:rPr>
          <w:color w:val="auto"/>
          <w:highlight w:val="yellow"/>
        </w:rPr>
      </w:pPr>
      <w:r w:rsidRPr="003357E5">
        <w:rPr>
          <w:color w:val="auto"/>
          <w:highlight w:val="yellow"/>
        </w:rPr>
        <w:t xml:space="preserve">Setup </w:t>
      </w:r>
      <w:r w:rsidR="0057271B" w:rsidRPr="003357E5">
        <w:rPr>
          <w:color w:val="auto"/>
          <w:highlight w:val="yellow"/>
        </w:rPr>
        <w:t>the scale</w:t>
      </w:r>
      <w:r w:rsidR="002219B7" w:rsidRPr="003357E5">
        <w:rPr>
          <w:color w:val="auto"/>
          <w:highlight w:val="yellow"/>
        </w:rPr>
        <w:t xml:space="preserve"> </w:t>
      </w:r>
      <w:r w:rsidR="00AF6D7C" w:rsidRPr="003357E5">
        <w:rPr>
          <w:color w:val="auto"/>
          <w:highlight w:val="yellow"/>
        </w:rPr>
        <w:t>m</w:t>
      </w:r>
      <w:r w:rsidR="0057271B" w:rsidRPr="003357E5">
        <w:rPr>
          <w:color w:val="auto"/>
          <w:highlight w:val="yellow"/>
        </w:rPr>
        <w:t>ov</w:t>
      </w:r>
      <w:r w:rsidR="00AF6D7C" w:rsidRPr="003357E5">
        <w:rPr>
          <w:color w:val="auto"/>
          <w:highlight w:val="yellow"/>
        </w:rPr>
        <w:t>ing</w:t>
      </w:r>
      <w:r w:rsidR="0057271B" w:rsidRPr="003357E5">
        <w:rPr>
          <w:color w:val="auto"/>
          <w:highlight w:val="yellow"/>
        </w:rPr>
        <w:t xml:space="preserve"> ruler line to a position along </w:t>
      </w:r>
      <w:r w:rsidRPr="003357E5">
        <w:rPr>
          <w:color w:val="auto"/>
          <w:highlight w:val="yellow"/>
        </w:rPr>
        <w:t>the</w:t>
      </w:r>
      <w:r w:rsidR="0057271B" w:rsidRPr="003357E5">
        <w:rPr>
          <w:color w:val="auto"/>
          <w:highlight w:val="yellow"/>
        </w:rPr>
        <w:t xml:space="preserve"> know</w:t>
      </w:r>
      <w:r w:rsidR="009915CE" w:rsidRPr="003357E5">
        <w:rPr>
          <w:color w:val="auto"/>
          <w:highlight w:val="yellow"/>
        </w:rPr>
        <w:t>n</w:t>
      </w:r>
      <w:r w:rsidR="0057271B" w:rsidRPr="003357E5">
        <w:rPr>
          <w:color w:val="auto"/>
          <w:highlight w:val="yellow"/>
        </w:rPr>
        <w:t xml:space="preserve"> length </w:t>
      </w:r>
      <w:r w:rsidRPr="003357E5">
        <w:rPr>
          <w:color w:val="auto"/>
          <w:highlight w:val="yellow"/>
        </w:rPr>
        <w:t xml:space="preserve">of </w:t>
      </w:r>
      <w:r w:rsidR="0057271B" w:rsidRPr="003357E5">
        <w:rPr>
          <w:color w:val="auto"/>
          <w:highlight w:val="yellow"/>
        </w:rPr>
        <w:t>the image (the arena). Enter the length of the object in millimeters in</w:t>
      </w:r>
      <w:r w:rsidRPr="003357E5">
        <w:rPr>
          <w:color w:val="auto"/>
          <w:highlight w:val="yellow"/>
        </w:rPr>
        <w:t xml:space="preserve"> the option</w:t>
      </w:r>
      <w:r w:rsidR="0057271B" w:rsidRPr="003357E5">
        <w:rPr>
          <w:color w:val="auto"/>
          <w:highlight w:val="yellow"/>
        </w:rPr>
        <w:t xml:space="preserve"> “</w:t>
      </w:r>
      <w:r w:rsidR="0057271B" w:rsidRPr="003357E5">
        <w:rPr>
          <w:b/>
          <w:bCs/>
          <w:color w:val="auto"/>
          <w:highlight w:val="yellow"/>
        </w:rPr>
        <w:t>The length of the ruler line is</w:t>
      </w:r>
      <w:r w:rsidR="0057271B" w:rsidRPr="003357E5">
        <w:rPr>
          <w:color w:val="auto"/>
          <w:highlight w:val="yellow"/>
        </w:rPr>
        <w:t>” o</w:t>
      </w:r>
      <w:r w:rsidR="00C11FEF" w:rsidRPr="003357E5">
        <w:rPr>
          <w:color w:val="auto"/>
          <w:highlight w:val="yellow"/>
        </w:rPr>
        <w:t>n</w:t>
      </w:r>
      <w:r w:rsidR="0057271B" w:rsidRPr="003357E5">
        <w:rPr>
          <w:color w:val="auto"/>
          <w:highlight w:val="yellow"/>
        </w:rPr>
        <w:t xml:space="preserve"> the Settings pane</w:t>
      </w:r>
      <w:r w:rsidRPr="003357E5">
        <w:rPr>
          <w:color w:val="auto"/>
          <w:highlight w:val="yellow"/>
        </w:rPr>
        <w:t>l</w:t>
      </w:r>
      <w:r w:rsidR="0057271B" w:rsidRPr="003357E5">
        <w:rPr>
          <w:color w:val="auto"/>
          <w:highlight w:val="yellow"/>
        </w:rPr>
        <w:t>.</w:t>
      </w:r>
      <w:r w:rsidR="009915CE" w:rsidRPr="003357E5">
        <w:rPr>
          <w:color w:val="auto"/>
          <w:highlight w:val="yellow"/>
        </w:rPr>
        <w:t xml:space="preserve"> </w:t>
      </w:r>
      <w:r w:rsidR="0057271B" w:rsidRPr="003357E5">
        <w:rPr>
          <w:color w:val="auto"/>
          <w:highlight w:val="yellow"/>
        </w:rPr>
        <w:t xml:space="preserve">In </w:t>
      </w:r>
      <w:r w:rsidR="009915CE" w:rsidRPr="003357E5">
        <w:rPr>
          <w:color w:val="auto"/>
          <w:highlight w:val="yellow"/>
        </w:rPr>
        <w:t>this</w:t>
      </w:r>
      <w:r w:rsidR="0057271B" w:rsidRPr="003357E5">
        <w:rPr>
          <w:color w:val="auto"/>
          <w:highlight w:val="yellow"/>
        </w:rPr>
        <w:t xml:space="preserve"> case, the arena </w:t>
      </w:r>
      <w:r w:rsidRPr="003357E5">
        <w:rPr>
          <w:color w:val="auto"/>
          <w:highlight w:val="yellow"/>
        </w:rPr>
        <w:t xml:space="preserve">measures </w:t>
      </w:r>
      <w:r w:rsidR="0057271B" w:rsidRPr="003357E5">
        <w:rPr>
          <w:color w:val="auto"/>
          <w:highlight w:val="yellow"/>
        </w:rPr>
        <w:t>500 x 500 mm.</w:t>
      </w:r>
    </w:p>
    <w:p w14:paraId="293A6486" w14:textId="77777777" w:rsidR="0057271B" w:rsidRPr="003357E5" w:rsidRDefault="0057271B" w:rsidP="00BA47B4">
      <w:pPr>
        <w:pBdr>
          <w:top w:val="nil"/>
          <w:left w:val="nil"/>
          <w:bottom w:val="nil"/>
          <w:right w:val="nil"/>
          <w:between w:val="nil"/>
        </w:pBdr>
        <w:snapToGrid w:val="0"/>
        <w:rPr>
          <w:color w:val="auto"/>
          <w:highlight w:val="yellow"/>
        </w:rPr>
      </w:pPr>
    </w:p>
    <w:p w14:paraId="402F41D8" w14:textId="5A1C5C7F" w:rsidR="0057271B" w:rsidRPr="003357E5" w:rsidRDefault="0057271B" w:rsidP="00BA47B4">
      <w:pPr>
        <w:numPr>
          <w:ilvl w:val="1"/>
          <w:numId w:val="30"/>
        </w:numPr>
        <w:pBdr>
          <w:top w:val="nil"/>
          <w:left w:val="nil"/>
          <w:bottom w:val="nil"/>
          <w:right w:val="nil"/>
          <w:between w:val="nil"/>
        </w:pBdr>
        <w:autoSpaceDE/>
        <w:autoSpaceDN/>
        <w:snapToGrid w:val="0"/>
        <w:rPr>
          <w:color w:val="auto"/>
          <w:highlight w:val="yellow"/>
        </w:rPr>
      </w:pPr>
      <w:r w:rsidRPr="003357E5">
        <w:rPr>
          <w:color w:val="auto"/>
          <w:highlight w:val="yellow"/>
        </w:rPr>
        <w:t>Go to “</w:t>
      </w:r>
      <w:r w:rsidRPr="003357E5">
        <w:rPr>
          <w:b/>
          <w:bCs/>
          <w:color w:val="auto"/>
          <w:highlight w:val="yellow"/>
        </w:rPr>
        <w:t>Tracking and behavior</w:t>
      </w:r>
      <w:r w:rsidR="005E741B" w:rsidRPr="003357E5">
        <w:rPr>
          <w:color w:val="auto"/>
          <w:highlight w:val="yellow"/>
        </w:rPr>
        <w:t>.”</w:t>
      </w:r>
      <w:r w:rsidRPr="003357E5">
        <w:rPr>
          <w:color w:val="auto"/>
          <w:highlight w:val="yellow"/>
        </w:rPr>
        <w:t xml:space="preserve"> Continue to “</w:t>
      </w:r>
      <w:r w:rsidR="004361E1">
        <w:rPr>
          <w:b/>
          <w:bCs/>
          <w:color w:val="auto"/>
          <w:highlight w:val="yellow"/>
        </w:rPr>
        <w:t>Z</w:t>
      </w:r>
      <w:r w:rsidRPr="003357E5">
        <w:rPr>
          <w:b/>
          <w:bCs/>
          <w:color w:val="auto"/>
          <w:highlight w:val="yellow"/>
        </w:rPr>
        <w:t>ones</w:t>
      </w:r>
      <w:r w:rsidR="005E741B" w:rsidRPr="003357E5">
        <w:rPr>
          <w:color w:val="auto"/>
          <w:highlight w:val="yellow"/>
        </w:rPr>
        <w:t>.”</w:t>
      </w:r>
      <w:r w:rsidRPr="003357E5">
        <w:rPr>
          <w:color w:val="auto"/>
          <w:highlight w:val="yellow"/>
        </w:rPr>
        <w:t xml:space="preserve"> Click </w:t>
      </w:r>
      <w:r w:rsidR="00F916A8" w:rsidRPr="003357E5">
        <w:rPr>
          <w:color w:val="auto"/>
          <w:highlight w:val="yellow"/>
        </w:rPr>
        <w:t xml:space="preserve">on </w:t>
      </w:r>
      <w:r w:rsidRPr="003357E5">
        <w:rPr>
          <w:color w:val="auto"/>
          <w:highlight w:val="yellow"/>
        </w:rPr>
        <w:t>the “</w:t>
      </w:r>
      <w:r w:rsidRPr="003357E5">
        <w:rPr>
          <w:b/>
          <w:bCs/>
          <w:color w:val="auto"/>
          <w:highlight w:val="yellow"/>
        </w:rPr>
        <w:t>Add item</w:t>
      </w:r>
      <w:r w:rsidRPr="003357E5">
        <w:rPr>
          <w:color w:val="auto"/>
          <w:highlight w:val="yellow"/>
        </w:rPr>
        <w:t>” menu and select “</w:t>
      </w:r>
      <w:r w:rsidRPr="003357E5">
        <w:rPr>
          <w:b/>
          <w:bCs/>
          <w:color w:val="auto"/>
          <w:highlight w:val="yellow"/>
        </w:rPr>
        <w:t>New Zone</w:t>
      </w:r>
      <w:r w:rsidR="005E741B" w:rsidRPr="003357E5">
        <w:rPr>
          <w:color w:val="auto"/>
          <w:highlight w:val="yellow"/>
        </w:rPr>
        <w:t>.”</w:t>
      </w:r>
      <w:r w:rsidRPr="003357E5">
        <w:rPr>
          <w:color w:val="auto"/>
          <w:highlight w:val="yellow"/>
        </w:rPr>
        <w:t xml:space="preserve"> Select the arena area and name the new zone (e.g.</w:t>
      </w:r>
      <w:r w:rsidR="009915CE" w:rsidRPr="003357E5">
        <w:rPr>
          <w:color w:val="auto"/>
          <w:highlight w:val="yellow"/>
        </w:rPr>
        <w:t>,</w:t>
      </w:r>
      <w:r w:rsidRPr="003357E5">
        <w:rPr>
          <w:color w:val="auto"/>
          <w:highlight w:val="yellow"/>
        </w:rPr>
        <w:t xml:space="preserve"> “Field”).</w:t>
      </w:r>
    </w:p>
    <w:p w14:paraId="65B42045" w14:textId="77777777" w:rsidR="004C26F9" w:rsidRPr="003357E5" w:rsidRDefault="004C26F9" w:rsidP="00BA47B4">
      <w:pPr>
        <w:pBdr>
          <w:top w:val="nil"/>
          <w:left w:val="nil"/>
          <w:bottom w:val="nil"/>
          <w:right w:val="nil"/>
          <w:between w:val="nil"/>
        </w:pBdr>
        <w:autoSpaceDE/>
        <w:autoSpaceDN/>
        <w:snapToGrid w:val="0"/>
        <w:rPr>
          <w:color w:val="auto"/>
          <w:highlight w:val="yellow"/>
        </w:rPr>
      </w:pPr>
    </w:p>
    <w:p w14:paraId="6FFDDB26" w14:textId="0AE2BA78" w:rsidR="0057271B" w:rsidRPr="003357E5" w:rsidRDefault="0057271B" w:rsidP="00BA47B4">
      <w:pPr>
        <w:numPr>
          <w:ilvl w:val="1"/>
          <w:numId w:val="30"/>
        </w:numPr>
        <w:pBdr>
          <w:top w:val="nil"/>
          <w:left w:val="nil"/>
          <w:bottom w:val="nil"/>
          <w:right w:val="nil"/>
          <w:between w:val="nil"/>
        </w:pBdr>
        <w:autoSpaceDE/>
        <w:autoSpaceDN/>
        <w:snapToGrid w:val="0"/>
        <w:rPr>
          <w:color w:val="auto"/>
          <w:highlight w:val="yellow"/>
        </w:rPr>
      </w:pPr>
      <w:r w:rsidRPr="003357E5">
        <w:rPr>
          <w:color w:val="auto"/>
          <w:highlight w:val="yellow"/>
        </w:rPr>
        <w:t>Repeat the previous ste</w:t>
      </w:r>
      <w:r w:rsidRPr="004361E1">
        <w:rPr>
          <w:color w:val="auto"/>
          <w:highlight w:val="yellow"/>
        </w:rPr>
        <w:t xml:space="preserve">p </w:t>
      </w:r>
      <w:r w:rsidR="000726A8" w:rsidRPr="004361E1">
        <w:rPr>
          <w:color w:val="auto"/>
          <w:highlight w:val="yellow"/>
        </w:rPr>
        <w:t xml:space="preserve">with the objects' </w:t>
      </w:r>
      <w:r w:rsidRPr="004361E1">
        <w:rPr>
          <w:color w:val="auto"/>
          <w:highlight w:val="yellow"/>
        </w:rPr>
        <w:t>area</w:t>
      </w:r>
      <w:r w:rsidRPr="003357E5">
        <w:rPr>
          <w:color w:val="auto"/>
          <w:highlight w:val="yellow"/>
        </w:rPr>
        <w:t xml:space="preserve"> and name the new zone (e.g.</w:t>
      </w:r>
      <w:r w:rsidR="002219B7" w:rsidRPr="003357E5">
        <w:rPr>
          <w:color w:val="auto"/>
          <w:highlight w:val="yellow"/>
        </w:rPr>
        <w:t>,</w:t>
      </w:r>
      <w:r w:rsidRPr="003357E5">
        <w:rPr>
          <w:color w:val="auto"/>
          <w:highlight w:val="yellow"/>
        </w:rPr>
        <w:t xml:space="preserve"> “Objects”).</w:t>
      </w:r>
    </w:p>
    <w:p w14:paraId="32AC1758" w14:textId="081E9DA0" w:rsidR="004C26F9" w:rsidRPr="004361E1" w:rsidRDefault="004361E1" w:rsidP="00BA47B4">
      <w:pPr>
        <w:pBdr>
          <w:top w:val="nil"/>
          <w:left w:val="nil"/>
          <w:bottom w:val="nil"/>
          <w:right w:val="nil"/>
          <w:between w:val="nil"/>
        </w:pBdr>
        <w:tabs>
          <w:tab w:val="left" w:pos="2496"/>
        </w:tabs>
        <w:autoSpaceDE/>
        <w:autoSpaceDN/>
        <w:snapToGrid w:val="0"/>
        <w:rPr>
          <w:color w:val="auto"/>
        </w:rPr>
      </w:pPr>
      <w:r w:rsidRPr="004361E1">
        <w:rPr>
          <w:color w:val="auto"/>
        </w:rPr>
        <w:tab/>
      </w:r>
    </w:p>
    <w:p w14:paraId="78CD3F48" w14:textId="1AD684A9" w:rsidR="0057271B" w:rsidRPr="003357E5" w:rsidRDefault="0057271B" w:rsidP="00BA47B4">
      <w:pPr>
        <w:numPr>
          <w:ilvl w:val="1"/>
          <w:numId w:val="30"/>
        </w:numPr>
        <w:pBdr>
          <w:top w:val="nil"/>
          <w:left w:val="nil"/>
          <w:bottom w:val="nil"/>
          <w:right w:val="nil"/>
          <w:between w:val="nil"/>
        </w:pBdr>
        <w:autoSpaceDE/>
        <w:autoSpaceDN/>
        <w:snapToGrid w:val="0"/>
        <w:rPr>
          <w:color w:val="auto"/>
          <w:highlight w:val="yellow"/>
        </w:rPr>
      </w:pPr>
      <w:r w:rsidRPr="003357E5">
        <w:rPr>
          <w:color w:val="auto"/>
          <w:highlight w:val="yellow"/>
        </w:rPr>
        <w:t>Go to “</w:t>
      </w:r>
      <w:r w:rsidRPr="003357E5">
        <w:rPr>
          <w:b/>
          <w:bCs/>
          <w:color w:val="auto"/>
          <w:highlight w:val="yellow"/>
        </w:rPr>
        <w:t>Animal color</w:t>
      </w:r>
      <w:r w:rsidRPr="003357E5">
        <w:rPr>
          <w:color w:val="auto"/>
          <w:highlight w:val="yellow"/>
        </w:rPr>
        <w:t>” and select “</w:t>
      </w:r>
      <w:r w:rsidRPr="003357E5">
        <w:rPr>
          <w:b/>
          <w:bCs/>
          <w:color w:val="auto"/>
          <w:highlight w:val="yellow"/>
        </w:rPr>
        <w:t>The animals are lighter than the apparatus background</w:t>
      </w:r>
      <w:r w:rsidRPr="003357E5">
        <w:rPr>
          <w:color w:val="auto"/>
          <w:highlight w:val="yellow"/>
        </w:rPr>
        <w:t xml:space="preserve">” option. </w:t>
      </w:r>
    </w:p>
    <w:p w14:paraId="75019E5F" w14:textId="77777777" w:rsidR="0057271B" w:rsidRPr="00C16E10" w:rsidRDefault="0057271B" w:rsidP="00BA47B4">
      <w:pPr>
        <w:pBdr>
          <w:top w:val="nil"/>
          <w:left w:val="nil"/>
          <w:bottom w:val="nil"/>
          <w:right w:val="nil"/>
          <w:between w:val="nil"/>
        </w:pBdr>
        <w:snapToGrid w:val="0"/>
        <w:rPr>
          <w:color w:val="auto"/>
          <w:highlight w:val="yellow"/>
        </w:rPr>
      </w:pPr>
    </w:p>
    <w:p w14:paraId="5A258E08" w14:textId="0FE90961" w:rsidR="0057271B" w:rsidRPr="00C16E10" w:rsidRDefault="0057271B" w:rsidP="00BA47B4">
      <w:pPr>
        <w:pBdr>
          <w:top w:val="nil"/>
          <w:left w:val="nil"/>
          <w:bottom w:val="nil"/>
          <w:right w:val="nil"/>
          <w:between w:val="nil"/>
        </w:pBdr>
        <w:snapToGrid w:val="0"/>
        <w:rPr>
          <w:color w:val="auto"/>
        </w:rPr>
      </w:pPr>
      <w:r w:rsidRPr="00C16E10">
        <w:rPr>
          <w:color w:val="auto"/>
        </w:rPr>
        <w:t xml:space="preserve">NOTE: </w:t>
      </w:r>
      <w:r w:rsidR="00C11FEF">
        <w:rPr>
          <w:color w:val="auto"/>
        </w:rPr>
        <w:t>W</w:t>
      </w:r>
      <w:r w:rsidRPr="00C16E10">
        <w:rPr>
          <w:color w:val="auto"/>
        </w:rPr>
        <w:t>hite (Wistar)</w:t>
      </w:r>
      <w:r w:rsidR="00C11FEF">
        <w:rPr>
          <w:color w:val="auto"/>
        </w:rPr>
        <w:t xml:space="preserve"> rats</w:t>
      </w:r>
      <w:r w:rsidR="009915CE">
        <w:rPr>
          <w:color w:val="auto"/>
        </w:rPr>
        <w:t xml:space="preserve"> were used</w:t>
      </w:r>
      <w:r w:rsidR="00C11FEF">
        <w:rPr>
          <w:color w:val="auto"/>
        </w:rPr>
        <w:t xml:space="preserve"> for this experiment</w:t>
      </w:r>
      <w:r w:rsidRPr="00C16E10">
        <w:rPr>
          <w:color w:val="auto"/>
        </w:rPr>
        <w:t xml:space="preserve">. However, the software has </w:t>
      </w:r>
      <w:r w:rsidR="00B62B33">
        <w:rPr>
          <w:color w:val="auto"/>
        </w:rPr>
        <w:t xml:space="preserve">additional </w:t>
      </w:r>
      <w:r w:rsidRPr="00C16E10">
        <w:rPr>
          <w:color w:val="auto"/>
        </w:rPr>
        <w:t xml:space="preserve">options for researchers who use black and spotted rats. </w:t>
      </w:r>
      <w:r w:rsidR="000F599B" w:rsidRPr="00C16E10">
        <w:rPr>
          <w:color w:val="auto"/>
        </w:rPr>
        <w:t>B</w:t>
      </w:r>
      <w:r w:rsidRPr="00C16E10">
        <w:rPr>
          <w:color w:val="auto"/>
        </w:rPr>
        <w:t xml:space="preserve">oth </w:t>
      </w:r>
      <w:r w:rsidR="00B62B33">
        <w:rPr>
          <w:color w:val="auto"/>
        </w:rPr>
        <w:t>breed</w:t>
      </w:r>
      <w:r w:rsidR="00750454">
        <w:rPr>
          <w:color w:val="auto"/>
        </w:rPr>
        <w:t>s</w:t>
      </w:r>
      <w:r w:rsidR="00B62B33" w:rsidRPr="00C16E10">
        <w:rPr>
          <w:color w:val="auto"/>
        </w:rPr>
        <w:t xml:space="preserve"> </w:t>
      </w:r>
      <w:r w:rsidRPr="00C16E10">
        <w:rPr>
          <w:color w:val="auto"/>
        </w:rPr>
        <w:t xml:space="preserve">of animals </w:t>
      </w:r>
      <w:r w:rsidR="000F599B" w:rsidRPr="00C16E10">
        <w:rPr>
          <w:color w:val="auto"/>
        </w:rPr>
        <w:t xml:space="preserve">can be used </w:t>
      </w:r>
      <w:r w:rsidRPr="00C16E10">
        <w:rPr>
          <w:color w:val="auto"/>
        </w:rPr>
        <w:t>in the same experiment.</w:t>
      </w:r>
    </w:p>
    <w:p w14:paraId="6DC6BBEB" w14:textId="77777777" w:rsidR="0057271B" w:rsidRPr="00C16E10" w:rsidRDefault="0057271B" w:rsidP="00BA47B4">
      <w:pPr>
        <w:pBdr>
          <w:top w:val="nil"/>
          <w:left w:val="nil"/>
          <w:bottom w:val="nil"/>
          <w:right w:val="nil"/>
          <w:between w:val="nil"/>
        </w:pBdr>
        <w:snapToGrid w:val="0"/>
        <w:rPr>
          <w:color w:val="auto"/>
          <w:highlight w:val="yellow"/>
        </w:rPr>
      </w:pPr>
    </w:p>
    <w:p w14:paraId="7C241F9A" w14:textId="0089A958" w:rsidR="0057271B" w:rsidRPr="00C16E10" w:rsidRDefault="0057271B" w:rsidP="00BA47B4">
      <w:pPr>
        <w:numPr>
          <w:ilvl w:val="1"/>
          <w:numId w:val="30"/>
        </w:numPr>
        <w:pBdr>
          <w:top w:val="nil"/>
          <w:left w:val="nil"/>
          <w:bottom w:val="nil"/>
          <w:right w:val="nil"/>
          <w:between w:val="nil"/>
        </w:pBdr>
        <w:autoSpaceDE/>
        <w:autoSpaceDN/>
        <w:snapToGrid w:val="0"/>
        <w:rPr>
          <w:color w:val="auto"/>
          <w:highlight w:val="yellow"/>
        </w:rPr>
      </w:pPr>
      <w:r w:rsidRPr="00C16E10">
        <w:rPr>
          <w:color w:val="auto"/>
          <w:highlight w:val="yellow"/>
        </w:rPr>
        <w:t>Go to “</w:t>
      </w:r>
      <w:r w:rsidRPr="009915CE">
        <w:rPr>
          <w:b/>
          <w:bCs/>
          <w:color w:val="auto"/>
          <w:highlight w:val="yellow"/>
        </w:rPr>
        <w:t>Tracking the animal</w:t>
      </w:r>
      <w:r w:rsidR="005036B4">
        <w:rPr>
          <w:b/>
          <w:bCs/>
          <w:color w:val="auto"/>
          <w:highlight w:val="yellow"/>
        </w:rPr>
        <w:t>’</w:t>
      </w:r>
      <w:r w:rsidRPr="009915CE">
        <w:rPr>
          <w:b/>
          <w:bCs/>
          <w:color w:val="auto"/>
          <w:highlight w:val="yellow"/>
        </w:rPr>
        <w:t>s head &amp; tail</w:t>
      </w:r>
      <w:r w:rsidRPr="00C16E10">
        <w:rPr>
          <w:color w:val="auto"/>
          <w:highlight w:val="yellow"/>
        </w:rPr>
        <w:t>” and select “</w:t>
      </w:r>
      <w:r w:rsidRPr="009915CE">
        <w:rPr>
          <w:b/>
          <w:bCs/>
          <w:color w:val="auto"/>
          <w:highlight w:val="yellow"/>
        </w:rPr>
        <w:t>Yes, I want the animal</w:t>
      </w:r>
      <w:r w:rsidR="005036B4">
        <w:rPr>
          <w:b/>
          <w:bCs/>
          <w:color w:val="auto"/>
          <w:highlight w:val="yellow"/>
        </w:rPr>
        <w:t>’</w:t>
      </w:r>
      <w:r w:rsidRPr="009915CE">
        <w:rPr>
          <w:b/>
          <w:bCs/>
          <w:color w:val="auto"/>
          <w:highlight w:val="yellow"/>
        </w:rPr>
        <w:t>s head and tail to be tracked</w:t>
      </w:r>
      <w:r w:rsidR="005E741B">
        <w:rPr>
          <w:color w:val="auto"/>
          <w:highlight w:val="yellow"/>
        </w:rPr>
        <w:t>.”</w:t>
      </w:r>
    </w:p>
    <w:p w14:paraId="7A3C214C" w14:textId="77777777" w:rsidR="004C26F9" w:rsidRDefault="004C26F9" w:rsidP="00BA47B4">
      <w:pPr>
        <w:pBdr>
          <w:top w:val="nil"/>
          <w:left w:val="nil"/>
          <w:bottom w:val="nil"/>
          <w:right w:val="nil"/>
          <w:between w:val="nil"/>
        </w:pBdr>
        <w:autoSpaceDE/>
        <w:autoSpaceDN/>
        <w:snapToGrid w:val="0"/>
        <w:jc w:val="center"/>
        <w:rPr>
          <w:color w:val="auto"/>
          <w:highlight w:val="yellow"/>
        </w:rPr>
      </w:pPr>
    </w:p>
    <w:p w14:paraId="10DD5341" w14:textId="044220EF" w:rsidR="0057271B" w:rsidRPr="00C16E10" w:rsidRDefault="0057271B" w:rsidP="00BA47B4">
      <w:pPr>
        <w:numPr>
          <w:ilvl w:val="1"/>
          <w:numId w:val="30"/>
        </w:numPr>
        <w:pBdr>
          <w:top w:val="nil"/>
          <w:left w:val="nil"/>
          <w:bottom w:val="nil"/>
          <w:right w:val="nil"/>
          <w:between w:val="nil"/>
        </w:pBdr>
        <w:autoSpaceDE/>
        <w:autoSpaceDN/>
        <w:snapToGrid w:val="0"/>
        <w:rPr>
          <w:color w:val="auto"/>
          <w:highlight w:val="yellow"/>
        </w:rPr>
      </w:pPr>
      <w:r w:rsidRPr="00C16E10">
        <w:rPr>
          <w:color w:val="auto"/>
          <w:highlight w:val="yellow"/>
        </w:rPr>
        <w:t>Go to “</w:t>
      </w:r>
      <w:r w:rsidRPr="009915CE">
        <w:rPr>
          <w:b/>
          <w:bCs/>
          <w:color w:val="auto"/>
          <w:highlight w:val="yellow"/>
        </w:rPr>
        <w:t>Testing</w:t>
      </w:r>
      <w:r w:rsidRPr="00C16E10">
        <w:rPr>
          <w:color w:val="auto"/>
          <w:highlight w:val="yellow"/>
        </w:rPr>
        <w:t xml:space="preserve">” </w:t>
      </w:r>
      <w:r w:rsidR="002219B7" w:rsidRPr="002219B7">
        <w:rPr>
          <w:b/>
          <w:bCs/>
          <w:color w:val="auto"/>
          <w:highlight w:val="yellow"/>
        </w:rPr>
        <w:t>|</w:t>
      </w:r>
      <w:r w:rsidRPr="00C16E10">
        <w:rPr>
          <w:color w:val="auto"/>
          <w:highlight w:val="yellow"/>
        </w:rPr>
        <w:t xml:space="preserve"> “</w:t>
      </w:r>
      <w:r w:rsidRPr="009915CE">
        <w:rPr>
          <w:b/>
          <w:bCs/>
          <w:color w:val="auto"/>
          <w:highlight w:val="yellow"/>
        </w:rPr>
        <w:t>Stages</w:t>
      </w:r>
      <w:r w:rsidR="009A0615">
        <w:rPr>
          <w:color w:val="auto"/>
          <w:highlight w:val="yellow"/>
        </w:rPr>
        <w:t>,”</w:t>
      </w:r>
      <w:r w:rsidRPr="00C16E10">
        <w:rPr>
          <w:color w:val="auto"/>
          <w:highlight w:val="yellow"/>
        </w:rPr>
        <w:t xml:space="preserve"> and from the </w:t>
      </w:r>
      <w:r w:rsidR="000F599B" w:rsidRPr="00C16E10">
        <w:rPr>
          <w:color w:val="auto"/>
          <w:highlight w:val="yellow"/>
        </w:rPr>
        <w:t xml:space="preserve">menu </w:t>
      </w:r>
      <w:r w:rsidRPr="00C16E10">
        <w:rPr>
          <w:color w:val="auto"/>
          <w:highlight w:val="yellow"/>
        </w:rPr>
        <w:t>“</w:t>
      </w:r>
      <w:r w:rsidRPr="009915CE">
        <w:rPr>
          <w:b/>
          <w:bCs/>
          <w:color w:val="auto"/>
          <w:highlight w:val="yellow"/>
        </w:rPr>
        <w:t>Add item</w:t>
      </w:r>
      <w:r w:rsidR="009A0615">
        <w:rPr>
          <w:color w:val="auto"/>
          <w:highlight w:val="yellow"/>
        </w:rPr>
        <w:t>,”</w:t>
      </w:r>
      <w:r w:rsidR="009915CE">
        <w:rPr>
          <w:color w:val="auto"/>
          <w:highlight w:val="yellow"/>
        </w:rPr>
        <w:t xml:space="preserve"> </w:t>
      </w:r>
      <w:r w:rsidRPr="00C16E10">
        <w:rPr>
          <w:color w:val="auto"/>
          <w:highlight w:val="yellow"/>
        </w:rPr>
        <w:t>select “</w:t>
      </w:r>
      <w:r w:rsidRPr="009915CE">
        <w:rPr>
          <w:b/>
          <w:bCs/>
          <w:color w:val="auto"/>
          <w:highlight w:val="yellow"/>
        </w:rPr>
        <w:t>New stage</w:t>
      </w:r>
      <w:r w:rsidR="005E741B">
        <w:rPr>
          <w:color w:val="auto"/>
          <w:highlight w:val="yellow"/>
        </w:rPr>
        <w:t>.”</w:t>
      </w:r>
      <w:r w:rsidRPr="00C16E10">
        <w:rPr>
          <w:color w:val="auto"/>
          <w:highlight w:val="yellow"/>
        </w:rPr>
        <w:t xml:space="preserve"> Name the new stage</w:t>
      </w:r>
      <w:r w:rsidR="001A5D17">
        <w:rPr>
          <w:color w:val="auto"/>
          <w:highlight w:val="yellow"/>
        </w:rPr>
        <w:t>,</w:t>
      </w:r>
      <w:r w:rsidRPr="00C16E10">
        <w:rPr>
          <w:color w:val="auto"/>
          <w:highlight w:val="yellow"/>
        </w:rPr>
        <w:t xml:space="preserve"> “</w:t>
      </w:r>
      <w:r w:rsidRPr="009915CE">
        <w:rPr>
          <w:b/>
          <w:bCs/>
          <w:color w:val="auto"/>
          <w:highlight w:val="yellow"/>
        </w:rPr>
        <w:t>Acquisition</w:t>
      </w:r>
      <w:r w:rsidR="005E741B">
        <w:rPr>
          <w:color w:val="auto"/>
          <w:highlight w:val="yellow"/>
        </w:rPr>
        <w:t>.”</w:t>
      </w:r>
      <w:r w:rsidRPr="00C16E10">
        <w:rPr>
          <w:color w:val="auto"/>
          <w:highlight w:val="yellow"/>
        </w:rPr>
        <w:t xml:space="preserve"> Define the duration of the stage (e.g.</w:t>
      </w:r>
      <w:r w:rsidR="002219B7">
        <w:rPr>
          <w:color w:val="auto"/>
          <w:highlight w:val="yellow"/>
        </w:rPr>
        <w:t>,</w:t>
      </w:r>
      <w:r w:rsidRPr="00C16E10">
        <w:rPr>
          <w:color w:val="auto"/>
          <w:highlight w:val="yellow"/>
        </w:rPr>
        <w:t xml:space="preserve"> 600</w:t>
      </w:r>
      <w:r w:rsidR="002219B7">
        <w:rPr>
          <w:color w:val="auto"/>
          <w:highlight w:val="yellow"/>
        </w:rPr>
        <w:t xml:space="preserve"> </w:t>
      </w:r>
      <w:r w:rsidRPr="00C16E10">
        <w:rPr>
          <w:color w:val="auto"/>
          <w:highlight w:val="yellow"/>
        </w:rPr>
        <w:t>s).</w:t>
      </w:r>
    </w:p>
    <w:p w14:paraId="58503CA4" w14:textId="77777777" w:rsidR="004C26F9" w:rsidRDefault="004C26F9" w:rsidP="00BA47B4">
      <w:pPr>
        <w:pBdr>
          <w:top w:val="nil"/>
          <w:left w:val="nil"/>
          <w:bottom w:val="nil"/>
          <w:right w:val="nil"/>
          <w:between w:val="nil"/>
        </w:pBdr>
        <w:autoSpaceDE/>
        <w:autoSpaceDN/>
        <w:snapToGrid w:val="0"/>
        <w:rPr>
          <w:color w:val="auto"/>
          <w:highlight w:val="yellow"/>
        </w:rPr>
      </w:pPr>
    </w:p>
    <w:p w14:paraId="15CFA548" w14:textId="71EAD091" w:rsidR="0057271B" w:rsidRPr="00C16E10" w:rsidRDefault="0057271B" w:rsidP="00BA47B4">
      <w:pPr>
        <w:numPr>
          <w:ilvl w:val="1"/>
          <w:numId w:val="30"/>
        </w:numPr>
        <w:pBdr>
          <w:top w:val="nil"/>
          <w:left w:val="nil"/>
          <w:bottom w:val="nil"/>
          <w:right w:val="nil"/>
          <w:between w:val="nil"/>
        </w:pBdr>
        <w:autoSpaceDE/>
        <w:autoSpaceDN/>
        <w:snapToGrid w:val="0"/>
        <w:rPr>
          <w:color w:val="auto"/>
          <w:highlight w:val="yellow"/>
        </w:rPr>
      </w:pPr>
      <w:r w:rsidRPr="00C16E10">
        <w:rPr>
          <w:color w:val="auto"/>
          <w:highlight w:val="yellow"/>
        </w:rPr>
        <w:t xml:space="preserve">Repeat the previous step </w:t>
      </w:r>
      <w:r w:rsidR="000F599B" w:rsidRPr="00C16E10">
        <w:rPr>
          <w:color w:val="auto"/>
          <w:highlight w:val="yellow"/>
        </w:rPr>
        <w:t xml:space="preserve">of </w:t>
      </w:r>
      <w:r w:rsidRPr="00C16E10">
        <w:rPr>
          <w:color w:val="auto"/>
          <w:highlight w:val="yellow"/>
        </w:rPr>
        <w:t>“</w:t>
      </w:r>
      <w:r w:rsidRPr="004361E1">
        <w:rPr>
          <w:b/>
          <w:bCs/>
          <w:color w:val="auto"/>
          <w:highlight w:val="yellow"/>
        </w:rPr>
        <w:t>Short-term memory test</w:t>
      </w:r>
      <w:r w:rsidRPr="00C16E10">
        <w:rPr>
          <w:color w:val="auto"/>
          <w:highlight w:val="yellow"/>
        </w:rPr>
        <w:t>” and “</w:t>
      </w:r>
      <w:r w:rsidRPr="004361E1">
        <w:rPr>
          <w:b/>
          <w:bCs/>
          <w:color w:val="auto"/>
          <w:highlight w:val="yellow"/>
        </w:rPr>
        <w:t>Long-term memory test</w:t>
      </w:r>
      <w:r w:rsidRPr="00C16E10">
        <w:rPr>
          <w:color w:val="auto"/>
          <w:highlight w:val="yellow"/>
        </w:rPr>
        <w:t>” stages.</w:t>
      </w:r>
    </w:p>
    <w:p w14:paraId="5A046544" w14:textId="77777777" w:rsidR="0057271B" w:rsidRPr="00C16E10" w:rsidRDefault="0057271B" w:rsidP="00BA47B4">
      <w:pPr>
        <w:pBdr>
          <w:top w:val="nil"/>
          <w:left w:val="nil"/>
          <w:bottom w:val="nil"/>
          <w:right w:val="nil"/>
          <w:between w:val="nil"/>
        </w:pBdr>
        <w:snapToGrid w:val="0"/>
        <w:rPr>
          <w:color w:val="auto"/>
          <w:highlight w:val="yellow"/>
        </w:rPr>
      </w:pPr>
    </w:p>
    <w:p w14:paraId="75ADBEB0" w14:textId="650A7B6B" w:rsidR="0057271B" w:rsidRPr="00C16E10" w:rsidRDefault="0057271B" w:rsidP="00BA47B4">
      <w:pPr>
        <w:pBdr>
          <w:top w:val="nil"/>
          <w:left w:val="nil"/>
          <w:bottom w:val="nil"/>
          <w:right w:val="nil"/>
          <w:between w:val="nil"/>
        </w:pBdr>
        <w:snapToGrid w:val="0"/>
        <w:rPr>
          <w:color w:val="auto"/>
        </w:rPr>
      </w:pPr>
      <w:r w:rsidRPr="00C16E10">
        <w:rPr>
          <w:color w:val="auto"/>
        </w:rPr>
        <w:t xml:space="preserve">NOTE: In </w:t>
      </w:r>
      <w:r w:rsidR="002219B7">
        <w:rPr>
          <w:color w:val="auto"/>
        </w:rPr>
        <w:t>this</w:t>
      </w:r>
      <w:r w:rsidRPr="00C16E10">
        <w:rPr>
          <w:color w:val="auto"/>
        </w:rPr>
        <w:t xml:space="preserve"> protocol, all stages have the same </w:t>
      </w:r>
      <w:r w:rsidR="00B62B33">
        <w:rPr>
          <w:color w:val="auto"/>
        </w:rPr>
        <w:t>duration</w:t>
      </w:r>
      <w:r w:rsidR="00B62B33" w:rsidRPr="00C16E10">
        <w:rPr>
          <w:color w:val="auto"/>
        </w:rPr>
        <w:t xml:space="preserve"> </w:t>
      </w:r>
      <w:r w:rsidRPr="00C16E10">
        <w:rPr>
          <w:color w:val="auto"/>
        </w:rPr>
        <w:t>(10 min).</w:t>
      </w:r>
    </w:p>
    <w:p w14:paraId="25794FBD" w14:textId="77777777" w:rsidR="0057271B" w:rsidRPr="00C16E10" w:rsidRDefault="0057271B" w:rsidP="00BA47B4">
      <w:pPr>
        <w:pBdr>
          <w:top w:val="nil"/>
          <w:left w:val="nil"/>
          <w:bottom w:val="nil"/>
          <w:right w:val="nil"/>
          <w:between w:val="nil"/>
        </w:pBdr>
        <w:snapToGrid w:val="0"/>
        <w:rPr>
          <w:color w:val="auto"/>
          <w:highlight w:val="yellow"/>
        </w:rPr>
      </w:pPr>
      <w:r w:rsidRPr="00C16E10">
        <w:rPr>
          <w:color w:val="auto"/>
          <w:highlight w:val="yellow"/>
        </w:rPr>
        <w:t xml:space="preserve"> </w:t>
      </w:r>
    </w:p>
    <w:p w14:paraId="39F4CB6B" w14:textId="5E2D9E85" w:rsidR="0057271B" w:rsidRPr="00C16E10" w:rsidRDefault="0057271B" w:rsidP="00BA47B4">
      <w:pPr>
        <w:numPr>
          <w:ilvl w:val="1"/>
          <w:numId w:val="30"/>
        </w:numPr>
        <w:pBdr>
          <w:top w:val="nil"/>
          <w:left w:val="nil"/>
          <w:bottom w:val="nil"/>
          <w:right w:val="nil"/>
          <w:between w:val="nil"/>
        </w:pBdr>
        <w:autoSpaceDE/>
        <w:autoSpaceDN/>
        <w:snapToGrid w:val="0"/>
        <w:rPr>
          <w:color w:val="auto"/>
          <w:highlight w:val="yellow"/>
        </w:rPr>
      </w:pPr>
      <w:r w:rsidRPr="00C16E10">
        <w:rPr>
          <w:color w:val="auto"/>
          <w:highlight w:val="yellow"/>
        </w:rPr>
        <w:t>Go to “</w:t>
      </w:r>
      <w:r w:rsidRPr="009915CE">
        <w:rPr>
          <w:b/>
          <w:bCs/>
          <w:color w:val="auto"/>
          <w:highlight w:val="yellow"/>
        </w:rPr>
        <w:t>Procedures</w:t>
      </w:r>
      <w:r w:rsidR="005E741B">
        <w:rPr>
          <w:color w:val="auto"/>
          <w:highlight w:val="yellow"/>
        </w:rPr>
        <w:t>.”</w:t>
      </w:r>
      <w:r w:rsidRPr="00C16E10">
        <w:rPr>
          <w:color w:val="auto"/>
          <w:highlight w:val="yellow"/>
        </w:rPr>
        <w:t xml:space="preserve"> Define the events to be tracked for each stage (acquisition, short-term memory test, and long-term memory test).</w:t>
      </w:r>
    </w:p>
    <w:p w14:paraId="588F24D1" w14:textId="77777777" w:rsidR="004C26F9" w:rsidRDefault="004C26F9" w:rsidP="00BA47B4">
      <w:pPr>
        <w:pBdr>
          <w:top w:val="nil"/>
          <w:left w:val="nil"/>
          <w:bottom w:val="nil"/>
          <w:right w:val="nil"/>
          <w:between w:val="nil"/>
        </w:pBdr>
        <w:autoSpaceDE/>
        <w:autoSpaceDN/>
        <w:snapToGrid w:val="0"/>
        <w:rPr>
          <w:color w:val="auto"/>
          <w:highlight w:val="yellow"/>
        </w:rPr>
      </w:pPr>
    </w:p>
    <w:p w14:paraId="7F2CA5D4" w14:textId="17274EAD" w:rsidR="0057271B" w:rsidRPr="00C16E10" w:rsidRDefault="0057271B" w:rsidP="00BA47B4">
      <w:pPr>
        <w:numPr>
          <w:ilvl w:val="1"/>
          <w:numId w:val="30"/>
        </w:numPr>
        <w:pBdr>
          <w:top w:val="nil"/>
          <w:left w:val="nil"/>
          <w:bottom w:val="nil"/>
          <w:right w:val="nil"/>
          <w:between w:val="nil"/>
        </w:pBdr>
        <w:autoSpaceDE/>
        <w:autoSpaceDN/>
        <w:snapToGrid w:val="0"/>
        <w:rPr>
          <w:color w:val="auto"/>
          <w:highlight w:val="yellow"/>
        </w:rPr>
      </w:pPr>
      <w:r w:rsidRPr="00C16E10">
        <w:rPr>
          <w:color w:val="auto"/>
          <w:highlight w:val="yellow"/>
        </w:rPr>
        <w:t>Start the test (with each animal). Go to “</w:t>
      </w:r>
      <w:r w:rsidRPr="009915CE">
        <w:rPr>
          <w:b/>
          <w:bCs/>
          <w:color w:val="auto"/>
          <w:highlight w:val="yellow"/>
        </w:rPr>
        <w:t>Tests</w:t>
      </w:r>
      <w:r w:rsidRPr="00C16E10">
        <w:rPr>
          <w:color w:val="auto"/>
          <w:highlight w:val="yellow"/>
        </w:rPr>
        <w:t>” (</w:t>
      </w:r>
      <w:r w:rsidR="004E0FE9" w:rsidRPr="00C16E10">
        <w:rPr>
          <w:color w:val="auto"/>
          <w:highlight w:val="yellow"/>
        </w:rPr>
        <w:t>in the top menu bar</w:t>
      </w:r>
      <w:r w:rsidRPr="00C16E10">
        <w:rPr>
          <w:color w:val="auto"/>
          <w:highlight w:val="yellow"/>
        </w:rPr>
        <w:t>) and select “</w:t>
      </w:r>
      <w:r w:rsidRPr="009915CE">
        <w:rPr>
          <w:b/>
          <w:bCs/>
          <w:color w:val="auto"/>
          <w:highlight w:val="yellow"/>
        </w:rPr>
        <w:t>Add a test (+)</w:t>
      </w:r>
      <w:r w:rsidR="005E741B">
        <w:rPr>
          <w:color w:val="auto"/>
          <w:highlight w:val="yellow"/>
        </w:rPr>
        <w:t>.”</w:t>
      </w:r>
      <w:r w:rsidRPr="00C16E10">
        <w:rPr>
          <w:color w:val="auto"/>
          <w:highlight w:val="yellow"/>
        </w:rPr>
        <w:t xml:space="preserve"> Assign a number for the animal to be tested (e.g.</w:t>
      </w:r>
      <w:r w:rsidR="002219B7">
        <w:rPr>
          <w:color w:val="auto"/>
          <w:highlight w:val="yellow"/>
        </w:rPr>
        <w:t>,</w:t>
      </w:r>
      <w:r w:rsidRPr="00C16E10">
        <w:rPr>
          <w:color w:val="auto"/>
          <w:highlight w:val="yellow"/>
        </w:rPr>
        <w:t xml:space="preserve"> “1”).</w:t>
      </w:r>
    </w:p>
    <w:p w14:paraId="6301AD69" w14:textId="77777777" w:rsidR="004C26F9" w:rsidRDefault="004C26F9" w:rsidP="00BA47B4">
      <w:pPr>
        <w:pBdr>
          <w:top w:val="nil"/>
          <w:left w:val="nil"/>
          <w:bottom w:val="nil"/>
          <w:right w:val="nil"/>
          <w:between w:val="nil"/>
        </w:pBdr>
        <w:autoSpaceDE/>
        <w:autoSpaceDN/>
        <w:snapToGrid w:val="0"/>
        <w:rPr>
          <w:color w:val="auto"/>
          <w:highlight w:val="yellow"/>
        </w:rPr>
      </w:pPr>
    </w:p>
    <w:p w14:paraId="6EE2ADAC" w14:textId="24C57B37" w:rsidR="0057271B" w:rsidRPr="00C16E10" w:rsidRDefault="0057271B" w:rsidP="00BA47B4">
      <w:pPr>
        <w:numPr>
          <w:ilvl w:val="1"/>
          <w:numId w:val="30"/>
        </w:numPr>
        <w:pBdr>
          <w:top w:val="nil"/>
          <w:left w:val="nil"/>
          <w:bottom w:val="nil"/>
          <w:right w:val="nil"/>
          <w:between w:val="nil"/>
        </w:pBdr>
        <w:autoSpaceDE/>
        <w:autoSpaceDN/>
        <w:snapToGrid w:val="0"/>
        <w:rPr>
          <w:color w:val="auto"/>
          <w:highlight w:val="yellow"/>
        </w:rPr>
      </w:pPr>
      <w:r w:rsidRPr="00C16E10">
        <w:rPr>
          <w:color w:val="auto"/>
          <w:highlight w:val="yellow"/>
        </w:rPr>
        <w:t>Select “</w:t>
      </w:r>
      <w:r w:rsidRPr="009915CE">
        <w:rPr>
          <w:b/>
          <w:bCs/>
          <w:color w:val="auto"/>
          <w:highlight w:val="yellow"/>
        </w:rPr>
        <w:t>Record</w:t>
      </w:r>
      <w:r w:rsidRPr="00C16E10">
        <w:rPr>
          <w:color w:val="auto"/>
          <w:highlight w:val="yellow"/>
        </w:rPr>
        <w:t>” and name the animals and session (e.g.</w:t>
      </w:r>
      <w:r w:rsidR="002219B7">
        <w:rPr>
          <w:color w:val="auto"/>
          <w:highlight w:val="yellow"/>
        </w:rPr>
        <w:t>,</w:t>
      </w:r>
      <w:r w:rsidRPr="00C16E10">
        <w:rPr>
          <w:color w:val="auto"/>
          <w:highlight w:val="yellow"/>
        </w:rPr>
        <w:t xml:space="preserve"> “M1 </w:t>
      </w:r>
      <w:proofErr w:type="spellStart"/>
      <w:r w:rsidRPr="00C16E10">
        <w:rPr>
          <w:color w:val="auto"/>
          <w:highlight w:val="yellow"/>
        </w:rPr>
        <w:t>Acq</w:t>
      </w:r>
      <w:proofErr w:type="spellEnd"/>
      <w:r w:rsidRPr="00C16E10">
        <w:rPr>
          <w:color w:val="auto"/>
          <w:highlight w:val="yellow"/>
        </w:rPr>
        <w:t>”).</w:t>
      </w:r>
    </w:p>
    <w:p w14:paraId="21661386" w14:textId="77777777" w:rsidR="004C26F9" w:rsidRDefault="004C26F9" w:rsidP="00BA47B4">
      <w:pPr>
        <w:pBdr>
          <w:top w:val="nil"/>
          <w:left w:val="nil"/>
          <w:bottom w:val="nil"/>
          <w:right w:val="nil"/>
          <w:between w:val="nil"/>
        </w:pBdr>
        <w:autoSpaceDE/>
        <w:autoSpaceDN/>
        <w:snapToGrid w:val="0"/>
        <w:rPr>
          <w:color w:val="auto"/>
          <w:highlight w:val="yellow"/>
        </w:rPr>
      </w:pPr>
    </w:p>
    <w:p w14:paraId="092DA2D6" w14:textId="6A001D04" w:rsidR="0057271B" w:rsidRPr="00C16E10" w:rsidRDefault="0057271B" w:rsidP="00BA47B4">
      <w:pPr>
        <w:numPr>
          <w:ilvl w:val="1"/>
          <w:numId w:val="30"/>
        </w:numPr>
        <w:pBdr>
          <w:top w:val="nil"/>
          <w:left w:val="nil"/>
          <w:bottom w:val="nil"/>
          <w:right w:val="nil"/>
          <w:between w:val="nil"/>
        </w:pBdr>
        <w:autoSpaceDE/>
        <w:autoSpaceDN/>
        <w:snapToGrid w:val="0"/>
        <w:rPr>
          <w:color w:val="auto"/>
          <w:highlight w:val="yellow"/>
        </w:rPr>
      </w:pPr>
      <w:r w:rsidRPr="00C16E10">
        <w:rPr>
          <w:color w:val="auto"/>
          <w:highlight w:val="yellow"/>
        </w:rPr>
        <w:t>Before placing the animal in the arena, click one time on the “</w:t>
      </w:r>
      <w:r w:rsidRPr="009915CE">
        <w:rPr>
          <w:b/>
          <w:bCs/>
          <w:color w:val="auto"/>
          <w:highlight w:val="yellow"/>
        </w:rPr>
        <w:t>Play</w:t>
      </w:r>
      <w:r w:rsidRPr="00C16E10">
        <w:rPr>
          <w:color w:val="auto"/>
          <w:highlight w:val="yellow"/>
        </w:rPr>
        <w:t xml:space="preserve">” button. A </w:t>
      </w:r>
      <w:r w:rsidR="004E0FE9" w:rsidRPr="00C16E10">
        <w:rPr>
          <w:color w:val="auto"/>
          <w:highlight w:val="yellow"/>
        </w:rPr>
        <w:t xml:space="preserve">message </w:t>
      </w:r>
      <w:r w:rsidRPr="00C16E10">
        <w:rPr>
          <w:color w:val="auto"/>
          <w:highlight w:val="yellow"/>
        </w:rPr>
        <w:t xml:space="preserve">“waiting to start” will </w:t>
      </w:r>
      <w:r w:rsidR="004E0FE9" w:rsidRPr="00C16E10">
        <w:rPr>
          <w:color w:val="auto"/>
          <w:highlight w:val="yellow"/>
        </w:rPr>
        <w:t>be displayed.</w:t>
      </w:r>
    </w:p>
    <w:p w14:paraId="023F6342" w14:textId="77777777" w:rsidR="004C26F9" w:rsidRDefault="004C26F9" w:rsidP="00BA47B4">
      <w:pPr>
        <w:pBdr>
          <w:top w:val="nil"/>
          <w:left w:val="nil"/>
          <w:bottom w:val="nil"/>
          <w:right w:val="nil"/>
          <w:between w:val="nil"/>
        </w:pBdr>
        <w:autoSpaceDE/>
        <w:autoSpaceDN/>
        <w:snapToGrid w:val="0"/>
        <w:rPr>
          <w:color w:val="auto"/>
          <w:highlight w:val="yellow"/>
        </w:rPr>
      </w:pPr>
    </w:p>
    <w:p w14:paraId="36CCAF41" w14:textId="052BF414" w:rsidR="0057271B" w:rsidRPr="00C16E10" w:rsidRDefault="0057271B" w:rsidP="00BA47B4">
      <w:pPr>
        <w:numPr>
          <w:ilvl w:val="1"/>
          <w:numId w:val="30"/>
        </w:numPr>
        <w:pBdr>
          <w:top w:val="nil"/>
          <w:left w:val="nil"/>
          <w:bottom w:val="nil"/>
          <w:right w:val="nil"/>
          <w:between w:val="nil"/>
        </w:pBdr>
        <w:autoSpaceDE/>
        <w:autoSpaceDN/>
        <w:snapToGrid w:val="0"/>
        <w:rPr>
          <w:color w:val="auto"/>
          <w:highlight w:val="yellow"/>
        </w:rPr>
      </w:pPr>
      <w:r w:rsidRPr="00C16E10">
        <w:rPr>
          <w:color w:val="auto"/>
          <w:highlight w:val="yellow"/>
        </w:rPr>
        <w:t>After placing the animal in the arena, click a second time on the “</w:t>
      </w:r>
      <w:r w:rsidRPr="009915CE">
        <w:rPr>
          <w:b/>
          <w:bCs/>
          <w:color w:val="auto"/>
          <w:highlight w:val="yellow"/>
        </w:rPr>
        <w:t>Play</w:t>
      </w:r>
      <w:r w:rsidRPr="00C16E10">
        <w:rPr>
          <w:color w:val="auto"/>
          <w:highlight w:val="yellow"/>
        </w:rPr>
        <w:t>” button. The test will start and end automatically.</w:t>
      </w:r>
    </w:p>
    <w:p w14:paraId="5DA6CC20" w14:textId="77777777" w:rsidR="004C26F9" w:rsidRDefault="004C26F9" w:rsidP="00BA47B4">
      <w:pPr>
        <w:pBdr>
          <w:top w:val="nil"/>
          <w:left w:val="nil"/>
          <w:bottom w:val="nil"/>
          <w:right w:val="nil"/>
          <w:between w:val="nil"/>
        </w:pBdr>
        <w:autoSpaceDE/>
        <w:autoSpaceDN/>
        <w:snapToGrid w:val="0"/>
        <w:rPr>
          <w:color w:val="auto"/>
          <w:highlight w:val="yellow"/>
        </w:rPr>
      </w:pPr>
    </w:p>
    <w:p w14:paraId="656C1D57" w14:textId="5016DD90" w:rsidR="0057271B" w:rsidRPr="00C16E10" w:rsidRDefault="0057271B" w:rsidP="00BA47B4">
      <w:pPr>
        <w:numPr>
          <w:ilvl w:val="1"/>
          <w:numId w:val="30"/>
        </w:numPr>
        <w:pBdr>
          <w:top w:val="nil"/>
          <w:left w:val="nil"/>
          <w:bottom w:val="nil"/>
          <w:right w:val="nil"/>
          <w:between w:val="nil"/>
        </w:pBdr>
        <w:autoSpaceDE/>
        <w:autoSpaceDN/>
        <w:snapToGrid w:val="0"/>
        <w:rPr>
          <w:color w:val="auto"/>
          <w:highlight w:val="yellow"/>
        </w:rPr>
      </w:pPr>
      <w:r w:rsidRPr="00C16E10">
        <w:rPr>
          <w:color w:val="auto"/>
          <w:highlight w:val="yellow"/>
        </w:rPr>
        <w:t>Repeat steps 6.13-6.16 for the short-term memory test (2</w:t>
      </w:r>
      <w:r w:rsidR="004E0FE9" w:rsidRPr="00C16E10">
        <w:rPr>
          <w:color w:val="auto"/>
          <w:highlight w:val="yellow"/>
        </w:rPr>
        <w:t xml:space="preserve"> </w:t>
      </w:r>
      <w:r w:rsidRPr="00C16E10">
        <w:rPr>
          <w:color w:val="auto"/>
          <w:highlight w:val="yellow"/>
        </w:rPr>
        <w:t>h after the acquisition session) and the long-term memory test (24</w:t>
      </w:r>
      <w:r w:rsidR="004E0FE9" w:rsidRPr="00C16E10">
        <w:rPr>
          <w:color w:val="auto"/>
          <w:highlight w:val="yellow"/>
        </w:rPr>
        <w:t xml:space="preserve"> </w:t>
      </w:r>
      <w:r w:rsidRPr="00C16E10">
        <w:rPr>
          <w:color w:val="auto"/>
          <w:highlight w:val="yellow"/>
        </w:rPr>
        <w:t>h after the acquisition session).</w:t>
      </w:r>
    </w:p>
    <w:p w14:paraId="534A2991" w14:textId="77777777" w:rsidR="0057271B" w:rsidRPr="00C16E10" w:rsidRDefault="0057271B" w:rsidP="00BA47B4">
      <w:pPr>
        <w:pBdr>
          <w:top w:val="nil"/>
          <w:left w:val="nil"/>
          <w:bottom w:val="nil"/>
          <w:right w:val="nil"/>
          <w:between w:val="nil"/>
        </w:pBdr>
        <w:snapToGrid w:val="0"/>
        <w:rPr>
          <w:color w:val="auto"/>
        </w:rPr>
      </w:pPr>
    </w:p>
    <w:p w14:paraId="5F2989B3" w14:textId="56D4C37C" w:rsidR="0057271B" w:rsidRPr="003357E5" w:rsidRDefault="0057271B" w:rsidP="00BA47B4">
      <w:pPr>
        <w:numPr>
          <w:ilvl w:val="0"/>
          <w:numId w:val="30"/>
        </w:numPr>
        <w:pBdr>
          <w:top w:val="nil"/>
          <w:left w:val="nil"/>
          <w:bottom w:val="nil"/>
          <w:right w:val="nil"/>
          <w:between w:val="nil"/>
        </w:pBdr>
        <w:autoSpaceDE/>
        <w:autoSpaceDN/>
        <w:snapToGrid w:val="0"/>
        <w:rPr>
          <w:b/>
          <w:color w:val="auto"/>
          <w:highlight w:val="yellow"/>
        </w:rPr>
      </w:pPr>
      <w:r w:rsidRPr="00C16E10">
        <w:rPr>
          <w:b/>
          <w:color w:val="auto"/>
          <w:highlight w:val="yellow"/>
        </w:rPr>
        <w:t xml:space="preserve">Wireless </w:t>
      </w:r>
      <w:r w:rsidR="00E802F1">
        <w:rPr>
          <w:b/>
          <w:color w:val="auto"/>
          <w:highlight w:val="yellow"/>
        </w:rPr>
        <w:t>e</w:t>
      </w:r>
      <w:r w:rsidRPr="003357E5">
        <w:rPr>
          <w:b/>
          <w:color w:val="auto"/>
          <w:highlight w:val="yellow"/>
        </w:rPr>
        <w:t xml:space="preserve">lectrophysiology </w:t>
      </w:r>
      <w:r w:rsidR="00E802F1">
        <w:rPr>
          <w:b/>
          <w:color w:val="auto"/>
          <w:highlight w:val="yellow"/>
        </w:rPr>
        <w:t>d</w:t>
      </w:r>
      <w:r w:rsidRPr="003357E5">
        <w:rPr>
          <w:b/>
          <w:color w:val="auto"/>
          <w:highlight w:val="yellow"/>
        </w:rPr>
        <w:t xml:space="preserve">evice </w:t>
      </w:r>
      <w:r w:rsidR="00E802F1">
        <w:rPr>
          <w:b/>
          <w:color w:val="auto"/>
          <w:highlight w:val="yellow"/>
        </w:rPr>
        <w:t>s</w:t>
      </w:r>
      <w:r w:rsidRPr="003357E5">
        <w:rPr>
          <w:b/>
          <w:color w:val="auto"/>
          <w:highlight w:val="yellow"/>
        </w:rPr>
        <w:t>etup</w:t>
      </w:r>
      <w:r w:rsidR="000E364D" w:rsidRPr="003357E5">
        <w:rPr>
          <w:b/>
          <w:color w:val="auto"/>
          <w:highlight w:val="yellow"/>
        </w:rPr>
        <w:t xml:space="preserve"> </w:t>
      </w:r>
    </w:p>
    <w:p w14:paraId="579472B1" w14:textId="77777777" w:rsidR="0057271B" w:rsidRPr="003357E5" w:rsidRDefault="0057271B" w:rsidP="00BA47B4">
      <w:pPr>
        <w:pBdr>
          <w:top w:val="nil"/>
          <w:left w:val="nil"/>
          <w:bottom w:val="nil"/>
          <w:right w:val="nil"/>
          <w:between w:val="nil"/>
        </w:pBdr>
        <w:snapToGrid w:val="0"/>
        <w:rPr>
          <w:b/>
          <w:color w:val="auto"/>
          <w:highlight w:val="yellow"/>
        </w:rPr>
      </w:pPr>
    </w:p>
    <w:p w14:paraId="7500C1E5" w14:textId="3CAAEF4D" w:rsidR="0057271B" w:rsidRPr="003357E5" w:rsidRDefault="0057271B" w:rsidP="00BA47B4">
      <w:pPr>
        <w:numPr>
          <w:ilvl w:val="1"/>
          <w:numId w:val="30"/>
        </w:numPr>
        <w:pBdr>
          <w:top w:val="nil"/>
          <w:left w:val="nil"/>
          <w:bottom w:val="nil"/>
          <w:right w:val="nil"/>
          <w:between w:val="nil"/>
        </w:pBdr>
        <w:autoSpaceDE/>
        <w:autoSpaceDN/>
        <w:snapToGrid w:val="0"/>
        <w:rPr>
          <w:bCs/>
          <w:color w:val="auto"/>
          <w:highlight w:val="yellow"/>
        </w:rPr>
      </w:pPr>
      <w:r w:rsidRPr="003357E5">
        <w:rPr>
          <w:bCs/>
          <w:color w:val="auto"/>
          <w:highlight w:val="yellow"/>
        </w:rPr>
        <w:t xml:space="preserve">Connect the modem to a PC host and turn it on. </w:t>
      </w:r>
      <w:r w:rsidR="002219B7" w:rsidRPr="003357E5">
        <w:rPr>
          <w:bCs/>
          <w:color w:val="auto"/>
          <w:highlight w:val="yellow"/>
        </w:rPr>
        <w:t>Turn off a</w:t>
      </w:r>
      <w:r w:rsidRPr="003357E5">
        <w:rPr>
          <w:bCs/>
          <w:color w:val="auto"/>
          <w:highlight w:val="yellow"/>
        </w:rPr>
        <w:t xml:space="preserve">ny other network device </w:t>
      </w:r>
      <w:r w:rsidR="00347113" w:rsidRPr="003357E5">
        <w:rPr>
          <w:bCs/>
          <w:color w:val="auto"/>
          <w:highlight w:val="yellow"/>
        </w:rPr>
        <w:t>o</w:t>
      </w:r>
      <w:r w:rsidRPr="003357E5">
        <w:rPr>
          <w:bCs/>
          <w:color w:val="auto"/>
          <w:highlight w:val="yellow"/>
        </w:rPr>
        <w:t xml:space="preserve">n the PC. Preferably, </w:t>
      </w:r>
      <w:r w:rsidR="00D1382C" w:rsidRPr="003357E5">
        <w:rPr>
          <w:bCs/>
          <w:color w:val="auto"/>
          <w:highlight w:val="yellow"/>
        </w:rPr>
        <w:t xml:space="preserve">silence </w:t>
      </w:r>
      <w:r w:rsidRPr="003357E5">
        <w:rPr>
          <w:bCs/>
          <w:color w:val="auto"/>
          <w:highlight w:val="yellow"/>
        </w:rPr>
        <w:t>any other wireless communication in the registration room like Bluetooth, cell phones, other modems, or even wireless handsets.</w:t>
      </w:r>
    </w:p>
    <w:p w14:paraId="0CF74736" w14:textId="77777777" w:rsidR="004C26F9" w:rsidRPr="003357E5" w:rsidRDefault="004C26F9" w:rsidP="00BA47B4">
      <w:pPr>
        <w:pBdr>
          <w:top w:val="nil"/>
          <w:left w:val="nil"/>
          <w:bottom w:val="nil"/>
          <w:right w:val="nil"/>
          <w:between w:val="nil"/>
        </w:pBdr>
        <w:autoSpaceDE/>
        <w:autoSpaceDN/>
        <w:snapToGrid w:val="0"/>
        <w:rPr>
          <w:bCs/>
          <w:color w:val="auto"/>
          <w:highlight w:val="yellow"/>
        </w:rPr>
      </w:pPr>
    </w:p>
    <w:p w14:paraId="391B66FA" w14:textId="68585A61" w:rsidR="0057271B" w:rsidRPr="003357E5" w:rsidRDefault="0057271B" w:rsidP="00BA47B4">
      <w:pPr>
        <w:numPr>
          <w:ilvl w:val="1"/>
          <w:numId w:val="30"/>
        </w:numPr>
        <w:pBdr>
          <w:top w:val="nil"/>
          <w:left w:val="nil"/>
          <w:bottom w:val="nil"/>
          <w:right w:val="nil"/>
          <w:between w:val="nil"/>
        </w:pBdr>
        <w:autoSpaceDE/>
        <w:autoSpaceDN/>
        <w:snapToGrid w:val="0"/>
        <w:rPr>
          <w:bCs/>
          <w:color w:val="auto"/>
          <w:highlight w:val="yellow"/>
        </w:rPr>
      </w:pPr>
      <w:r w:rsidRPr="003357E5">
        <w:rPr>
          <w:bCs/>
          <w:color w:val="auto"/>
          <w:highlight w:val="yellow"/>
        </w:rPr>
        <w:lastRenderedPageBreak/>
        <w:t xml:space="preserve">Attach the amplifier to </w:t>
      </w:r>
      <w:r w:rsidR="004E0FE9" w:rsidRPr="003357E5">
        <w:rPr>
          <w:bCs/>
          <w:color w:val="auto"/>
          <w:highlight w:val="yellow"/>
        </w:rPr>
        <w:t xml:space="preserve">the </w:t>
      </w:r>
      <w:r w:rsidRPr="003357E5">
        <w:rPr>
          <w:bCs/>
          <w:color w:val="auto"/>
          <w:highlight w:val="yellow"/>
        </w:rPr>
        <w:t>rat</w:t>
      </w:r>
      <w:r w:rsidR="005036B4" w:rsidRPr="003357E5">
        <w:rPr>
          <w:bCs/>
          <w:color w:val="auto"/>
          <w:highlight w:val="yellow"/>
        </w:rPr>
        <w:t>’</w:t>
      </w:r>
      <w:r w:rsidRPr="003357E5">
        <w:rPr>
          <w:bCs/>
          <w:color w:val="auto"/>
          <w:highlight w:val="yellow"/>
        </w:rPr>
        <w:t>s back</w:t>
      </w:r>
      <w:r w:rsidR="00347113" w:rsidRPr="003357E5">
        <w:rPr>
          <w:bCs/>
          <w:color w:val="auto"/>
          <w:highlight w:val="yellow"/>
        </w:rPr>
        <w:t>,</w:t>
      </w:r>
      <w:r w:rsidRPr="003357E5">
        <w:rPr>
          <w:bCs/>
          <w:color w:val="auto"/>
          <w:highlight w:val="yellow"/>
        </w:rPr>
        <w:t xml:space="preserve"> as mention</w:t>
      </w:r>
      <w:r w:rsidR="004E0FE9" w:rsidRPr="003357E5">
        <w:rPr>
          <w:bCs/>
          <w:color w:val="auto"/>
          <w:highlight w:val="yellow"/>
        </w:rPr>
        <w:t>ed</w:t>
      </w:r>
      <w:r w:rsidRPr="003357E5">
        <w:rPr>
          <w:bCs/>
          <w:color w:val="auto"/>
          <w:highlight w:val="yellow"/>
        </w:rPr>
        <w:t xml:space="preserve"> in step 5.5. </w:t>
      </w:r>
    </w:p>
    <w:p w14:paraId="43A2CBF7" w14:textId="77777777" w:rsidR="004C26F9" w:rsidRPr="003357E5" w:rsidRDefault="004C26F9" w:rsidP="00BA47B4">
      <w:pPr>
        <w:pBdr>
          <w:top w:val="nil"/>
          <w:left w:val="nil"/>
          <w:bottom w:val="nil"/>
          <w:right w:val="nil"/>
          <w:between w:val="nil"/>
        </w:pBdr>
        <w:autoSpaceDE/>
        <w:autoSpaceDN/>
        <w:snapToGrid w:val="0"/>
        <w:rPr>
          <w:bCs/>
          <w:color w:val="auto"/>
          <w:highlight w:val="yellow"/>
        </w:rPr>
      </w:pPr>
    </w:p>
    <w:p w14:paraId="6B4A572A" w14:textId="1EE0C108" w:rsidR="0057271B" w:rsidRPr="003357E5" w:rsidRDefault="0057271B" w:rsidP="00BA47B4">
      <w:pPr>
        <w:numPr>
          <w:ilvl w:val="1"/>
          <w:numId w:val="30"/>
        </w:numPr>
        <w:pBdr>
          <w:top w:val="nil"/>
          <w:left w:val="nil"/>
          <w:bottom w:val="nil"/>
          <w:right w:val="nil"/>
          <w:between w:val="nil"/>
        </w:pBdr>
        <w:autoSpaceDE/>
        <w:autoSpaceDN/>
        <w:snapToGrid w:val="0"/>
        <w:rPr>
          <w:bCs/>
          <w:color w:val="auto"/>
          <w:highlight w:val="yellow"/>
        </w:rPr>
      </w:pPr>
      <w:r w:rsidRPr="003357E5">
        <w:rPr>
          <w:bCs/>
          <w:color w:val="auto"/>
          <w:highlight w:val="yellow"/>
        </w:rPr>
        <w:t xml:space="preserve">Turn </w:t>
      </w:r>
      <w:r w:rsidR="009915CE" w:rsidRPr="003357E5">
        <w:rPr>
          <w:bCs/>
          <w:color w:val="auto"/>
          <w:highlight w:val="yellow"/>
        </w:rPr>
        <w:t xml:space="preserve">on </w:t>
      </w:r>
      <w:r w:rsidRPr="003357E5">
        <w:rPr>
          <w:bCs/>
          <w:color w:val="auto"/>
          <w:highlight w:val="yellow"/>
        </w:rPr>
        <w:t xml:space="preserve">the </w:t>
      </w:r>
      <w:r w:rsidR="00E50DC9" w:rsidRPr="003357E5">
        <w:rPr>
          <w:color w:val="auto"/>
          <w:highlight w:val="yellow"/>
        </w:rPr>
        <w:t xml:space="preserve">EEG device </w:t>
      </w:r>
      <w:r w:rsidR="0022759B" w:rsidRPr="003357E5">
        <w:rPr>
          <w:bCs/>
          <w:color w:val="auto"/>
          <w:highlight w:val="yellow"/>
        </w:rPr>
        <w:t>by plugging</w:t>
      </w:r>
      <w:r w:rsidRPr="003357E5">
        <w:rPr>
          <w:bCs/>
          <w:color w:val="auto"/>
          <w:highlight w:val="yellow"/>
        </w:rPr>
        <w:t xml:space="preserve"> </w:t>
      </w:r>
      <w:r w:rsidR="0022759B" w:rsidRPr="003357E5">
        <w:rPr>
          <w:bCs/>
          <w:color w:val="auto"/>
          <w:highlight w:val="yellow"/>
        </w:rPr>
        <w:t xml:space="preserve">in </w:t>
      </w:r>
      <w:r w:rsidRPr="003357E5">
        <w:rPr>
          <w:bCs/>
          <w:color w:val="auto"/>
          <w:highlight w:val="yellow"/>
        </w:rPr>
        <w:t xml:space="preserve">the battery. </w:t>
      </w:r>
    </w:p>
    <w:p w14:paraId="1DFED800" w14:textId="77777777" w:rsidR="0057271B" w:rsidRPr="00C16E10" w:rsidRDefault="0057271B" w:rsidP="00BA47B4">
      <w:pPr>
        <w:pBdr>
          <w:top w:val="nil"/>
          <w:left w:val="nil"/>
          <w:bottom w:val="nil"/>
          <w:right w:val="nil"/>
          <w:between w:val="nil"/>
        </w:pBdr>
        <w:snapToGrid w:val="0"/>
        <w:rPr>
          <w:bCs/>
          <w:color w:val="auto"/>
        </w:rPr>
      </w:pPr>
    </w:p>
    <w:p w14:paraId="54B147A6" w14:textId="38430A31" w:rsidR="0057271B" w:rsidRPr="00C16E10" w:rsidRDefault="0057271B" w:rsidP="00BA47B4">
      <w:pPr>
        <w:pBdr>
          <w:top w:val="nil"/>
          <w:left w:val="nil"/>
          <w:bottom w:val="nil"/>
          <w:right w:val="nil"/>
          <w:between w:val="nil"/>
        </w:pBdr>
        <w:snapToGrid w:val="0"/>
        <w:rPr>
          <w:bCs/>
          <w:color w:val="auto"/>
        </w:rPr>
      </w:pPr>
      <w:r w:rsidRPr="00C16E10">
        <w:rPr>
          <w:bCs/>
          <w:color w:val="auto"/>
        </w:rPr>
        <w:t xml:space="preserve">NOTE: </w:t>
      </w:r>
      <w:r w:rsidR="004361E1">
        <w:rPr>
          <w:bCs/>
          <w:color w:val="auto"/>
        </w:rPr>
        <w:t>2</w:t>
      </w:r>
      <w:r w:rsidR="002219B7">
        <w:rPr>
          <w:bCs/>
          <w:color w:val="auto"/>
        </w:rPr>
        <w:t xml:space="preserve"> </w:t>
      </w:r>
      <w:r w:rsidR="002B1E17">
        <w:rPr>
          <w:bCs/>
          <w:color w:val="auto"/>
        </w:rPr>
        <w:t xml:space="preserve">s </w:t>
      </w:r>
      <w:r w:rsidRPr="00C16E10">
        <w:rPr>
          <w:bCs/>
          <w:color w:val="auto"/>
        </w:rPr>
        <w:t>after</w:t>
      </w:r>
      <w:r w:rsidR="009915CE">
        <w:rPr>
          <w:bCs/>
          <w:color w:val="auto"/>
        </w:rPr>
        <w:t xml:space="preserve"> </w:t>
      </w:r>
      <w:r w:rsidR="005472B4" w:rsidRPr="00C16E10">
        <w:rPr>
          <w:bCs/>
          <w:color w:val="auto"/>
        </w:rPr>
        <w:t>connecting the device</w:t>
      </w:r>
      <w:r w:rsidRPr="00C16E10">
        <w:rPr>
          <w:bCs/>
          <w:color w:val="auto"/>
        </w:rPr>
        <w:t xml:space="preserve">, a red led on </w:t>
      </w:r>
      <w:r w:rsidR="005472B4" w:rsidRPr="00C16E10">
        <w:rPr>
          <w:bCs/>
          <w:color w:val="auto"/>
        </w:rPr>
        <w:t xml:space="preserve">the </w:t>
      </w:r>
      <w:r w:rsidR="00E50DC9" w:rsidRPr="00C16E10">
        <w:rPr>
          <w:color w:val="auto"/>
        </w:rPr>
        <w:t xml:space="preserve">EEG </w:t>
      </w:r>
      <w:r w:rsidRPr="00C16E10">
        <w:rPr>
          <w:bCs/>
          <w:color w:val="auto"/>
        </w:rPr>
        <w:t>amplifier will blink</w:t>
      </w:r>
      <w:r w:rsidR="001B6E7C">
        <w:rPr>
          <w:bCs/>
          <w:color w:val="auto"/>
        </w:rPr>
        <w:t>,</w:t>
      </w:r>
      <w:r w:rsidRPr="00C16E10">
        <w:rPr>
          <w:bCs/>
          <w:color w:val="auto"/>
        </w:rPr>
        <w:t xml:space="preserve"> indicating that </w:t>
      </w:r>
      <w:r w:rsidR="005472B4" w:rsidRPr="00C16E10">
        <w:rPr>
          <w:bCs/>
          <w:color w:val="auto"/>
        </w:rPr>
        <w:t xml:space="preserve">the </w:t>
      </w:r>
      <w:r w:rsidRPr="00C16E10">
        <w:rPr>
          <w:bCs/>
          <w:color w:val="auto"/>
        </w:rPr>
        <w:t>communication with the modem is active</w:t>
      </w:r>
      <w:r w:rsidR="001B6E7C">
        <w:rPr>
          <w:bCs/>
          <w:color w:val="auto"/>
        </w:rPr>
        <w:t>,</w:t>
      </w:r>
      <w:r w:rsidRPr="00C16E10">
        <w:rPr>
          <w:bCs/>
          <w:color w:val="auto"/>
        </w:rPr>
        <w:t xml:space="preserve"> and </w:t>
      </w:r>
      <w:r w:rsidR="001B6E7C">
        <w:rPr>
          <w:bCs/>
          <w:color w:val="auto"/>
        </w:rPr>
        <w:t xml:space="preserve">then </w:t>
      </w:r>
      <w:r w:rsidRPr="00C16E10">
        <w:rPr>
          <w:bCs/>
          <w:color w:val="auto"/>
        </w:rPr>
        <w:t>green led will be turned on.</w:t>
      </w:r>
      <w:r w:rsidR="004361E1">
        <w:rPr>
          <w:color w:val="auto"/>
        </w:rPr>
        <w:t xml:space="preserve"> </w:t>
      </w:r>
      <w:r w:rsidR="00D1382C" w:rsidRPr="00C16E10">
        <w:rPr>
          <w:color w:val="auto"/>
        </w:rPr>
        <w:t>If the communication is successful,</w:t>
      </w:r>
      <w:r w:rsidRPr="00C16E10">
        <w:rPr>
          <w:bCs/>
          <w:color w:val="auto"/>
        </w:rPr>
        <w:t xml:space="preserve"> the LEDs on the modem will start to </w:t>
      </w:r>
      <w:r w:rsidR="00B62B33">
        <w:rPr>
          <w:bCs/>
          <w:color w:val="auto"/>
        </w:rPr>
        <w:t>flash continuously</w:t>
      </w:r>
      <w:r w:rsidRPr="00C16E10">
        <w:rPr>
          <w:bCs/>
          <w:color w:val="auto"/>
        </w:rPr>
        <w:t>.</w:t>
      </w:r>
      <w:r w:rsidR="004361E1">
        <w:rPr>
          <w:bCs/>
          <w:color w:val="auto"/>
        </w:rPr>
        <w:t xml:space="preserve"> </w:t>
      </w:r>
      <w:r w:rsidR="005472B4" w:rsidRPr="00C16E10">
        <w:rPr>
          <w:bCs/>
          <w:color w:val="auto"/>
        </w:rPr>
        <w:t>T</w:t>
      </w:r>
      <w:r w:rsidRPr="00C16E10">
        <w:rPr>
          <w:bCs/>
          <w:color w:val="auto"/>
        </w:rPr>
        <w:t>he amplifier is</w:t>
      </w:r>
      <w:r w:rsidR="005472B4" w:rsidRPr="00C16E10">
        <w:rPr>
          <w:bCs/>
          <w:color w:val="auto"/>
        </w:rPr>
        <w:t xml:space="preserve"> now ready to send</w:t>
      </w:r>
      <w:r w:rsidRPr="00C16E10">
        <w:rPr>
          <w:bCs/>
          <w:color w:val="auto"/>
        </w:rPr>
        <w:t xml:space="preserve"> information to the modem.</w:t>
      </w:r>
    </w:p>
    <w:p w14:paraId="3016885E" w14:textId="77777777" w:rsidR="0057271B" w:rsidRPr="00C16E10" w:rsidRDefault="0057271B" w:rsidP="00BA47B4">
      <w:pPr>
        <w:pBdr>
          <w:top w:val="nil"/>
          <w:left w:val="nil"/>
          <w:bottom w:val="nil"/>
          <w:right w:val="nil"/>
          <w:between w:val="nil"/>
        </w:pBdr>
        <w:snapToGrid w:val="0"/>
        <w:rPr>
          <w:bCs/>
          <w:color w:val="auto"/>
        </w:rPr>
      </w:pPr>
    </w:p>
    <w:p w14:paraId="6B7A488D" w14:textId="33EEDB53" w:rsidR="0057271B" w:rsidRPr="003357E5" w:rsidRDefault="0057271B" w:rsidP="00BA47B4">
      <w:pPr>
        <w:numPr>
          <w:ilvl w:val="1"/>
          <w:numId w:val="30"/>
        </w:numPr>
        <w:pBdr>
          <w:top w:val="nil"/>
          <w:left w:val="nil"/>
          <w:bottom w:val="nil"/>
          <w:right w:val="nil"/>
          <w:between w:val="nil"/>
        </w:pBdr>
        <w:autoSpaceDE/>
        <w:autoSpaceDN/>
        <w:snapToGrid w:val="0"/>
        <w:rPr>
          <w:bCs/>
          <w:color w:val="auto"/>
          <w:highlight w:val="yellow"/>
        </w:rPr>
      </w:pPr>
      <w:r w:rsidRPr="003357E5">
        <w:rPr>
          <w:bCs/>
          <w:color w:val="auto"/>
          <w:highlight w:val="yellow"/>
        </w:rPr>
        <w:t xml:space="preserve">Launch </w:t>
      </w:r>
      <w:r w:rsidR="00235463" w:rsidRPr="003357E5">
        <w:rPr>
          <w:bCs/>
          <w:color w:val="auto"/>
          <w:highlight w:val="yellow"/>
        </w:rPr>
        <w:t xml:space="preserve">the EEG </w:t>
      </w:r>
      <w:r w:rsidRPr="003357E5">
        <w:rPr>
          <w:bCs/>
          <w:color w:val="auto"/>
          <w:highlight w:val="yellow"/>
        </w:rPr>
        <w:t xml:space="preserve">software and </w:t>
      </w:r>
      <w:r w:rsidR="00AD1525" w:rsidRPr="003357E5">
        <w:rPr>
          <w:bCs/>
          <w:color w:val="auto"/>
          <w:highlight w:val="yellow"/>
        </w:rPr>
        <w:t xml:space="preserve">set it up </w:t>
      </w:r>
      <w:r w:rsidRPr="003357E5">
        <w:rPr>
          <w:bCs/>
          <w:color w:val="auto"/>
          <w:highlight w:val="yellow"/>
        </w:rPr>
        <w:t xml:space="preserve">according to </w:t>
      </w:r>
      <w:r w:rsidR="008C39D9" w:rsidRPr="003357E5">
        <w:rPr>
          <w:bCs/>
          <w:color w:val="auto"/>
          <w:highlight w:val="yellow"/>
        </w:rPr>
        <w:t>manufacturer</w:t>
      </w:r>
      <w:r w:rsidR="008C39D9" w:rsidRPr="003357E5" w:rsidDel="008C39D9">
        <w:rPr>
          <w:bCs/>
          <w:color w:val="auto"/>
          <w:highlight w:val="yellow"/>
        </w:rPr>
        <w:t xml:space="preserve"> </w:t>
      </w:r>
      <w:r w:rsidRPr="003357E5">
        <w:rPr>
          <w:bCs/>
          <w:color w:val="auto"/>
          <w:highlight w:val="yellow"/>
        </w:rPr>
        <w:t xml:space="preserve">instructions to </w:t>
      </w:r>
      <w:r w:rsidR="00B62B33" w:rsidRPr="003357E5">
        <w:rPr>
          <w:bCs/>
          <w:color w:val="auto"/>
          <w:highlight w:val="yellow"/>
        </w:rPr>
        <w:t xml:space="preserve">integrate into the wireless EEG acquisition device </w:t>
      </w:r>
    </w:p>
    <w:p w14:paraId="2ED3573A" w14:textId="77777777" w:rsidR="004C26F9" w:rsidRPr="003357E5" w:rsidRDefault="004C26F9" w:rsidP="00BA47B4">
      <w:pPr>
        <w:pBdr>
          <w:top w:val="nil"/>
          <w:left w:val="nil"/>
          <w:bottom w:val="nil"/>
          <w:right w:val="nil"/>
          <w:between w:val="nil"/>
        </w:pBdr>
        <w:autoSpaceDE/>
        <w:autoSpaceDN/>
        <w:snapToGrid w:val="0"/>
        <w:rPr>
          <w:bCs/>
          <w:color w:val="auto"/>
          <w:highlight w:val="yellow"/>
        </w:rPr>
      </w:pPr>
    </w:p>
    <w:p w14:paraId="4D3E3139" w14:textId="10973790" w:rsidR="0057271B" w:rsidRPr="003357E5" w:rsidRDefault="0057271B" w:rsidP="00BA47B4">
      <w:pPr>
        <w:numPr>
          <w:ilvl w:val="1"/>
          <w:numId w:val="30"/>
        </w:numPr>
        <w:pBdr>
          <w:top w:val="nil"/>
          <w:left w:val="nil"/>
          <w:bottom w:val="nil"/>
          <w:right w:val="nil"/>
          <w:between w:val="nil"/>
        </w:pBdr>
        <w:autoSpaceDE/>
        <w:autoSpaceDN/>
        <w:snapToGrid w:val="0"/>
        <w:rPr>
          <w:bCs/>
          <w:color w:val="auto"/>
          <w:highlight w:val="yellow"/>
        </w:rPr>
      </w:pPr>
      <w:r w:rsidRPr="003357E5">
        <w:rPr>
          <w:bCs/>
          <w:color w:val="auto"/>
          <w:highlight w:val="yellow"/>
        </w:rPr>
        <w:t>Press the "</w:t>
      </w:r>
      <w:r w:rsidR="002219B7" w:rsidRPr="003357E5">
        <w:rPr>
          <w:b/>
          <w:color w:val="auto"/>
          <w:highlight w:val="yellow"/>
        </w:rPr>
        <w:t>S</w:t>
      </w:r>
      <w:r w:rsidRPr="003357E5">
        <w:rPr>
          <w:b/>
          <w:color w:val="auto"/>
          <w:highlight w:val="yellow"/>
        </w:rPr>
        <w:t xml:space="preserve">tart </w:t>
      </w:r>
      <w:r w:rsidR="002219B7" w:rsidRPr="003357E5">
        <w:rPr>
          <w:b/>
          <w:color w:val="auto"/>
          <w:highlight w:val="yellow"/>
        </w:rPr>
        <w:t>V</w:t>
      </w:r>
      <w:r w:rsidRPr="003357E5">
        <w:rPr>
          <w:b/>
          <w:color w:val="auto"/>
          <w:highlight w:val="yellow"/>
        </w:rPr>
        <w:t>isualization</w:t>
      </w:r>
      <w:r w:rsidRPr="003357E5">
        <w:rPr>
          <w:bCs/>
          <w:color w:val="auto"/>
          <w:highlight w:val="yellow"/>
        </w:rPr>
        <w:t xml:space="preserve">" button. </w:t>
      </w:r>
      <w:r w:rsidR="00235463" w:rsidRPr="003357E5">
        <w:rPr>
          <w:bCs/>
          <w:color w:val="auto"/>
          <w:highlight w:val="yellow"/>
        </w:rPr>
        <w:t xml:space="preserve">The EEG software </w:t>
      </w:r>
      <w:r w:rsidRPr="003357E5">
        <w:rPr>
          <w:bCs/>
          <w:color w:val="auto"/>
          <w:highlight w:val="yellow"/>
        </w:rPr>
        <w:t xml:space="preserve">will display the actual signal acquisition. </w:t>
      </w:r>
    </w:p>
    <w:p w14:paraId="65F3360A" w14:textId="77777777" w:rsidR="0057271B" w:rsidRPr="00C16E10" w:rsidRDefault="0057271B" w:rsidP="00BA47B4">
      <w:pPr>
        <w:pBdr>
          <w:top w:val="nil"/>
          <w:left w:val="nil"/>
          <w:bottom w:val="nil"/>
          <w:right w:val="nil"/>
          <w:between w:val="nil"/>
        </w:pBdr>
        <w:snapToGrid w:val="0"/>
        <w:rPr>
          <w:bCs/>
          <w:color w:val="auto"/>
        </w:rPr>
      </w:pPr>
    </w:p>
    <w:p w14:paraId="3E6D11C6" w14:textId="36B96239" w:rsidR="0057271B" w:rsidRPr="00C16E10" w:rsidRDefault="0057271B" w:rsidP="00BA47B4">
      <w:pPr>
        <w:pBdr>
          <w:top w:val="nil"/>
          <w:left w:val="nil"/>
          <w:bottom w:val="nil"/>
          <w:right w:val="nil"/>
          <w:between w:val="nil"/>
        </w:pBdr>
        <w:snapToGrid w:val="0"/>
        <w:rPr>
          <w:bCs/>
          <w:color w:val="auto"/>
        </w:rPr>
      </w:pPr>
      <w:r w:rsidRPr="00C16E10">
        <w:rPr>
          <w:bCs/>
          <w:color w:val="auto"/>
        </w:rPr>
        <w:t xml:space="preserve">NOTE: Use </w:t>
      </w:r>
      <w:r w:rsidR="008C39D9">
        <w:rPr>
          <w:bCs/>
          <w:color w:val="auto"/>
        </w:rPr>
        <w:t>“</w:t>
      </w:r>
      <w:r w:rsidRPr="004361E1">
        <w:rPr>
          <w:b/>
          <w:color w:val="auto"/>
        </w:rPr>
        <w:t xml:space="preserve">Windows </w:t>
      </w:r>
      <w:r w:rsidR="008C39D9" w:rsidRPr="004361E1">
        <w:rPr>
          <w:b/>
          <w:color w:val="auto"/>
        </w:rPr>
        <w:t>T</w:t>
      </w:r>
      <w:r w:rsidRPr="004361E1">
        <w:rPr>
          <w:b/>
          <w:color w:val="auto"/>
        </w:rPr>
        <w:t xml:space="preserve">ask </w:t>
      </w:r>
      <w:r w:rsidR="008C39D9" w:rsidRPr="004361E1">
        <w:rPr>
          <w:b/>
          <w:color w:val="auto"/>
        </w:rPr>
        <w:t>M</w:t>
      </w:r>
      <w:r w:rsidRPr="004361E1">
        <w:rPr>
          <w:b/>
          <w:color w:val="auto"/>
        </w:rPr>
        <w:t>anager</w:t>
      </w:r>
      <w:r w:rsidR="008C39D9">
        <w:rPr>
          <w:bCs/>
          <w:color w:val="auto"/>
        </w:rPr>
        <w:t>”</w:t>
      </w:r>
      <w:r w:rsidRPr="00C16E10">
        <w:rPr>
          <w:bCs/>
          <w:color w:val="auto"/>
        </w:rPr>
        <w:t xml:space="preserve"> to assign </w:t>
      </w:r>
      <w:r w:rsidR="008C39D9">
        <w:rPr>
          <w:bCs/>
          <w:color w:val="auto"/>
        </w:rPr>
        <w:t xml:space="preserve">the </w:t>
      </w:r>
      <w:r w:rsidRPr="00C16E10">
        <w:rPr>
          <w:bCs/>
          <w:color w:val="auto"/>
        </w:rPr>
        <w:t>“</w:t>
      </w:r>
      <w:r w:rsidRPr="004361E1">
        <w:rPr>
          <w:b/>
          <w:color w:val="auto"/>
        </w:rPr>
        <w:t>Real-time</w:t>
      </w:r>
      <w:r w:rsidRPr="00C16E10">
        <w:rPr>
          <w:bCs/>
          <w:color w:val="auto"/>
        </w:rPr>
        <w:t xml:space="preserve">” priority </w:t>
      </w:r>
      <w:r w:rsidR="00955C63">
        <w:rPr>
          <w:bCs/>
          <w:color w:val="auto"/>
        </w:rPr>
        <w:t xml:space="preserve">mode </w:t>
      </w:r>
      <w:r w:rsidRPr="00C16E10">
        <w:rPr>
          <w:bCs/>
          <w:color w:val="auto"/>
        </w:rPr>
        <w:t xml:space="preserve">to avoid </w:t>
      </w:r>
      <w:r w:rsidR="00F67B58" w:rsidRPr="00C16E10">
        <w:rPr>
          <w:bCs/>
          <w:color w:val="auto"/>
        </w:rPr>
        <w:t xml:space="preserve">missing </w:t>
      </w:r>
      <w:r w:rsidRPr="00C16E10">
        <w:rPr>
          <w:bCs/>
          <w:color w:val="auto"/>
        </w:rPr>
        <w:t>information during experimentation.</w:t>
      </w:r>
    </w:p>
    <w:p w14:paraId="794FA13B" w14:textId="77777777" w:rsidR="0057271B" w:rsidRPr="00C16E10" w:rsidRDefault="0057271B" w:rsidP="00BA47B4">
      <w:pPr>
        <w:pBdr>
          <w:top w:val="nil"/>
          <w:left w:val="nil"/>
          <w:bottom w:val="nil"/>
          <w:right w:val="nil"/>
          <w:between w:val="nil"/>
        </w:pBdr>
        <w:snapToGrid w:val="0"/>
        <w:rPr>
          <w:bCs/>
          <w:color w:val="auto"/>
        </w:rPr>
      </w:pPr>
    </w:p>
    <w:p w14:paraId="7EE95F7F" w14:textId="529B75AA" w:rsidR="0057271B" w:rsidRPr="003357E5" w:rsidRDefault="0057271B" w:rsidP="00BA47B4">
      <w:pPr>
        <w:numPr>
          <w:ilvl w:val="0"/>
          <w:numId w:val="30"/>
        </w:numPr>
        <w:pBdr>
          <w:top w:val="nil"/>
          <w:left w:val="nil"/>
          <w:bottom w:val="nil"/>
          <w:right w:val="nil"/>
          <w:between w:val="nil"/>
        </w:pBdr>
        <w:autoSpaceDE/>
        <w:autoSpaceDN/>
        <w:snapToGrid w:val="0"/>
        <w:rPr>
          <w:color w:val="auto"/>
          <w:highlight w:val="yellow"/>
        </w:rPr>
      </w:pPr>
      <w:r w:rsidRPr="003357E5">
        <w:rPr>
          <w:b/>
          <w:color w:val="auto"/>
          <w:highlight w:val="yellow"/>
        </w:rPr>
        <w:t xml:space="preserve">Electroencephalography (EEG) </w:t>
      </w:r>
      <w:r w:rsidR="002219B7" w:rsidRPr="003357E5">
        <w:rPr>
          <w:b/>
          <w:color w:val="auto"/>
          <w:highlight w:val="yellow"/>
        </w:rPr>
        <w:t>s</w:t>
      </w:r>
      <w:r w:rsidRPr="003357E5">
        <w:rPr>
          <w:b/>
          <w:color w:val="auto"/>
          <w:highlight w:val="yellow"/>
        </w:rPr>
        <w:t xml:space="preserve">ignal </w:t>
      </w:r>
      <w:r w:rsidR="002219B7" w:rsidRPr="003357E5">
        <w:rPr>
          <w:b/>
          <w:color w:val="auto"/>
          <w:highlight w:val="yellow"/>
        </w:rPr>
        <w:t>r</w:t>
      </w:r>
      <w:r w:rsidRPr="003357E5">
        <w:rPr>
          <w:b/>
          <w:color w:val="auto"/>
          <w:highlight w:val="yellow"/>
        </w:rPr>
        <w:t>ecording</w:t>
      </w:r>
    </w:p>
    <w:p w14:paraId="5A019022" w14:textId="77777777" w:rsidR="0057271B" w:rsidRPr="003357E5" w:rsidRDefault="0057271B" w:rsidP="00BA47B4">
      <w:pPr>
        <w:pBdr>
          <w:top w:val="nil"/>
          <w:left w:val="nil"/>
          <w:bottom w:val="nil"/>
          <w:right w:val="nil"/>
          <w:between w:val="nil"/>
        </w:pBdr>
        <w:snapToGrid w:val="0"/>
        <w:rPr>
          <w:color w:val="auto"/>
          <w:highlight w:val="yellow"/>
        </w:rPr>
      </w:pPr>
    </w:p>
    <w:p w14:paraId="09035214" w14:textId="00F9F975" w:rsidR="0057271B" w:rsidRPr="003357E5" w:rsidRDefault="0057271B" w:rsidP="00BA47B4">
      <w:pPr>
        <w:numPr>
          <w:ilvl w:val="1"/>
          <w:numId w:val="30"/>
        </w:numPr>
        <w:pBdr>
          <w:top w:val="nil"/>
          <w:left w:val="nil"/>
          <w:bottom w:val="nil"/>
          <w:right w:val="nil"/>
          <w:between w:val="nil"/>
        </w:pBdr>
        <w:autoSpaceDE/>
        <w:autoSpaceDN/>
        <w:snapToGrid w:val="0"/>
        <w:rPr>
          <w:color w:val="auto"/>
          <w:highlight w:val="yellow"/>
        </w:rPr>
      </w:pPr>
      <w:r w:rsidRPr="003357E5">
        <w:rPr>
          <w:color w:val="auto"/>
          <w:highlight w:val="yellow"/>
        </w:rPr>
        <w:t xml:space="preserve">After verifying that </w:t>
      </w:r>
      <w:r w:rsidR="00235463" w:rsidRPr="003357E5">
        <w:rPr>
          <w:bCs/>
          <w:color w:val="auto"/>
          <w:highlight w:val="yellow"/>
        </w:rPr>
        <w:t xml:space="preserve">the EEG software </w:t>
      </w:r>
      <w:r w:rsidRPr="003357E5">
        <w:rPr>
          <w:color w:val="auto"/>
          <w:highlight w:val="yellow"/>
        </w:rPr>
        <w:t>is acquiring data, launch</w:t>
      </w:r>
      <w:r w:rsidR="00325FA8" w:rsidRPr="003357E5">
        <w:rPr>
          <w:color w:val="auto"/>
          <w:highlight w:val="yellow"/>
        </w:rPr>
        <w:t xml:space="preserve"> the Behavioral Tracking </w:t>
      </w:r>
      <w:r w:rsidRPr="003357E5">
        <w:rPr>
          <w:color w:val="auto"/>
          <w:highlight w:val="yellow"/>
        </w:rPr>
        <w:t>software</w:t>
      </w:r>
      <w:r w:rsidR="004152F3" w:rsidRPr="003357E5">
        <w:rPr>
          <w:color w:val="auto"/>
          <w:highlight w:val="yellow"/>
        </w:rPr>
        <w:t>,</w:t>
      </w:r>
      <w:r w:rsidRPr="003357E5">
        <w:rPr>
          <w:color w:val="auto"/>
          <w:highlight w:val="yellow"/>
        </w:rPr>
        <w:t xml:space="preserve"> and set experimental protocol to verify that the animal is in the observation zone and </w:t>
      </w:r>
      <w:r w:rsidR="00955C63" w:rsidRPr="003357E5">
        <w:rPr>
          <w:color w:val="auto"/>
          <w:highlight w:val="yellow"/>
        </w:rPr>
        <w:t xml:space="preserve">the </w:t>
      </w:r>
      <w:r w:rsidRPr="003357E5">
        <w:rPr>
          <w:color w:val="auto"/>
          <w:highlight w:val="yellow"/>
        </w:rPr>
        <w:t>set-up is working</w:t>
      </w:r>
      <w:r w:rsidR="00955C63" w:rsidRPr="003357E5">
        <w:rPr>
          <w:color w:val="auto"/>
          <w:highlight w:val="yellow"/>
        </w:rPr>
        <w:t xml:space="preserve"> </w:t>
      </w:r>
      <w:r w:rsidR="004152F3" w:rsidRPr="003357E5">
        <w:rPr>
          <w:color w:val="auto"/>
          <w:highlight w:val="yellow"/>
        </w:rPr>
        <w:t>correctly</w:t>
      </w:r>
      <w:r w:rsidRPr="003357E5">
        <w:rPr>
          <w:color w:val="auto"/>
          <w:highlight w:val="yellow"/>
        </w:rPr>
        <w:t xml:space="preserve">.  </w:t>
      </w:r>
    </w:p>
    <w:p w14:paraId="6AEE027A" w14:textId="77777777" w:rsidR="004C26F9" w:rsidRPr="003357E5" w:rsidRDefault="004C26F9" w:rsidP="00BA47B4">
      <w:pPr>
        <w:pBdr>
          <w:top w:val="nil"/>
          <w:left w:val="nil"/>
          <w:bottom w:val="nil"/>
          <w:right w:val="nil"/>
          <w:between w:val="nil"/>
        </w:pBdr>
        <w:autoSpaceDE/>
        <w:autoSpaceDN/>
        <w:snapToGrid w:val="0"/>
        <w:rPr>
          <w:color w:val="auto"/>
          <w:highlight w:val="yellow"/>
        </w:rPr>
      </w:pPr>
    </w:p>
    <w:p w14:paraId="11DDFAEF" w14:textId="3A89B094" w:rsidR="00C252F2" w:rsidRPr="003357E5" w:rsidRDefault="0057271B" w:rsidP="00BA47B4">
      <w:pPr>
        <w:numPr>
          <w:ilvl w:val="1"/>
          <w:numId w:val="30"/>
        </w:numPr>
        <w:pBdr>
          <w:top w:val="nil"/>
          <w:left w:val="nil"/>
          <w:bottom w:val="nil"/>
          <w:right w:val="nil"/>
          <w:between w:val="nil"/>
        </w:pBdr>
        <w:autoSpaceDE/>
        <w:autoSpaceDN/>
        <w:snapToGrid w:val="0"/>
        <w:rPr>
          <w:color w:val="auto"/>
          <w:highlight w:val="yellow"/>
        </w:rPr>
      </w:pPr>
      <w:r w:rsidRPr="003357E5">
        <w:rPr>
          <w:color w:val="auto"/>
          <w:highlight w:val="yellow"/>
        </w:rPr>
        <w:t xml:space="preserve">At </w:t>
      </w:r>
      <w:r w:rsidR="00955C63" w:rsidRPr="003357E5">
        <w:rPr>
          <w:color w:val="auto"/>
          <w:highlight w:val="yellow"/>
        </w:rPr>
        <w:t>this point</w:t>
      </w:r>
      <w:r w:rsidRPr="003357E5">
        <w:rPr>
          <w:color w:val="auto"/>
          <w:highlight w:val="yellow"/>
        </w:rPr>
        <w:t xml:space="preserve">, start </w:t>
      </w:r>
      <w:r w:rsidR="00235463" w:rsidRPr="003357E5">
        <w:rPr>
          <w:bCs/>
          <w:color w:val="auto"/>
          <w:highlight w:val="yellow"/>
        </w:rPr>
        <w:t xml:space="preserve">the EEG software </w:t>
      </w:r>
      <w:r w:rsidRPr="003357E5">
        <w:rPr>
          <w:color w:val="auto"/>
          <w:highlight w:val="yellow"/>
        </w:rPr>
        <w:t>recording by pressing the "</w:t>
      </w:r>
      <w:r w:rsidRPr="003357E5">
        <w:rPr>
          <w:b/>
          <w:bCs/>
          <w:color w:val="auto"/>
          <w:highlight w:val="yellow"/>
        </w:rPr>
        <w:t>Start Record</w:t>
      </w:r>
      <w:r w:rsidRPr="003357E5">
        <w:rPr>
          <w:color w:val="auto"/>
          <w:highlight w:val="yellow"/>
        </w:rPr>
        <w:t xml:space="preserve">" button. </w:t>
      </w:r>
      <w:r w:rsidR="00C252F2" w:rsidRPr="003357E5">
        <w:rPr>
          <w:color w:val="auto"/>
          <w:highlight w:val="yellow"/>
        </w:rPr>
        <w:t>After checking that the acquisition signal is running, start experimentation in the BTS.</w:t>
      </w:r>
    </w:p>
    <w:p w14:paraId="129ED352" w14:textId="77777777" w:rsidR="004C26F9" w:rsidRPr="003357E5" w:rsidRDefault="004C26F9" w:rsidP="00BA47B4">
      <w:pPr>
        <w:pBdr>
          <w:top w:val="nil"/>
          <w:left w:val="nil"/>
          <w:bottom w:val="nil"/>
          <w:right w:val="nil"/>
          <w:between w:val="nil"/>
        </w:pBdr>
        <w:autoSpaceDE/>
        <w:autoSpaceDN/>
        <w:snapToGrid w:val="0"/>
        <w:rPr>
          <w:color w:val="auto"/>
          <w:highlight w:val="yellow"/>
        </w:rPr>
      </w:pPr>
    </w:p>
    <w:p w14:paraId="7B20632A" w14:textId="248BCE85" w:rsidR="0057271B" w:rsidRPr="003357E5" w:rsidRDefault="0057271B" w:rsidP="00BA47B4">
      <w:pPr>
        <w:numPr>
          <w:ilvl w:val="1"/>
          <w:numId w:val="30"/>
        </w:numPr>
        <w:pBdr>
          <w:top w:val="nil"/>
          <w:left w:val="nil"/>
          <w:bottom w:val="nil"/>
          <w:right w:val="nil"/>
          <w:between w:val="nil"/>
        </w:pBdr>
        <w:autoSpaceDE/>
        <w:autoSpaceDN/>
        <w:snapToGrid w:val="0"/>
        <w:rPr>
          <w:color w:val="auto"/>
        </w:rPr>
      </w:pPr>
      <w:r w:rsidRPr="003357E5">
        <w:rPr>
          <w:color w:val="auto"/>
        </w:rPr>
        <w:t xml:space="preserve">After </w:t>
      </w:r>
      <w:r w:rsidR="009915CE" w:rsidRPr="003357E5">
        <w:rPr>
          <w:color w:val="auto"/>
        </w:rPr>
        <w:t xml:space="preserve">the </w:t>
      </w:r>
      <w:r w:rsidRPr="003357E5">
        <w:rPr>
          <w:color w:val="auto"/>
        </w:rPr>
        <w:t>experiment end</w:t>
      </w:r>
      <w:r w:rsidR="009915CE" w:rsidRPr="003357E5">
        <w:rPr>
          <w:color w:val="auto"/>
        </w:rPr>
        <w:t>s</w:t>
      </w:r>
      <w:r w:rsidRPr="003357E5">
        <w:rPr>
          <w:color w:val="auto"/>
        </w:rPr>
        <w:t xml:space="preserve">, return to </w:t>
      </w:r>
      <w:r w:rsidR="00235463" w:rsidRPr="003357E5">
        <w:rPr>
          <w:bCs/>
          <w:color w:val="auto"/>
        </w:rPr>
        <w:t xml:space="preserve">the EEG </w:t>
      </w:r>
      <w:r w:rsidRPr="003357E5">
        <w:rPr>
          <w:color w:val="auto"/>
        </w:rPr>
        <w:t xml:space="preserve">software and stop </w:t>
      </w:r>
      <w:r w:rsidR="00955C63" w:rsidRPr="003357E5">
        <w:rPr>
          <w:color w:val="auto"/>
        </w:rPr>
        <w:t xml:space="preserve">the </w:t>
      </w:r>
      <w:r w:rsidRPr="003357E5">
        <w:rPr>
          <w:color w:val="auto"/>
        </w:rPr>
        <w:t>recording</w:t>
      </w:r>
      <w:r w:rsidR="00955C63" w:rsidRPr="003357E5">
        <w:rPr>
          <w:color w:val="auto"/>
        </w:rPr>
        <w:t xml:space="preserve"> process</w:t>
      </w:r>
      <w:r w:rsidR="009915CE" w:rsidRPr="003357E5">
        <w:rPr>
          <w:color w:val="auto"/>
        </w:rPr>
        <w:t>.</w:t>
      </w:r>
      <w:r w:rsidRPr="003357E5">
        <w:rPr>
          <w:color w:val="auto"/>
        </w:rPr>
        <w:t xml:space="preserve"> </w:t>
      </w:r>
      <w:r w:rsidR="007B6491" w:rsidRPr="003357E5">
        <w:rPr>
          <w:color w:val="auto"/>
        </w:rPr>
        <w:t>The recording will be saved</w:t>
      </w:r>
      <w:r w:rsidRPr="003357E5">
        <w:rPr>
          <w:color w:val="auto"/>
        </w:rPr>
        <w:t xml:space="preserve"> by using a default name consisting of the date of recording using the following format: "</w:t>
      </w:r>
      <w:proofErr w:type="spellStart"/>
      <w:r w:rsidRPr="003357E5">
        <w:rPr>
          <w:color w:val="auto"/>
        </w:rPr>
        <w:t>yyyy-mmdd-hhmm_SubjectID_Ephys.plx</w:t>
      </w:r>
      <w:proofErr w:type="spellEnd"/>
      <w:r w:rsidRPr="003357E5">
        <w:rPr>
          <w:color w:val="auto"/>
        </w:rPr>
        <w:t>". By default</w:t>
      </w:r>
      <w:r w:rsidR="00F67B58" w:rsidRPr="003357E5">
        <w:rPr>
          <w:color w:val="auto"/>
        </w:rPr>
        <w:t>,</w:t>
      </w:r>
      <w:r w:rsidRPr="003357E5">
        <w:rPr>
          <w:color w:val="auto"/>
        </w:rPr>
        <w:t xml:space="preserve"> all recordings are </w:t>
      </w:r>
      <w:r w:rsidR="00F67B58" w:rsidRPr="003357E5">
        <w:rPr>
          <w:color w:val="auto"/>
        </w:rPr>
        <w:t xml:space="preserve">saved </w:t>
      </w:r>
      <w:r w:rsidRPr="003357E5">
        <w:rPr>
          <w:color w:val="auto"/>
        </w:rPr>
        <w:t xml:space="preserve">in </w:t>
      </w:r>
      <w:r w:rsidR="008D074B" w:rsidRPr="003357E5">
        <w:rPr>
          <w:bCs/>
          <w:color w:val="auto"/>
        </w:rPr>
        <w:t xml:space="preserve">the EEG </w:t>
      </w:r>
      <w:r w:rsidR="008D074B" w:rsidRPr="003357E5">
        <w:rPr>
          <w:color w:val="auto"/>
        </w:rPr>
        <w:t>software</w:t>
      </w:r>
      <w:r w:rsidRPr="003357E5">
        <w:rPr>
          <w:color w:val="auto"/>
        </w:rPr>
        <w:t xml:space="preserve"> </w:t>
      </w:r>
      <w:r w:rsidR="008D074B" w:rsidRPr="003357E5">
        <w:rPr>
          <w:color w:val="auto"/>
        </w:rPr>
        <w:t>(</w:t>
      </w:r>
      <w:proofErr w:type="spellStart"/>
      <w:r w:rsidRPr="003357E5">
        <w:rPr>
          <w:color w:val="auto"/>
        </w:rPr>
        <w:t>NeurophysData</w:t>
      </w:r>
      <w:proofErr w:type="spellEnd"/>
      <w:r w:rsidR="008D074B" w:rsidRPr="003357E5">
        <w:rPr>
          <w:color w:val="auto"/>
        </w:rPr>
        <w:t>)</w:t>
      </w:r>
      <w:r w:rsidRPr="003357E5">
        <w:rPr>
          <w:color w:val="auto"/>
        </w:rPr>
        <w:t xml:space="preserve"> folder.</w:t>
      </w:r>
    </w:p>
    <w:p w14:paraId="75C2C72E" w14:textId="77777777" w:rsidR="004C26F9" w:rsidRPr="003357E5" w:rsidRDefault="004C26F9" w:rsidP="00BA47B4">
      <w:pPr>
        <w:pBdr>
          <w:top w:val="nil"/>
          <w:left w:val="nil"/>
          <w:bottom w:val="nil"/>
          <w:right w:val="nil"/>
          <w:between w:val="nil"/>
        </w:pBdr>
        <w:autoSpaceDE/>
        <w:autoSpaceDN/>
        <w:snapToGrid w:val="0"/>
        <w:rPr>
          <w:color w:val="auto"/>
        </w:rPr>
      </w:pPr>
    </w:p>
    <w:p w14:paraId="2489398C" w14:textId="53B0C6FD" w:rsidR="0057271B" w:rsidRPr="003357E5" w:rsidRDefault="0057271B" w:rsidP="00BA47B4">
      <w:pPr>
        <w:numPr>
          <w:ilvl w:val="1"/>
          <w:numId w:val="30"/>
        </w:numPr>
        <w:pBdr>
          <w:top w:val="nil"/>
          <w:left w:val="nil"/>
          <w:bottom w:val="nil"/>
          <w:right w:val="nil"/>
          <w:between w:val="nil"/>
        </w:pBdr>
        <w:autoSpaceDE/>
        <w:autoSpaceDN/>
        <w:snapToGrid w:val="0"/>
        <w:rPr>
          <w:color w:val="auto"/>
        </w:rPr>
      </w:pPr>
      <w:r w:rsidRPr="003357E5">
        <w:rPr>
          <w:color w:val="auto"/>
        </w:rPr>
        <w:t>Check that both data files were created</w:t>
      </w:r>
      <w:r w:rsidR="00ED12B4" w:rsidRPr="003357E5">
        <w:rPr>
          <w:color w:val="auto"/>
        </w:rPr>
        <w:t>. Record</w:t>
      </w:r>
      <w:r w:rsidR="008A7CFB" w:rsidRPr="003357E5">
        <w:rPr>
          <w:color w:val="auto"/>
        </w:rPr>
        <w:t xml:space="preserve"> </w:t>
      </w:r>
      <w:r w:rsidR="009915CE" w:rsidRPr="003357E5">
        <w:rPr>
          <w:color w:val="auto"/>
        </w:rPr>
        <w:t>the</w:t>
      </w:r>
      <w:r w:rsidRPr="003357E5">
        <w:rPr>
          <w:color w:val="auto"/>
        </w:rPr>
        <w:t xml:space="preserve"> experiment log or change </w:t>
      </w:r>
      <w:r w:rsidR="008A7CFB" w:rsidRPr="003357E5">
        <w:rPr>
          <w:color w:val="auto"/>
        </w:rPr>
        <w:t xml:space="preserve">the </w:t>
      </w:r>
      <w:r w:rsidRPr="003357E5">
        <w:rPr>
          <w:color w:val="auto"/>
        </w:rPr>
        <w:t>name to avoid confusion.</w:t>
      </w:r>
    </w:p>
    <w:p w14:paraId="7CF9A088" w14:textId="77777777" w:rsidR="0057271B" w:rsidRPr="003357E5" w:rsidRDefault="0057271B" w:rsidP="00BA47B4">
      <w:pPr>
        <w:pBdr>
          <w:top w:val="nil"/>
          <w:left w:val="nil"/>
          <w:bottom w:val="nil"/>
          <w:right w:val="nil"/>
          <w:between w:val="nil"/>
        </w:pBdr>
        <w:snapToGrid w:val="0"/>
        <w:rPr>
          <w:color w:val="auto"/>
        </w:rPr>
      </w:pPr>
    </w:p>
    <w:p w14:paraId="0F906FC7" w14:textId="421D5DA5" w:rsidR="0057271B" w:rsidRPr="003357E5" w:rsidRDefault="0057271B" w:rsidP="00BA47B4">
      <w:pPr>
        <w:numPr>
          <w:ilvl w:val="0"/>
          <w:numId w:val="30"/>
        </w:numPr>
        <w:pBdr>
          <w:top w:val="nil"/>
          <w:left w:val="nil"/>
          <w:bottom w:val="nil"/>
          <w:right w:val="nil"/>
          <w:between w:val="nil"/>
        </w:pBdr>
        <w:autoSpaceDE/>
        <w:autoSpaceDN/>
        <w:snapToGrid w:val="0"/>
        <w:rPr>
          <w:b/>
          <w:color w:val="auto"/>
        </w:rPr>
      </w:pPr>
      <w:r w:rsidRPr="003357E5">
        <w:rPr>
          <w:b/>
          <w:color w:val="auto"/>
        </w:rPr>
        <w:t xml:space="preserve">Behavioral </w:t>
      </w:r>
      <w:r w:rsidR="00E802F1">
        <w:rPr>
          <w:b/>
          <w:color w:val="auto"/>
        </w:rPr>
        <w:t>t</w:t>
      </w:r>
      <w:r w:rsidRPr="003357E5">
        <w:rPr>
          <w:b/>
          <w:color w:val="auto"/>
        </w:rPr>
        <w:t>ask and EEG signal synchronization</w:t>
      </w:r>
      <w:r w:rsidR="000E364D" w:rsidRPr="003357E5">
        <w:rPr>
          <w:b/>
          <w:color w:val="auto"/>
        </w:rPr>
        <w:t xml:space="preserve"> </w:t>
      </w:r>
    </w:p>
    <w:p w14:paraId="331CEE33" w14:textId="77777777" w:rsidR="0057271B" w:rsidRPr="003357E5" w:rsidRDefault="0057271B" w:rsidP="00BA47B4">
      <w:pPr>
        <w:pBdr>
          <w:top w:val="nil"/>
          <w:left w:val="nil"/>
          <w:bottom w:val="nil"/>
          <w:right w:val="nil"/>
          <w:between w:val="nil"/>
        </w:pBdr>
        <w:snapToGrid w:val="0"/>
        <w:rPr>
          <w:b/>
          <w:color w:val="auto"/>
        </w:rPr>
      </w:pPr>
    </w:p>
    <w:p w14:paraId="2B1147E2" w14:textId="7A5A43D4" w:rsidR="009915CE" w:rsidRPr="003357E5" w:rsidRDefault="0057271B" w:rsidP="00BA47B4">
      <w:pPr>
        <w:numPr>
          <w:ilvl w:val="1"/>
          <w:numId w:val="30"/>
        </w:numPr>
        <w:pBdr>
          <w:top w:val="nil"/>
          <w:left w:val="nil"/>
          <w:bottom w:val="nil"/>
          <w:right w:val="nil"/>
          <w:between w:val="nil"/>
        </w:pBdr>
        <w:autoSpaceDE/>
        <w:autoSpaceDN/>
        <w:snapToGrid w:val="0"/>
        <w:rPr>
          <w:bCs/>
          <w:color w:val="auto"/>
        </w:rPr>
      </w:pPr>
      <w:r w:rsidRPr="003357E5">
        <w:rPr>
          <w:bCs/>
          <w:color w:val="auto"/>
        </w:rPr>
        <w:t>Open MATLAB</w:t>
      </w:r>
      <w:r w:rsidR="00D1382C" w:rsidRPr="003357E5">
        <w:rPr>
          <w:bCs/>
          <w:color w:val="auto"/>
        </w:rPr>
        <w:t xml:space="preserve"> </w:t>
      </w:r>
      <w:r w:rsidRPr="003357E5">
        <w:rPr>
          <w:bCs/>
          <w:color w:val="auto"/>
        </w:rPr>
        <w:t xml:space="preserve">and execute </w:t>
      </w:r>
      <w:r w:rsidR="00590CF1" w:rsidRPr="003357E5">
        <w:rPr>
          <w:bCs/>
          <w:color w:val="auto"/>
        </w:rPr>
        <w:t xml:space="preserve">the </w:t>
      </w:r>
      <w:r w:rsidRPr="003357E5">
        <w:rPr>
          <w:bCs/>
          <w:color w:val="auto"/>
        </w:rPr>
        <w:t xml:space="preserve">command: convert_plx2mat. </w:t>
      </w:r>
      <w:r w:rsidR="002219B7" w:rsidRPr="003357E5">
        <w:rPr>
          <w:bCs/>
          <w:color w:val="auto"/>
        </w:rPr>
        <w:t xml:space="preserve">Such function will open a browser box. </w:t>
      </w:r>
      <w:r w:rsidR="000726A8" w:rsidRPr="000726A8">
        <w:rPr>
          <w:bCs/>
          <w:color w:val="auto"/>
        </w:rPr>
        <w:t>The converting functions are provided by the manufacturer and must be added to MATLAB’s path.</w:t>
      </w:r>
    </w:p>
    <w:p w14:paraId="0107558C" w14:textId="77777777" w:rsidR="002219B7" w:rsidRPr="003357E5" w:rsidRDefault="002219B7" w:rsidP="00BA47B4">
      <w:pPr>
        <w:pBdr>
          <w:top w:val="nil"/>
          <w:left w:val="nil"/>
          <w:bottom w:val="nil"/>
          <w:right w:val="nil"/>
          <w:between w:val="nil"/>
        </w:pBdr>
        <w:autoSpaceDE/>
        <w:autoSpaceDN/>
        <w:snapToGrid w:val="0"/>
        <w:rPr>
          <w:bCs/>
          <w:color w:val="auto"/>
        </w:rPr>
      </w:pPr>
    </w:p>
    <w:p w14:paraId="0A297D48" w14:textId="73E91911" w:rsidR="0057271B" w:rsidRPr="003357E5" w:rsidRDefault="0057271B" w:rsidP="00BA47B4">
      <w:pPr>
        <w:numPr>
          <w:ilvl w:val="1"/>
          <w:numId w:val="30"/>
        </w:numPr>
        <w:pBdr>
          <w:top w:val="nil"/>
          <w:left w:val="nil"/>
          <w:bottom w:val="nil"/>
          <w:right w:val="nil"/>
          <w:between w:val="nil"/>
        </w:pBdr>
        <w:autoSpaceDE/>
        <w:autoSpaceDN/>
        <w:snapToGrid w:val="0"/>
        <w:rPr>
          <w:bCs/>
          <w:color w:val="auto"/>
        </w:rPr>
      </w:pPr>
      <w:r w:rsidRPr="003357E5">
        <w:rPr>
          <w:bCs/>
          <w:color w:val="auto"/>
        </w:rPr>
        <w:t>Select the *.</w:t>
      </w:r>
      <w:proofErr w:type="spellStart"/>
      <w:r w:rsidRPr="003357E5">
        <w:rPr>
          <w:bCs/>
          <w:color w:val="auto"/>
        </w:rPr>
        <w:t>plx</w:t>
      </w:r>
      <w:proofErr w:type="spellEnd"/>
      <w:r w:rsidRPr="003357E5">
        <w:rPr>
          <w:bCs/>
          <w:color w:val="auto"/>
        </w:rPr>
        <w:t xml:space="preserve"> to convert and press </w:t>
      </w:r>
      <w:r w:rsidR="002219B7" w:rsidRPr="003357E5">
        <w:rPr>
          <w:bCs/>
          <w:color w:val="auto"/>
        </w:rPr>
        <w:t>“</w:t>
      </w:r>
      <w:r w:rsidRPr="003357E5">
        <w:rPr>
          <w:b/>
          <w:color w:val="auto"/>
        </w:rPr>
        <w:t>E</w:t>
      </w:r>
      <w:r w:rsidR="002219B7" w:rsidRPr="003357E5">
        <w:rPr>
          <w:b/>
          <w:color w:val="auto"/>
        </w:rPr>
        <w:t>nter</w:t>
      </w:r>
      <w:r w:rsidR="002219B7" w:rsidRPr="003357E5">
        <w:rPr>
          <w:bCs/>
          <w:color w:val="auto"/>
        </w:rPr>
        <w:t>”</w:t>
      </w:r>
      <w:r w:rsidRPr="003357E5">
        <w:rPr>
          <w:b/>
          <w:color w:val="auto"/>
        </w:rPr>
        <w:t xml:space="preserve"> </w:t>
      </w:r>
      <w:r w:rsidRPr="003357E5">
        <w:rPr>
          <w:bCs/>
          <w:color w:val="auto"/>
        </w:rPr>
        <w:t>on MATLAB</w:t>
      </w:r>
      <w:r w:rsidR="005036B4" w:rsidRPr="003357E5">
        <w:rPr>
          <w:bCs/>
          <w:color w:val="auto"/>
        </w:rPr>
        <w:t>’</w:t>
      </w:r>
      <w:r w:rsidRPr="003357E5">
        <w:rPr>
          <w:bCs/>
          <w:color w:val="auto"/>
        </w:rPr>
        <w:t xml:space="preserve">s command line to convert it </w:t>
      </w:r>
      <w:r w:rsidR="00404502" w:rsidRPr="003357E5">
        <w:rPr>
          <w:bCs/>
          <w:color w:val="auto"/>
        </w:rPr>
        <w:t xml:space="preserve">to </w:t>
      </w:r>
      <w:r w:rsidRPr="003357E5">
        <w:rPr>
          <w:bCs/>
          <w:color w:val="auto"/>
        </w:rPr>
        <w:t>default parameters.</w:t>
      </w:r>
    </w:p>
    <w:p w14:paraId="17BF6BA6" w14:textId="77777777" w:rsidR="004C26F9" w:rsidRPr="003357E5" w:rsidRDefault="004C26F9" w:rsidP="00BA47B4">
      <w:pPr>
        <w:pBdr>
          <w:top w:val="nil"/>
          <w:left w:val="nil"/>
          <w:bottom w:val="nil"/>
          <w:right w:val="nil"/>
          <w:between w:val="nil"/>
        </w:pBdr>
        <w:autoSpaceDE/>
        <w:autoSpaceDN/>
        <w:snapToGrid w:val="0"/>
        <w:rPr>
          <w:bCs/>
          <w:color w:val="auto"/>
        </w:rPr>
      </w:pPr>
    </w:p>
    <w:p w14:paraId="74B7F983" w14:textId="6C1A626C" w:rsidR="0057271B" w:rsidRPr="003357E5" w:rsidRDefault="0057271B" w:rsidP="00BA47B4">
      <w:pPr>
        <w:numPr>
          <w:ilvl w:val="1"/>
          <w:numId w:val="30"/>
        </w:numPr>
        <w:pBdr>
          <w:top w:val="nil"/>
          <w:left w:val="nil"/>
          <w:bottom w:val="nil"/>
          <w:right w:val="nil"/>
          <w:between w:val="nil"/>
        </w:pBdr>
        <w:autoSpaceDE/>
        <w:autoSpaceDN/>
        <w:snapToGrid w:val="0"/>
        <w:rPr>
          <w:bCs/>
          <w:color w:val="auto"/>
        </w:rPr>
      </w:pPr>
      <w:r w:rsidRPr="003357E5">
        <w:rPr>
          <w:bCs/>
          <w:color w:val="auto"/>
        </w:rPr>
        <w:lastRenderedPageBreak/>
        <w:t xml:space="preserve">Open </w:t>
      </w:r>
      <w:r w:rsidR="00325FA8" w:rsidRPr="003357E5">
        <w:rPr>
          <w:bCs/>
          <w:color w:val="auto"/>
        </w:rPr>
        <w:t>the BTS</w:t>
      </w:r>
      <w:r w:rsidRPr="003357E5">
        <w:rPr>
          <w:bCs/>
          <w:color w:val="auto"/>
        </w:rPr>
        <w:t xml:space="preserve"> experimentation file and go to “</w:t>
      </w:r>
      <w:r w:rsidRPr="003357E5">
        <w:rPr>
          <w:b/>
          <w:color w:val="auto"/>
        </w:rPr>
        <w:t>Protocol</w:t>
      </w:r>
      <w:r w:rsidR="005E741B" w:rsidRPr="003357E5">
        <w:rPr>
          <w:bCs/>
          <w:color w:val="auto"/>
        </w:rPr>
        <w:t>.”</w:t>
      </w:r>
      <w:r w:rsidRPr="003357E5">
        <w:rPr>
          <w:bCs/>
          <w:color w:val="auto"/>
        </w:rPr>
        <w:t xml:space="preserve"> </w:t>
      </w:r>
      <w:r w:rsidR="00404502" w:rsidRPr="003357E5">
        <w:rPr>
          <w:bCs/>
          <w:color w:val="auto"/>
        </w:rPr>
        <w:t xml:space="preserve">Click on the option </w:t>
      </w:r>
      <w:r w:rsidRPr="003357E5">
        <w:rPr>
          <w:bCs/>
          <w:color w:val="auto"/>
        </w:rPr>
        <w:t>“</w:t>
      </w:r>
      <w:r w:rsidRPr="003357E5">
        <w:rPr>
          <w:b/>
          <w:color w:val="auto"/>
        </w:rPr>
        <w:t>Results, reports and data</w:t>
      </w:r>
      <w:r w:rsidRPr="003357E5">
        <w:rPr>
          <w:bCs/>
          <w:color w:val="auto"/>
        </w:rPr>
        <w:t xml:space="preserve">” select all the events of both objects and </w:t>
      </w:r>
      <w:r w:rsidR="00ED12B4" w:rsidRPr="003357E5">
        <w:rPr>
          <w:bCs/>
          <w:color w:val="auto"/>
        </w:rPr>
        <w:t xml:space="preserve">click </w:t>
      </w:r>
      <w:r w:rsidRPr="003357E5">
        <w:rPr>
          <w:bCs/>
          <w:color w:val="auto"/>
        </w:rPr>
        <w:t>on “Choose the time format for the report</w:t>
      </w:r>
      <w:r w:rsidR="009A0615" w:rsidRPr="003357E5">
        <w:rPr>
          <w:bCs/>
          <w:color w:val="auto"/>
        </w:rPr>
        <w:t>,”</w:t>
      </w:r>
      <w:r w:rsidRPr="003357E5">
        <w:rPr>
          <w:bCs/>
          <w:color w:val="auto"/>
        </w:rPr>
        <w:t xml:space="preserve"> select </w:t>
      </w:r>
      <w:r w:rsidR="00404502" w:rsidRPr="003357E5">
        <w:rPr>
          <w:bCs/>
          <w:color w:val="auto"/>
        </w:rPr>
        <w:t xml:space="preserve">the </w:t>
      </w:r>
      <w:r w:rsidRPr="003357E5">
        <w:rPr>
          <w:bCs/>
          <w:color w:val="auto"/>
        </w:rPr>
        <w:t xml:space="preserve">third option: “Show events times as real-time in </w:t>
      </w:r>
      <w:proofErr w:type="spellStart"/>
      <w:r w:rsidRPr="003357E5">
        <w:rPr>
          <w:bCs/>
          <w:color w:val="auto"/>
        </w:rPr>
        <w:t>HH:MM:SS.sss</w:t>
      </w:r>
      <w:proofErr w:type="spellEnd"/>
      <w:r w:rsidRPr="003357E5">
        <w:rPr>
          <w:bCs/>
          <w:color w:val="auto"/>
        </w:rPr>
        <w:t xml:space="preserve"> - for example 13:20:14.791</w:t>
      </w:r>
      <w:r w:rsidR="005E741B" w:rsidRPr="003357E5">
        <w:rPr>
          <w:bCs/>
          <w:color w:val="auto"/>
        </w:rPr>
        <w:t>.”</w:t>
      </w:r>
      <w:r w:rsidRPr="003357E5">
        <w:rPr>
          <w:bCs/>
          <w:color w:val="auto"/>
        </w:rPr>
        <w:t xml:space="preserve"> </w:t>
      </w:r>
    </w:p>
    <w:p w14:paraId="3F3213C3" w14:textId="77777777" w:rsidR="004C26F9" w:rsidRPr="003357E5" w:rsidRDefault="004C26F9" w:rsidP="00BA47B4">
      <w:pPr>
        <w:pBdr>
          <w:top w:val="nil"/>
          <w:left w:val="nil"/>
          <w:bottom w:val="nil"/>
          <w:right w:val="nil"/>
          <w:between w:val="nil"/>
        </w:pBdr>
        <w:autoSpaceDE/>
        <w:autoSpaceDN/>
        <w:snapToGrid w:val="0"/>
        <w:rPr>
          <w:bCs/>
          <w:color w:val="auto"/>
        </w:rPr>
      </w:pPr>
    </w:p>
    <w:p w14:paraId="50EC05EF" w14:textId="65258D27" w:rsidR="0057271B" w:rsidRPr="003357E5" w:rsidRDefault="0057271B" w:rsidP="00BA47B4">
      <w:pPr>
        <w:numPr>
          <w:ilvl w:val="1"/>
          <w:numId w:val="30"/>
        </w:numPr>
        <w:pBdr>
          <w:top w:val="nil"/>
          <w:left w:val="nil"/>
          <w:bottom w:val="nil"/>
          <w:right w:val="nil"/>
          <w:between w:val="nil"/>
        </w:pBdr>
        <w:autoSpaceDE/>
        <w:autoSpaceDN/>
        <w:snapToGrid w:val="0"/>
        <w:rPr>
          <w:bCs/>
          <w:color w:val="auto"/>
        </w:rPr>
      </w:pPr>
      <w:r w:rsidRPr="003357E5">
        <w:rPr>
          <w:bCs/>
          <w:color w:val="auto"/>
        </w:rPr>
        <w:t xml:space="preserve"> Now go to “</w:t>
      </w:r>
      <w:r w:rsidRPr="003357E5">
        <w:rPr>
          <w:b/>
          <w:color w:val="auto"/>
        </w:rPr>
        <w:t>File</w:t>
      </w:r>
      <w:r w:rsidRPr="003357E5">
        <w:rPr>
          <w:bCs/>
          <w:color w:val="auto"/>
        </w:rPr>
        <w:t>” and click on “</w:t>
      </w:r>
      <w:r w:rsidRPr="003357E5">
        <w:rPr>
          <w:b/>
          <w:color w:val="auto"/>
        </w:rPr>
        <w:t>Export</w:t>
      </w:r>
      <w:r w:rsidRPr="003357E5">
        <w:rPr>
          <w:bCs/>
          <w:color w:val="auto"/>
        </w:rPr>
        <w:t>” and “</w:t>
      </w:r>
      <w:r w:rsidRPr="003357E5">
        <w:rPr>
          <w:b/>
          <w:color w:val="auto"/>
        </w:rPr>
        <w:t>Export experiment as XML</w:t>
      </w:r>
      <w:r w:rsidR="009A0615" w:rsidRPr="003357E5">
        <w:rPr>
          <w:bCs/>
          <w:color w:val="auto"/>
        </w:rPr>
        <w:t>,”</w:t>
      </w:r>
      <w:r w:rsidRPr="003357E5">
        <w:rPr>
          <w:bCs/>
          <w:color w:val="auto"/>
        </w:rPr>
        <w:t xml:space="preserve"> check “</w:t>
      </w:r>
      <w:r w:rsidRPr="003357E5">
        <w:rPr>
          <w:b/>
          <w:color w:val="auto"/>
        </w:rPr>
        <w:t>Date and time of the test</w:t>
      </w:r>
      <w:r w:rsidR="009A0615" w:rsidRPr="003357E5">
        <w:rPr>
          <w:bCs/>
          <w:color w:val="auto"/>
        </w:rPr>
        <w:t>,”</w:t>
      </w:r>
      <w:r w:rsidRPr="003357E5">
        <w:rPr>
          <w:bCs/>
          <w:color w:val="auto"/>
        </w:rPr>
        <w:t xml:space="preserve"> </w:t>
      </w:r>
      <w:r w:rsidR="00404502" w:rsidRPr="003357E5">
        <w:rPr>
          <w:bCs/>
          <w:color w:val="auto"/>
        </w:rPr>
        <w:t xml:space="preserve">finally </w:t>
      </w:r>
      <w:r w:rsidRPr="003357E5">
        <w:rPr>
          <w:bCs/>
          <w:color w:val="auto"/>
        </w:rPr>
        <w:t>click</w:t>
      </w:r>
      <w:r w:rsidR="004C2E48" w:rsidRPr="003357E5">
        <w:rPr>
          <w:bCs/>
          <w:color w:val="auto"/>
        </w:rPr>
        <w:t xml:space="preserve"> on</w:t>
      </w:r>
      <w:r w:rsidRPr="003357E5">
        <w:rPr>
          <w:bCs/>
          <w:color w:val="auto"/>
        </w:rPr>
        <w:t xml:space="preserve"> “</w:t>
      </w:r>
      <w:r w:rsidRPr="003357E5">
        <w:rPr>
          <w:b/>
          <w:color w:val="auto"/>
        </w:rPr>
        <w:t>Create XML</w:t>
      </w:r>
      <w:r w:rsidR="005E741B" w:rsidRPr="003357E5">
        <w:rPr>
          <w:bCs/>
          <w:color w:val="auto"/>
        </w:rPr>
        <w:t>.”</w:t>
      </w:r>
    </w:p>
    <w:p w14:paraId="146B31C6" w14:textId="77777777" w:rsidR="004C26F9" w:rsidRPr="003357E5" w:rsidRDefault="004C26F9" w:rsidP="00BA47B4">
      <w:pPr>
        <w:pBdr>
          <w:top w:val="nil"/>
          <w:left w:val="nil"/>
          <w:bottom w:val="nil"/>
          <w:right w:val="nil"/>
          <w:between w:val="nil"/>
        </w:pBdr>
        <w:autoSpaceDE/>
        <w:autoSpaceDN/>
        <w:snapToGrid w:val="0"/>
        <w:rPr>
          <w:bCs/>
          <w:color w:val="auto"/>
        </w:rPr>
      </w:pPr>
    </w:p>
    <w:p w14:paraId="54F58FAD" w14:textId="4F8E0348" w:rsidR="00590CF1" w:rsidRPr="003357E5" w:rsidRDefault="0057271B" w:rsidP="00BA47B4">
      <w:pPr>
        <w:numPr>
          <w:ilvl w:val="1"/>
          <w:numId w:val="30"/>
        </w:numPr>
        <w:pBdr>
          <w:top w:val="nil"/>
          <w:left w:val="nil"/>
          <w:bottom w:val="nil"/>
          <w:right w:val="nil"/>
          <w:between w:val="nil"/>
        </w:pBdr>
        <w:autoSpaceDE/>
        <w:autoSpaceDN/>
        <w:snapToGrid w:val="0"/>
        <w:rPr>
          <w:bCs/>
          <w:color w:val="auto"/>
        </w:rPr>
      </w:pPr>
      <w:r w:rsidRPr="003357E5">
        <w:rPr>
          <w:bCs/>
          <w:color w:val="auto"/>
        </w:rPr>
        <w:t>Go to “</w:t>
      </w:r>
      <w:r w:rsidRPr="003357E5">
        <w:rPr>
          <w:b/>
          <w:color w:val="auto"/>
        </w:rPr>
        <w:t>Export test data</w:t>
      </w:r>
      <w:r w:rsidRPr="003357E5">
        <w:rPr>
          <w:bCs/>
          <w:color w:val="auto"/>
        </w:rPr>
        <w:t>” and click on “</w:t>
      </w:r>
      <w:r w:rsidRPr="003357E5">
        <w:rPr>
          <w:b/>
          <w:color w:val="auto"/>
        </w:rPr>
        <w:t>Save Data</w:t>
      </w:r>
      <w:r w:rsidR="005E741B" w:rsidRPr="003357E5">
        <w:rPr>
          <w:bCs/>
          <w:color w:val="auto"/>
        </w:rPr>
        <w:t>.”</w:t>
      </w:r>
      <w:r w:rsidRPr="003357E5">
        <w:rPr>
          <w:bCs/>
          <w:color w:val="auto"/>
        </w:rPr>
        <w:t xml:space="preserve"> </w:t>
      </w:r>
      <w:r w:rsidR="00590CF1" w:rsidRPr="003357E5">
        <w:rPr>
          <w:bCs/>
          <w:color w:val="auto"/>
        </w:rPr>
        <w:t>A .csv file with events times will be created.</w:t>
      </w:r>
    </w:p>
    <w:p w14:paraId="4A5E03E6" w14:textId="77777777" w:rsidR="004C26F9" w:rsidRPr="003357E5" w:rsidRDefault="004C26F9" w:rsidP="00BA47B4">
      <w:pPr>
        <w:pBdr>
          <w:top w:val="nil"/>
          <w:left w:val="nil"/>
          <w:bottom w:val="nil"/>
          <w:right w:val="nil"/>
          <w:between w:val="nil"/>
        </w:pBdr>
        <w:autoSpaceDE/>
        <w:autoSpaceDN/>
        <w:snapToGrid w:val="0"/>
        <w:rPr>
          <w:bCs/>
          <w:color w:val="auto"/>
        </w:rPr>
      </w:pPr>
    </w:p>
    <w:p w14:paraId="389DFF9A" w14:textId="06F9E5C5" w:rsidR="0057271B" w:rsidRPr="003357E5" w:rsidRDefault="0057271B" w:rsidP="00BA47B4">
      <w:pPr>
        <w:numPr>
          <w:ilvl w:val="1"/>
          <w:numId w:val="30"/>
        </w:numPr>
        <w:pBdr>
          <w:top w:val="nil"/>
          <w:left w:val="nil"/>
          <w:bottom w:val="nil"/>
          <w:right w:val="nil"/>
          <w:between w:val="nil"/>
        </w:pBdr>
        <w:autoSpaceDE/>
        <w:autoSpaceDN/>
        <w:snapToGrid w:val="0"/>
        <w:rPr>
          <w:bCs/>
          <w:color w:val="auto"/>
        </w:rPr>
      </w:pPr>
      <w:r w:rsidRPr="003357E5">
        <w:rPr>
          <w:bCs/>
          <w:color w:val="auto"/>
        </w:rPr>
        <w:t>Repeat steps 9.1 to 9.5 for each file. In our case</w:t>
      </w:r>
      <w:r w:rsidR="00404502" w:rsidRPr="003357E5">
        <w:rPr>
          <w:bCs/>
          <w:color w:val="auto"/>
        </w:rPr>
        <w:t>,</w:t>
      </w:r>
      <w:r w:rsidRPr="003357E5">
        <w:rPr>
          <w:bCs/>
          <w:color w:val="auto"/>
        </w:rPr>
        <w:t xml:space="preserve"> the three experiments were: ACQ, STM</w:t>
      </w:r>
      <w:r w:rsidR="00D90CD8" w:rsidRPr="003357E5">
        <w:rPr>
          <w:bCs/>
          <w:color w:val="auto"/>
        </w:rPr>
        <w:t>,</w:t>
      </w:r>
      <w:r w:rsidRPr="003357E5">
        <w:rPr>
          <w:bCs/>
          <w:color w:val="auto"/>
        </w:rPr>
        <w:t xml:space="preserve"> and LTM. </w:t>
      </w:r>
    </w:p>
    <w:p w14:paraId="4DD93D55" w14:textId="77777777" w:rsidR="004C26F9" w:rsidRPr="003357E5" w:rsidRDefault="004C26F9" w:rsidP="00BA47B4">
      <w:pPr>
        <w:pBdr>
          <w:top w:val="nil"/>
          <w:left w:val="nil"/>
          <w:bottom w:val="nil"/>
          <w:right w:val="nil"/>
          <w:between w:val="nil"/>
        </w:pBdr>
        <w:autoSpaceDE/>
        <w:autoSpaceDN/>
        <w:snapToGrid w:val="0"/>
        <w:rPr>
          <w:bCs/>
          <w:color w:val="auto"/>
        </w:rPr>
      </w:pPr>
    </w:p>
    <w:p w14:paraId="20639BBA" w14:textId="1620D3C3" w:rsidR="0057271B" w:rsidRPr="003357E5" w:rsidRDefault="0057271B" w:rsidP="00BA47B4">
      <w:pPr>
        <w:numPr>
          <w:ilvl w:val="1"/>
          <w:numId w:val="30"/>
        </w:numPr>
        <w:pBdr>
          <w:top w:val="nil"/>
          <w:left w:val="nil"/>
          <w:bottom w:val="nil"/>
          <w:right w:val="nil"/>
          <w:between w:val="nil"/>
        </w:pBdr>
        <w:autoSpaceDE/>
        <w:autoSpaceDN/>
        <w:snapToGrid w:val="0"/>
        <w:rPr>
          <w:bCs/>
          <w:color w:val="auto"/>
        </w:rPr>
      </w:pPr>
      <w:r w:rsidRPr="003357E5">
        <w:rPr>
          <w:bCs/>
          <w:color w:val="auto"/>
        </w:rPr>
        <w:t>Once th</w:t>
      </w:r>
      <w:r w:rsidR="002219B7" w:rsidRPr="003357E5">
        <w:rPr>
          <w:bCs/>
          <w:color w:val="auto"/>
        </w:rPr>
        <w:t>e</w:t>
      </w:r>
      <w:r w:rsidRPr="003357E5">
        <w:rPr>
          <w:bCs/>
          <w:color w:val="auto"/>
        </w:rPr>
        <w:t xml:space="preserve"> EEG and behavior files </w:t>
      </w:r>
      <w:r w:rsidR="002219B7" w:rsidRPr="003357E5">
        <w:rPr>
          <w:bCs/>
          <w:color w:val="auto"/>
        </w:rPr>
        <w:t>a</w:t>
      </w:r>
      <w:r w:rsidRPr="003357E5">
        <w:rPr>
          <w:bCs/>
          <w:color w:val="auto"/>
        </w:rPr>
        <w:t xml:space="preserve">re converted, collect them on a single folder. The folder must have six files, the three </w:t>
      </w:r>
      <w:r w:rsidR="00D0375B" w:rsidRPr="003357E5">
        <w:rPr>
          <w:bCs/>
          <w:color w:val="auto"/>
        </w:rPr>
        <w:t>.</w:t>
      </w:r>
      <w:r w:rsidRPr="003357E5">
        <w:rPr>
          <w:bCs/>
          <w:color w:val="auto"/>
        </w:rPr>
        <w:t>mat files</w:t>
      </w:r>
      <w:r w:rsidR="009D6E36" w:rsidRPr="003357E5">
        <w:rPr>
          <w:bCs/>
          <w:color w:val="auto"/>
        </w:rPr>
        <w:t>,</w:t>
      </w:r>
      <w:r w:rsidRPr="003357E5">
        <w:rPr>
          <w:bCs/>
          <w:color w:val="auto"/>
        </w:rPr>
        <w:t xml:space="preserve"> and </w:t>
      </w:r>
      <w:r w:rsidR="00D1382C" w:rsidRPr="003357E5">
        <w:rPr>
          <w:bCs/>
          <w:color w:val="auto"/>
        </w:rPr>
        <w:t xml:space="preserve">three </w:t>
      </w:r>
      <w:r w:rsidR="00210320" w:rsidRPr="003357E5">
        <w:rPr>
          <w:bCs/>
          <w:color w:val="auto"/>
        </w:rPr>
        <w:t>.</w:t>
      </w:r>
      <w:r w:rsidRPr="003357E5">
        <w:rPr>
          <w:bCs/>
          <w:color w:val="auto"/>
        </w:rPr>
        <w:t>csv</w:t>
      </w:r>
      <w:r w:rsidR="00210320" w:rsidRPr="003357E5">
        <w:rPr>
          <w:bCs/>
          <w:color w:val="auto"/>
        </w:rPr>
        <w:t>,</w:t>
      </w:r>
      <w:r w:rsidRPr="003357E5">
        <w:rPr>
          <w:bCs/>
          <w:color w:val="auto"/>
        </w:rPr>
        <w:t xml:space="preserve"> respectively. In our case</w:t>
      </w:r>
      <w:r w:rsidR="00D0375B" w:rsidRPr="003357E5">
        <w:rPr>
          <w:bCs/>
          <w:color w:val="auto"/>
        </w:rPr>
        <w:t>,</w:t>
      </w:r>
      <w:r w:rsidRPr="003357E5">
        <w:rPr>
          <w:bCs/>
          <w:color w:val="auto"/>
        </w:rPr>
        <w:t xml:space="preserve"> files were called: PID_01_ACQ_N.mat, PID_02_STM_N.mat, PID_03_LTM_N.mat, PID_01_ACQ_M.csv, PID_02_STM_M.csv and PID_03_LTM_M.csv. ID refers to an animal</w:t>
      </w:r>
      <w:r w:rsidR="005036B4" w:rsidRPr="003357E5">
        <w:rPr>
          <w:bCs/>
          <w:color w:val="auto"/>
        </w:rPr>
        <w:t>’</w:t>
      </w:r>
      <w:r w:rsidRPr="003357E5">
        <w:rPr>
          <w:bCs/>
          <w:color w:val="auto"/>
        </w:rPr>
        <w:t>s identification number.</w:t>
      </w:r>
    </w:p>
    <w:p w14:paraId="6E686886" w14:textId="77777777" w:rsidR="004C26F9" w:rsidRPr="003357E5" w:rsidRDefault="004C26F9" w:rsidP="00BA47B4">
      <w:pPr>
        <w:pBdr>
          <w:top w:val="nil"/>
          <w:left w:val="nil"/>
          <w:bottom w:val="nil"/>
          <w:right w:val="nil"/>
          <w:between w:val="nil"/>
        </w:pBdr>
        <w:autoSpaceDE/>
        <w:autoSpaceDN/>
        <w:snapToGrid w:val="0"/>
        <w:rPr>
          <w:bCs/>
          <w:color w:val="auto"/>
        </w:rPr>
      </w:pPr>
    </w:p>
    <w:p w14:paraId="2859EDD0" w14:textId="04689F88" w:rsidR="0057271B" w:rsidRPr="003357E5" w:rsidRDefault="0057271B" w:rsidP="00BA47B4">
      <w:pPr>
        <w:numPr>
          <w:ilvl w:val="1"/>
          <w:numId w:val="30"/>
        </w:numPr>
        <w:pBdr>
          <w:top w:val="nil"/>
          <w:left w:val="nil"/>
          <w:bottom w:val="nil"/>
          <w:right w:val="nil"/>
          <w:between w:val="nil"/>
        </w:pBdr>
        <w:autoSpaceDE/>
        <w:autoSpaceDN/>
        <w:snapToGrid w:val="0"/>
        <w:rPr>
          <w:bCs/>
          <w:color w:val="auto"/>
        </w:rPr>
      </w:pPr>
      <w:r w:rsidRPr="003357E5">
        <w:rPr>
          <w:bCs/>
          <w:color w:val="auto"/>
        </w:rPr>
        <w:t>Open “</w:t>
      </w:r>
      <w:proofErr w:type="spellStart"/>
      <w:r w:rsidRPr="003357E5">
        <w:rPr>
          <w:bCs/>
          <w:color w:val="auto"/>
        </w:rPr>
        <w:t>procesa_sujeto.m</w:t>
      </w:r>
      <w:proofErr w:type="spellEnd"/>
      <w:r w:rsidRPr="003357E5">
        <w:rPr>
          <w:bCs/>
          <w:color w:val="auto"/>
        </w:rPr>
        <w:t>” function using MATLAB, and adjust the second line to the animal</w:t>
      </w:r>
      <w:r w:rsidR="005036B4" w:rsidRPr="003357E5">
        <w:rPr>
          <w:bCs/>
          <w:color w:val="auto"/>
        </w:rPr>
        <w:t>’</w:t>
      </w:r>
      <w:r w:rsidRPr="003357E5">
        <w:rPr>
          <w:bCs/>
          <w:color w:val="auto"/>
        </w:rPr>
        <w:t>s ID.</w:t>
      </w:r>
    </w:p>
    <w:p w14:paraId="4247893C" w14:textId="77777777" w:rsidR="004C26F9" w:rsidRPr="003357E5" w:rsidRDefault="004C26F9" w:rsidP="00BA47B4">
      <w:pPr>
        <w:pBdr>
          <w:top w:val="nil"/>
          <w:left w:val="nil"/>
          <w:bottom w:val="nil"/>
          <w:right w:val="nil"/>
          <w:between w:val="nil"/>
        </w:pBdr>
        <w:autoSpaceDE/>
        <w:autoSpaceDN/>
        <w:snapToGrid w:val="0"/>
        <w:rPr>
          <w:bCs/>
          <w:color w:val="auto"/>
        </w:rPr>
      </w:pPr>
    </w:p>
    <w:p w14:paraId="008DC0BE" w14:textId="6DF10547" w:rsidR="00BB1B9F" w:rsidRPr="003357E5" w:rsidRDefault="0057271B" w:rsidP="00BA47B4">
      <w:pPr>
        <w:numPr>
          <w:ilvl w:val="1"/>
          <w:numId w:val="30"/>
        </w:numPr>
        <w:pBdr>
          <w:top w:val="nil"/>
          <w:left w:val="nil"/>
          <w:bottom w:val="nil"/>
          <w:right w:val="nil"/>
          <w:between w:val="nil"/>
        </w:pBdr>
        <w:autoSpaceDE/>
        <w:autoSpaceDN/>
        <w:snapToGrid w:val="0"/>
        <w:rPr>
          <w:bCs/>
          <w:color w:val="auto"/>
        </w:rPr>
      </w:pPr>
      <w:r w:rsidRPr="003357E5">
        <w:rPr>
          <w:bCs/>
          <w:color w:val="auto"/>
        </w:rPr>
        <w:t>Now move MATLAB to such folder and execute: “</w:t>
      </w:r>
      <w:proofErr w:type="spellStart"/>
      <w:r w:rsidRPr="003357E5">
        <w:rPr>
          <w:bCs/>
          <w:color w:val="auto"/>
        </w:rPr>
        <w:t>procesa_sujeto</w:t>
      </w:r>
      <w:proofErr w:type="spellEnd"/>
      <w:r w:rsidRPr="003357E5">
        <w:rPr>
          <w:bCs/>
          <w:color w:val="auto"/>
        </w:rPr>
        <w:t xml:space="preserve">” </w:t>
      </w:r>
      <w:r w:rsidR="003B6404" w:rsidRPr="003357E5">
        <w:rPr>
          <w:bCs/>
          <w:color w:val="auto"/>
        </w:rPr>
        <w:t xml:space="preserve">to </w:t>
      </w:r>
      <w:r w:rsidRPr="003357E5">
        <w:rPr>
          <w:bCs/>
          <w:color w:val="auto"/>
        </w:rPr>
        <w:t xml:space="preserve">create </w:t>
      </w:r>
      <w:r w:rsidR="00717623" w:rsidRPr="67067FE7">
        <w:rPr>
          <w:color w:val="auto"/>
        </w:rPr>
        <w:t>figures of</w:t>
      </w:r>
      <w:r w:rsidRPr="003357E5">
        <w:rPr>
          <w:bCs/>
          <w:color w:val="auto"/>
        </w:rPr>
        <w:t xml:space="preserve"> alpha and beta relative</w:t>
      </w:r>
      <w:r w:rsidR="00717623">
        <w:rPr>
          <w:bCs/>
          <w:color w:val="auto"/>
        </w:rPr>
        <w:t xml:space="preserve"> band</w:t>
      </w:r>
      <w:r w:rsidRPr="003357E5">
        <w:rPr>
          <w:bCs/>
          <w:color w:val="auto"/>
        </w:rPr>
        <w:t xml:space="preserve"> </w:t>
      </w:r>
      <w:r w:rsidR="003B6404" w:rsidRPr="003357E5">
        <w:rPr>
          <w:bCs/>
          <w:color w:val="auto"/>
        </w:rPr>
        <w:t xml:space="preserve">to </w:t>
      </w:r>
      <w:r w:rsidRPr="003357E5">
        <w:rPr>
          <w:bCs/>
          <w:color w:val="auto"/>
        </w:rPr>
        <w:t>power associated with objects recognition on ACQ, STM and LTM stages</w:t>
      </w:r>
      <w:r w:rsidR="00BB1B9F" w:rsidRPr="003357E5">
        <w:rPr>
          <w:bCs/>
          <w:color w:val="auto"/>
        </w:rPr>
        <w:t>.</w:t>
      </w:r>
    </w:p>
    <w:p w14:paraId="4B8B2434" w14:textId="77777777" w:rsidR="00BB1B9F" w:rsidRPr="003357E5" w:rsidRDefault="00BB1B9F" w:rsidP="00BA47B4">
      <w:pPr>
        <w:pStyle w:val="ListParagraph"/>
        <w:ind w:left="0"/>
        <w:rPr>
          <w:bCs/>
          <w:color w:val="auto"/>
        </w:rPr>
      </w:pPr>
    </w:p>
    <w:p w14:paraId="235CF8CA" w14:textId="30034BF9" w:rsidR="00BB1B9F" w:rsidRPr="00D036DB" w:rsidRDefault="00BB1B9F" w:rsidP="00BA47B4">
      <w:pPr>
        <w:pBdr>
          <w:top w:val="nil"/>
          <w:left w:val="nil"/>
          <w:bottom w:val="nil"/>
          <w:right w:val="nil"/>
          <w:between w:val="nil"/>
        </w:pBdr>
        <w:autoSpaceDE/>
        <w:autoSpaceDN/>
        <w:snapToGrid w:val="0"/>
        <w:rPr>
          <w:color w:val="auto"/>
        </w:rPr>
      </w:pPr>
      <w:r w:rsidRPr="003357E5">
        <w:rPr>
          <w:color w:val="auto"/>
        </w:rPr>
        <w:t>NOTE: “</w:t>
      </w:r>
      <w:proofErr w:type="spellStart"/>
      <w:r w:rsidRPr="003357E5">
        <w:rPr>
          <w:color w:val="auto"/>
        </w:rPr>
        <w:t>procesa_sujeto</w:t>
      </w:r>
      <w:proofErr w:type="spellEnd"/>
      <w:r w:rsidRPr="003357E5">
        <w:rPr>
          <w:color w:val="auto"/>
        </w:rPr>
        <w:t xml:space="preserve">” is a function that executes/runs several signal processing analyses. These analyses are summarized </w:t>
      </w:r>
      <w:r w:rsidR="00C9011B" w:rsidRPr="003357E5">
        <w:rPr>
          <w:color w:val="auto"/>
        </w:rPr>
        <w:t>as follows in steps 9.10 to 9.15.</w:t>
      </w:r>
    </w:p>
    <w:p w14:paraId="0D314B96" w14:textId="050C5414" w:rsidR="00BB1B9F" w:rsidRPr="003357E5" w:rsidRDefault="00BB1B9F" w:rsidP="00BA47B4">
      <w:pPr>
        <w:pBdr>
          <w:top w:val="nil"/>
          <w:left w:val="nil"/>
          <w:bottom w:val="nil"/>
          <w:right w:val="nil"/>
          <w:between w:val="nil"/>
        </w:pBdr>
        <w:autoSpaceDE/>
        <w:autoSpaceDN/>
        <w:snapToGrid w:val="0"/>
        <w:rPr>
          <w:bCs/>
          <w:color w:val="auto"/>
        </w:rPr>
      </w:pPr>
      <w:r w:rsidRPr="003357E5">
        <w:rPr>
          <w:bCs/>
          <w:color w:val="auto"/>
        </w:rPr>
        <w:t xml:space="preserve"> </w:t>
      </w:r>
    </w:p>
    <w:p w14:paraId="6C59F28E" w14:textId="36B0B94C" w:rsidR="00BB1B9F" w:rsidRPr="003357E5" w:rsidRDefault="00BB1B9F" w:rsidP="00BA47B4">
      <w:pPr>
        <w:numPr>
          <w:ilvl w:val="1"/>
          <w:numId w:val="30"/>
        </w:numPr>
        <w:pBdr>
          <w:top w:val="nil"/>
          <w:left w:val="nil"/>
          <w:bottom w:val="nil"/>
          <w:right w:val="nil"/>
          <w:between w:val="nil"/>
        </w:pBdr>
        <w:autoSpaceDE/>
        <w:autoSpaceDN/>
        <w:snapToGrid w:val="0"/>
        <w:rPr>
          <w:color w:val="auto"/>
        </w:rPr>
      </w:pPr>
      <w:r w:rsidRPr="003357E5">
        <w:rPr>
          <w:color w:val="auto"/>
        </w:rPr>
        <w:t xml:space="preserve">Filter Each EEG signal with a 4th order </w:t>
      </w:r>
      <w:r w:rsidR="001D71C1" w:rsidRPr="001D71C1">
        <w:rPr>
          <w:color w:val="auto"/>
        </w:rPr>
        <w:t xml:space="preserve">Butterworth bandpass </w:t>
      </w:r>
      <w:r w:rsidRPr="003357E5">
        <w:rPr>
          <w:color w:val="auto"/>
        </w:rPr>
        <w:t>filter at [5-40] Hz, using phase correction.</w:t>
      </w:r>
    </w:p>
    <w:p w14:paraId="4F45532D" w14:textId="77777777" w:rsidR="00BB1B9F" w:rsidRDefault="00BB1B9F" w:rsidP="00BA47B4">
      <w:pPr>
        <w:pBdr>
          <w:top w:val="nil"/>
          <w:left w:val="nil"/>
          <w:bottom w:val="nil"/>
          <w:right w:val="nil"/>
          <w:between w:val="nil"/>
        </w:pBdr>
        <w:autoSpaceDE/>
        <w:autoSpaceDN/>
        <w:snapToGrid w:val="0"/>
        <w:rPr>
          <w:color w:val="auto"/>
        </w:rPr>
      </w:pPr>
    </w:p>
    <w:p w14:paraId="2AF0C9ED" w14:textId="56A8558E" w:rsidR="00BB1B9F" w:rsidRDefault="00BB1B9F" w:rsidP="00BA47B4">
      <w:pPr>
        <w:numPr>
          <w:ilvl w:val="1"/>
          <w:numId w:val="30"/>
        </w:numPr>
        <w:pBdr>
          <w:top w:val="nil"/>
          <w:left w:val="nil"/>
          <w:bottom w:val="nil"/>
          <w:right w:val="nil"/>
          <w:between w:val="nil"/>
        </w:pBdr>
        <w:autoSpaceDE/>
        <w:autoSpaceDN/>
        <w:snapToGrid w:val="0"/>
        <w:rPr>
          <w:color w:val="auto"/>
        </w:rPr>
      </w:pPr>
      <w:r w:rsidRPr="00BB1B9F">
        <w:rPr>
          <w:color w:val="auto"/>
        </w:rPr>
        <w:t xml:space="preserve">Visually inspect Signals </w:t>
      </w:r>
      <w:r w:rsidR="00C9011B" w:rsidRPr="00C9011B">
        <w:rPr>
          <w:color w:val="auto"/>
        </w:rPr>
        <w:t>before</w:t>
      </w:r>
      <w:r w:rsidR="00C9011B" w:rsidRPr="00C9011B" w:rsidDel="00C9011B">
        <w:rPr>
          <w:color w:val="auto"/>
        </w:rPr>
        <w:t xml:space="preserve"> </w:t>
      </w:r>
      <w:r w:rsidRPr="00BB1B9F">
        <w:rPr>
          <w:color w:val="auto"/>
        </w:rPr>
        <w:t>to the following analysis</w:t>
      </w:r>
      <w:r w:rsidR="00C9011B">
        <w:rPr>
          <w:color w:val="auto"/>
        </w:rPr>
        <w:t>,</w:t>
      </w:r>
      <w:r w:rsidRPr="00BB1B9F">
        <w:rPr>
          <w:color w:val="auto"/>
        </w:rPr>
        <w:t xml:space="preserve"> and those channels with artifacts derived from </w:t>
      </w:r>
      <w:r w:rsidR="00C9011B" w:rsidRPr="00C9011B">
        <w:rPr>
          <w:color w:val="auto"/>
        </w:rPr>
        <w:t>defective electrodes placement</w:t>
      </w:r>
      <w:r w:rsidR="00C9011B" w:rsidRPr="00C9011B" w:rsidDel="00C9011B">
        <w:rPr>
          <w:color w:val="auto"/>
        </w:rPr>
        <w:t xml:space="preserve"> </w:t>
      </w:r>
      <w:r w:rsidRPr="00BB1B9F">
        <w:rPr>
          <w:color w:val="auto"/>
        </w:rPr>
        <w:t xml:space="preserve">or </w:t>
      </w:r>
      <w:proofErr w:type="spellStart"/>
      <w:r w:rsidR="00C9011B" w:rsidRPr="00C9011B">
        <w:rPr>
          <w:color w:val="auto"/>
        </w:rPr>
        <w:t>misadjustment</w:t>
      </w:r>
      <w:proofErr w:type="spellEnd"/>
      <w:r w:rsidR="00C9011B" w:rsidRPr="00C9011B" w:rsidDel="00C9011B">
        <w:rPr>
          <w:color w:val="auto"/>
        </w:rPr>
        <w:t xml:space="preserve"> </w:t>
      </w:r>
      <w:r w:rsidRPr="00BB1B9F">
        <w:rPr>
          <w:color w:val="auto"/>
        </w:rPr>
        <w:t>by animal movements were excluded from further analysis.</w:t>
      </w:r>
    </w:p>
    <w:p w14:paraId="518CE653" w14:textId="77777777" w:rsidR="00BB1B9F" w:rsidRDefault="00BB1B9F" w:rsidP="00BA47B4">
      <w:pPr>
        <w:pStyle w:val="ListParagraph"/>
        <w:ind w:left="0"/>
        <w:rPr>
          <w:color w:val="auto"/>
        </w:rPr>
      </w:pPr>
    </w:p>
    <w:p w14:paraId="3BD57999" w14:textId="77777777" w:rsidR="00BB1B9F" w:rsidRDefault="00BB1B9F" w:rsidP="00BA47B4">
      <w:pPr>
        <w:numPr>
          <w:ilvl w:val="1"/>
          <w:numId w:val="30"/>
        </w:numPr>
        <w:pBdr>
          <w:top w:val="nil"/>
          <w:left w:val="nil"/>
          <w:bottom w:val="nil"/>
          <w:right w:val="nil"/>
          <w:between w:val="nil"/>
        </w:pBdr>
        <w:autoSpaceDE/>
        <w:autoSpaceDN/>
        <w:snapToGrid w:val="0"/>
        <w:rPr>
          <w:color w:val="auto"/>
        </w:rPr>
      </w:pPr>
      <w:r w:rsidRPr="00BB1B9F">
        <w:rPr>
          <w:color w:val="auto"/>
        </w:rPr>
        <w:t>Reference signals to common average to alleviate motion artifacts.</w:t>
      </w:r>
    </w:p>
    <w:p w14:paraId="7E0F9DA4" w14:textId="77777777" w:rsidR="00BB1B9F" w:rsidRDefault="00BB1B9F" w:rsidP="00BA47B4">
      <w:pPr>
        <w:pStyle w:val="ListParagraph"/>
        <w:ind w:left="0"/>
        <w:rPr>
          <w:color w:val="auto"/>
        </w:rPr>
      </w:pPr>
    </w:p>
    <w:p w14:paraId="02AB32D0" w14:textId="53EA416F" w:rsidR="00BB1B9F" w:rsidRDefault="00BB1B9F" w:rsidP="00BA47B4">
      <w:pPr>
        <w:numPr>
          <w:ilvl w:val="1"/>
          <w:numId w:val="30"/>
        </w:numPr>
        <w:pBdr>
          <w:top w:val="nil"/>
          <w:left w:val="nil"/>
          <w:bottom w:val="nil"/>
          <w:right w:val="nil"/>
          <w:between w:val="nil"/>
        </w:pBdr>
        <w:autoSpaceDE/>
        <w:autoSpaceDN/>
        <w:snapToGrid w:val="0"/>
        <w:rPr>
          <w:color w:val="auto"/>
        </w:rPr>
      </w:pPr>
      <w:r w:rsidRPr="00BB1B9F">
        <w:rPr>
          <w:color w:val="auto"/>
        </w:rPr>
        <w:t xml:space="preserve">Segment EEG signals to form epochs of 4 </w:t>
      </w:r>
      <w:r w:rsidR="002B1E17">
        <w:rPr>
          <w:color w:val="auto"/>
        </w:rPr>
        <w:t xml:space="preserve">s </w:t>
      </w:r>
      <w:r w:rsidRPr="00BB1B9F">
        <w:rPr>
          <w:color w:val="auto"/>
        </w:rPr>
        <w:t xml:space="preserve">length synced by timestamps derived from BTS. </w:t>
      </w:r>
      <w:r w:rsidR="00D97D44" w:rsidRPr="00D97D44">
        <w:rPr>
          <w:color w:val="auto"/>
        </w:rPr>
        <w:t xml:space="preserve">The target events were the exploration of the object marked by the distance of the animal to objects border. </w:t>
      </w:r>
      <w:r w:rsidRPr="00BB1B9F">
        <w:rPr>
          <w:color w:val="auto"/>
        </w:rPr>
        <w:t xml:space="preserve">These events are marked on the BTS timestamps and were used as identifiers fix </w:t>
      </w:r>
      <w:r w:rsidR="00DF1746" w:rsidRPr="00DF1746">
        <w:rPr>
          <w:color w:val="auto"/>
        </w:rPr>
        <w:t>the windows' positions</w:t>
      </w:r>
      <w:r w:rsidRPr="00BB1B9F">
        <w:rPr>
          <w:color w:val="auto"/>
        </w:rPr>
        <w:t xml:space="preserve">. So, EEG epochs are delimited by 1 </w:t>
      </w:r>
      <w:r w:rsidR="002A1DFD">
        <w:rPr>
          <w:color w:val="auto"/>
        </w:rPr>
        <w:t>s</w:t>
      </w:r>
      <w:r w:rsidRPr="00BB1B9F">
        <w:rPr>
          <w:color w:val="auto"/>
        </w:rPr>
        <w:t xml:space="preserve"> before exploration begins to 3 </w:t>
      </w:r>
      <w:r w:rsidR="002B1E17">
        <w:rPr>
          <w:color w:val="auto"/>
        </w:rPr>
        <w:t xml:space="preserve">s </w:t>
      </w:r>
      <w:r w:rsidRPr="00BB1B9F">
        <w:rPr>
          <w:color w:val="auto"/>
        </w:rPr>
        <w:t xml:space="preserve">after. At this point, no validation about exploration length </w:t>
      </w:r>
      <w:r w:rsidR="002A1DFD" w:rsidRPr="002A1DFD">
        <w:rPr>
          <w:color w:val="auto"/>
        </w:rPr>
        <w:t>was</w:t>
      </w:r>
      <w:r w:rsidR="002A1DFD" w:rsidRPr="002A1DFD" w:rsidDel="002A1DFD">
        <w:rPr>
          <w:color w:val="auto"/>
        </w:rPr>
        <w:t xml:space="preserve"> </w:t>
      </w:r>
      <w:r w:rsidRPr="00BB1B9F">
        <w:rPr>
          <w:color w:val="auto"/>
        </w:rPr>
        <w:t>used, but it will be considered for future researches.</w:t>
      </w:r>
    </w:p>
    <w:p w14:paraId="6AE81517" w14:textId="77777777" w:rsidR="00BB1B9F" w:rsidRDefault="00BB1B9F" w:rsidP="00BA47B4">
      <w:pPr>
        <w:pStyle w:val="ListParagraph"/>
        <w:ind w:left="0"/>
        <w:rPr>
          <w:color w:val="auto"/>
        </w:rPr>
      </w:pPr>
    </w:p>
    <w:p w14:paraId="70F1360D" w14:textId="6549B174" w:rsidR="00BB1B9F" w:rsidRDefault="00BB1B9F" w:rsidP="00BA47B4">
      <w:pPr>
        <w:numPr>
          <w:ilvl w:val="1"/>
          <w:numId w:val="30"/>
        </w:numPr>
        <w:pBdr>
          <w:top w:val="nil"/>
          <w:left w:val="nil"/>
          <w:bottom w:val="nil"/>
          <w:right w:val="nil"/>
          <w:between w:val="nil"/>
        </w:pBdr>
        <w:autoSpaceDE/>
        <w:autoSpaceDN/>
        <w:snapToGrid w:val="0"/>
        <w:rPr>
          <w:color w:val="auto"/>
        </w:rPr>
      </w:pPr>
      <w:r w:rsidRPr="00BB1B9F">
        <w:rPr>
          <w:color w:val="auto"/>
        </w:rPr>
        <w:t xml:space="preserve">Estimate spectral </w:t>
      </w:r>
      <w:r w:rsidR="008D5610">
        <w:rPr>
          <w:color w:val="auto"/>
        </w:rPr>
        <w:t xml:space="preserve">power </w:t>
      </w:r>
      <w:r w:rsidRPr="00BB1B9F">
        <w:rPr>
          <w:color w:val="auto"/>
        </w:rPr>
        <w:t>density on those epochs by using Welch</w:t>
      </w:r>
      <w:r w:rsidR="005036B4">
        <w:rPr>
          <w:color w:val="auto"/>
        </w:rPr>
        <w:t>’</w:t>
      </w:r>
      <w:r w:rsidRPr="00BB1B9F">
        <w:rPr>
          <w:color w:val="auto"/>
        </w:rPr>
        <w:t>s periodogram method using 1</w:t>
      </w:r>
      <w:r w:rsidR="00F21F34">
        <w:rPr>
          <w:color w:val="auto"/>
        </w:rPr>
        <w:t xml:space="preserve"> </w:t>
      </w:r>
      <w:r w:rsidR="002A1DFD">
        <w:rPr>
          <w:color w:val="auto"/>
        </w:rPr>
        <w:t>s</w:t>
      </w:r>
      <w:r w:rsidRPr="00BB1B9F">
        <w:rPr>
          <w:color w:val="auto"/>
        </w:rPr>
        <w:t xml:space="preserve"> window length, an overlap of 90%,</w:t>
      </w:r>
      <w:r w:rsidR="004361E1">
        <w:rPr>
          <w:color w:val="auto"/>
        </w:rPr>
        <w:t xml:space="preserve"> </w:t>
      </w:r>
      <w:proofErr w:type="spellStart"/>
      <w:r w:rsidRPr="00BB1B9F">
        <w:rPr>
          <w:color w:val="auto"/>
        </w:rPr>
        <w:t>Hanning</w:t>
      </w:r>
      <w:proofErr w:type="spellEnd"/>
      <w:r w:rsidRPr="00BB1B9F">
        <w:rPr>
          <w:color w:val="auto"/>
        </w:rPr>
        <w:t xml:space="preserve"> window prior to Fourier transform estimation, with these parameters a resolution of 1 Hz was achieved.</w:t>
      </w:r>
    </w:p>
    <w:p w14:paraId="7134ADC5" w14:textId="77777777" w:rsidR="00BB1B9F" w:rsidRDefault="00BB1B9F" w:rsidP="00BA47B4">
      <w:pPr>
        <w:pStyle w:val="ListParagraph"/>
        <w:ind w:left="0"/>
        <w:rPr>
          <w:color w:val="auto"/>
        </w:rPr>
      </w:pPr>
    </w:p>
    <w:p w14:paraId="1348C89A" w14:textId="55CC9EF2" w:rsidR="00BB1B9F" w:rsidRPr="00BB1B9F" w:rsidRDefault="00BB1B9F" w:rsidP="00BA47B4">
      <w:pPr>
        <w:numPr>
          <w:ilvl w:val="1"/>
          <w:numId w:val="30"/>
        </w:numPr>
        <w:pBdr>
          <w:top w:val="nil"/>
          <w:left w:val="nil"/>
          <w:bottom w:val="nil"/>
          <w:right w:val="nil"/>
          <w:between w:val="nil"/>
        </w:pBdr>
        <w:autoSpaceDE/>
        <w:autoSpaceDN/>
        <w:snapToGrid w:val="0"/>
        <w:rPr>
          <w:color w:val="auto"/>
        </w:rPr>
      </w:pPr>
      <w:r w:rsidRPr="00BB1B9F">
        <w:rPr>
          <w:color w:val="auto"/>
        </w:rPr>
        <w:t xml:space="preserve">Assess </w:t>
      </w:r>
      <w:r w:rsidR="009700D6">
        <w:rPr>
          <w:color w:val="auto"/>
        </w:rPr>
        <w:t>p</w:t>
      </w:r>
      <w:r w:rsidR="005163E4">
        <w:rPr>
          <w:color w:val="auto"/>
        </w:rPr>
        <w:t xml:space="preserve">ower </w:t>
      </w:r>
      <w:r w:rsidRPr="00BB1B9F">
        <w:rPr>
          <w:color w:val="auto"/>
        </w:rPr>
        <w:t>spectral on each band by evaluating area under periodogram</w:t>
      </w:r>
      <w:r w:rsidR="00F21F34">
        <w:rPr>
          <w:color w:val="auto"/>
        </w:rPr>
        <w:t>,</w:t>
      </w:r>
      <w:r w:rsidRPr="00BB1B9F">
        <w:rPr>
          <w:color w:val="auto"/>
        </w:rPr>
        <w:t xml:space="preserve"> and the values presented corresponds to relative energy, it means that the energy of each EEG band was divided by the epoch</w:t>
      </w:r>
      <w:r w:rsidR="005036B4">
        <w:rPr>
          <w:color w:val="auto"/>
        </w:rPr>
        <w:t>’</w:t>
      </w:r>
      <w:r w:rsidRPr="00BB1B9F">
        <w:rPr>
          <w:color w:val="auto"/>
        </w:rPr>
        <w:t xml:space="preserve">s total energy. This procedure also reduces </w:t>
      </w:r>
      <w:r w:rsidR="00F21F34" w:rsidRPr="00F21F34">
        <w:rPr>
          <w:color w:val="auto"/>
        </w:rPr>
        <w:t>erroneous</w:t>
      </w:r>
      <w:r w:rsidR="00F21F34" w:rsidRPr="00F21F34" w:rsidDel="00F21F34">
        <w:rPr>
          <w:color w:val="auto"/>
        </w:rPr>
        <w:t xml:space="preserve"> </w:t>
      </w:r>
      <w:r w:rsidRPr="00BB1B9F">
        <w:rPr>
          <w:color w:val="auto"/>
        </w:rPr>
        <w:t>estimations due to artifacts on EEG signals.</w:t>
      </w:r>
    </w:p>
    <w:p w14:paraId="646CD521" w14:textId="77777777" w:rsidR="0057271B" w:rsidRPr="0089175C" w:rsidRDefault="0057271B" w:rsidP="00BA47B4">
      <w:pPr>
        <w:snapToGrid w:val="0"/>
        <w:rPr>
          <w:b/>
          <w:color w:val="auto"/>
        </w:rPr>
      </w:pPr>
    </w:p>
    <w:p w14:paraId="3E79FCA8" w14:textId="6CEB1B93" w:rsidR="006305D7" w:rsidRPr="00C16E10" w:rsidRDefault="006305D7" w:rsidP="00BA47B4">
      <w:pPr>
        <w:pStyle w:val="NormalWeb"/>
        <w:snapToGrid w:val="0"/>
        <w:spacing w:before="0" w:beforeAutospacing="0" w:after="0" w:afterAutospacing="0"/>
        <w:rPr>
          <w:b/>
          <w:color w:val="auto"/>
        </w:rPr>
      </w:pPr>
      <w:r w:rsidRPr="00C16E10">
        <w:rPr>
          <w:b/>
          <w:color w:val="auto"/>
        </w:rPr>
        <w:t>REPRESENTATIVE RESULTS</w:t>
      </w:r>
      <w:r w:rsidR="00EF1462" w:rsidRPr="00C16E10">
        <w:rPr>
          <w:b/>
          <w:color w:val="auto"/>
        </w:rPr>
        <w:t xml:space="preserve">: </w:t>
      </w:r>
    </w:p>
    <w:p w14:paraId="02CF34EA" w14:textId="561B4E94" w:rsidR="0057271B" w:rsidRPr="00C16E10" w:rsidRDefault="0057271B" w:rsidP="00BA47B4">
      <w:pPr>
        <w:snapToGrid w:val="0"/>
        <w:rPr>
          <w:color w:val="auto"/>
        </w:rPr>
      </w:pPr>
      <w:r w:rsidRPr="00C16E10">
        <w:rPr>
          <w:color w:val="auto"/>
        </w:rPr>
        <w:t xml:space="preserve">The methods described above were applied to record EEG and rat activity </w:t>
      </w:r>
      <w:r w:rsidR="00971360" w:rsidRPr="00C16E10">
        <w:rPr>
          <w:color w:val="auto"/>
        </w:rPr>
        <w:t xml:space="preserve">simultaneously </w:t>
      </w:r>
      <w:r w:rsidRPr="00C16E10">
        <w:rPr>
          <w:color w:val="auto"/>
        </w:rPr>
        <w:t xml:space="preserve">after </w:t>
      </w:r>
      <w:r w:rsidR="00971360">
        <w:rPr>
          <w:color w:val="auto"/>
        </w:rPr>
        <w:t xml:space="preserve">the </w:t>
      </w:r>
      <w:r w:rsidRPr="00C16E10">
        <w:rPr>
          <w:color w:val="auto"/>
        </w:rPr>
        <w:t>environmental enrichment treatment.</w:t>
      </w:r>
      <w:r w:rsidR="003F2A78">
        <w:rPr>
          <w:color w:val="auto"/>
        </w:rPr>
        <w:t xml:space="preserve"> </w:t>
      </w:r>
      <w:r w:rsidRPr="00C16E10">
        <w:rPr>
          <w:color w:val="auto"/>
        </w:rPr>
        <w:t>Three</w:t>
      </w:r>
      <w:r w:rsidR="00B82AE6" w:rsidRPr="00C16E10">
        <w:rPr>
          <w:color w:val="auto"/>
        </w:rPr>
        <w:t>-</w:t>
      </w:r>
      <w:r w:rsidRPr="00C16E10">
        <w:rPr>
          <w:color w:val="auto"/>
        </w:rPr>
        <w:t>month</w:t>
      </w:r>
      <w:r w:rsidR="00C03475">
        <w:rPr>
          <w:color w:val="auto"/>
        </w:rPr>
        <w:t>-</w:t>
      </w:r>
      <w:r w:rsidR="00B82AE6" w:rsidRPr="00C16E10">
        <w:rPr>
          <w:color w:val="auto"/>
        </w:rPr>
        <w:t>old</w:t>
      </w:r>
      <w:r w:rsidRPr="00C16E10">
        <w:rPr>
          <w:color w:val="auto"/>
        </w:rPr>
        <w:t xml:space="preserve"> </w:t>
      </w:r>
      <w:r w:rsidR="00FE0810" w:rsidRPr="00C16E10">
        <w:rPr>
          <w:color w:val="auto"/>
        </w:rPr>
        <w:t xml:space="preserve">male Wistar </w:t>
      </w:r>
      <w:r w:rsidRPr="00C16E10">
        <w:rPr>
          <w:color w:val="auto"/>
        </w:rPr>
        <w:t>rats were under a medium-term environmental enrichment treatment protocol for 20 days,</w:t>
      </w:r>
      <w:r w:rsidR="00D10131">
        <w:rPr>
          <w:color w:val="auto"/>
        </w:rPr>
        <w:t xml:space="preserve"> and</w:t>
      </w:r>
      <w:r w:rsidRPr="00C16E10">
        <w:rPr>
          <w:color w:val="auto"/>
        </w:rPr>
        <w:t xml:space="preserve"> they were operated to </w:t>
      </w:r>
      <w:r w:rsidR="00971360">
        <w:rPr>
          <w:color w:val="auto"/>
        </w:rPr>
        <w:t xml:space="preserve">fix </w:t>
      </w:r>
      <w:r w:rsidRPr="00C16E10">
        <w:rPr>
          <w:color w:val="auto"/>
        </w:rPr>
        <w:t>six skull screw electrodes paired on frontal, central and parietal regions referenced to a seventh electrode located at NZ.</w:t>
      </w:r>
      <w:r w:rsidR="00F625B5" w:rsidRPr="00C16E10">
        <w:rPr>
          <w:color w:val="auto"/>
        </w:rPr>
        <w:t xml:space="preserve"> Animals were maintained under natural dark-light conditions, with </w:t>
      </w:r>
      <w:r w:rsidR="00F625B5" w:rsidRPr="00C16E10">
        <w:rPr>
          <w:i/>
          <w:iCs/>
          <w:color w:val="auto"/>
        </w:rPr>
        <w:t xml:space="preserve">ad libitum </w:t>
      </w:r>
      <w:r w:rsidR="00F625B5" w:rsidRPr="00C16E10">
        <w:rPr>
          <w:color w:val="auto"/>
        </w:rPr>
        <w:t>access to food and water.</w:t>
      </w:r>
      <w:r w:rsidRPr="00C16E10">
        <w:rPr>
          <w:color w:val="auto"/>
        </w:rPr>
        <w:t xml:space="preserve"> </w:t>
      </w:r>
      <w:r w:rsidR="009A654E" w:rsidRPr="00C16E10">
        <w:rPr>
          <w:color w:val="auto"/>
        </w:rPr>
        <w:t>This work show</w:t>
      </w:r>
      <w:r w:rsidR="00926510">
        <w:rPr>
          <w:color w:val="auto"/>
        </w:rPr>
        <w:t>s</w:t>
      </w:r>
      <w:r w:rsidR="009A654E" w:rsidRPr="00C16E10">
        <w:rPr>
          <w:color w:val="auto"/>
        </w:rPr>
        <w:t xml:space="preserve"> the integration between the EEG system and the behavioral tracking software for a simultaneous live recording. We only use</w:t>
      </w:r>
      <w:r w:rsidR="0089175C">
        <w:rPr>
          <w:color w:val="auto"/>
        </w:rPr>
        <w:t>d</w:t>
      </w:r>
      <w:r w:rsidR="009A654E" w:rsidRPr="00C16E10">
        <w:rPr>
          <w:color w:val="auto"/>
        </w:rPr>
        <w:t xml:space="preserve"> animals treated under EE protocol since we do not pretend to compare the effectiveness of the treatment, </w:t>
      </w:r>
      <w:r w:rsidR="008D5610">
        <w:rPr>
          <w:color w:val="auto"/>
        </w:rPr>
        <w:t xml:space="preserve">but </w:t>
      </w:r>
      <w:r w:rsidR="009A654E" w:rsidRPr="00C16E10">
        <w:rPr>
          <w:color w:val="auto"/>
        </w:rPr>
        <w:t xml:space="preserve">only exemplify the advantages of the equipment. </w:t>
      </w:r>
      <w:r w:rsidR="00055DB3" w:rsidRPr="00055DB3">
        <w:rPr>
          <w:color w:val="auto"/>
        </w:rPr>
        <w:t xml:space="preserve">As evidence that the 20 days environmental enrichment housing protocol used stimulates the adult neurogenesis, we present </w:t>
      </w:r>
      <w:proofErr w:type="spellStart"/>
      <w:r w:rsidR="00055DB3" w:rsidRPr="00055DB3">
        <w:rPr>
          <w:color w:val="auto"/>
        </w:rPr>
        <w:t>BrdU</w:t>
      </w:r>
      <w:proofErr w:type="spellEnd"/>
      <w:r w:rsidR="00055DB3" w:rsidRPr="00055DB3">
        <w:rPr>
          <w:color w:val="auto"/>
        </w:rPr>
        <w:t xml:space="preserve"> positive cell count data from animals under EE and animals housed under standard conditions from unpublished data from our lab. </w:t>
      </w:r>
      <w:r w:rsidR="0089175C">
        <w:rPr>
          <w:color w:val="auto"/>
        </w:rPr>
        <w:t>T</w:t>
      </w:r>
      <w:r w:rsidR="00055DB3" w:rsidRPr="00055DB3">
        <w:rPr>
          <w:color w:val="auto"/>
        </w:rPr>
        <w:t>hree-month-old male Wistar rats</w:t>
      </w:r>
      <w:r w:rsidR="0089175C">
        <w:rPr>
          <w:color w:val="auto"/>
        </w:rPr>
        <w:t xml:space="preserve"> were used</w:t>
      </w:r>
      <w:r w:rsidR="00055DB3" w:rsidRPr="00055DB3">
        <w:rPr>
          <w:color w:val="auto"/>
        </w:rPr>
        <w:t xml:space="preserve">. They were injected three times with </w:t>
      </w:r>
      <w:proofErr w:type="spellStart"/>
      <w:r w:rsidR="00055DB3" w:rsidRPr="00055DB3">
        <w:rPr>
          <w:color w:val="auto"/>
        </w:rPr>
        <w:t>BrdU</w:t>
      </w:r>
      <w:proofErr w:type="spellEnd"/>
      <w:r w:rsidR="00055DB3" w:rsidRPr="00055DB3">
        <w:rPr>
          <w:color w:val="auto"/>
        </w:rPr>
        <w:t xml:space="preserve"> with 12 </w:t>
      </w:r>
      <w:r w:rsidR="005E741B">
        <w:rPr>
          <w:color w:val="auto"/>
        </w:rPr>
        <w:t>h</w:t>
      </w:r>
      <w:r w:rsidR="00055DB3" w:rsidRPr="00055DB3">
        <w:rPr>
          <w:color w:val="auto"/>
        </w:rPr>
        <w:t xml:space="preserve"> between each other. Animals were anesthetized (pentobarbital (50 mg/kg</w:t>
      </w:r>
      <w:r w:rsidR="005E741B">
        <w:rPr>
          <w:color w:val="auto"/>
        </w:rPr>
        <w:t>,</w:t>
      </w:r>
      <w:r w:rsidR="00055DB3" w:rsidRPr="00055DB3">
        <w:rPr>
          <w:color w:val="auto"/>
        </w:rPr>
        <w:t xml:space="preserve"> </w:t>
      </w:r>
      <w:proofErr w:type="spellStart"/>
      <w:r w:rsidR="00055DB3" w:rsidRPr="00055DB3">
        <w:rPr>
          <w:color w:val="auto"/>
        </w:rPr>
        <w:t>i.p.</w:t>
      </w:r>
      <w:proofErr w:type="spellEnd"/>
      <w:r w:rsidR="00055DB3" w:rsidRPr="00055DB3">
        <w:rPr>
          <w:color w:val="auto"/>
        </w:rPr>
        <w:t xml:space="preserve">) and euthanized </w:t>
      </w:r>
      <w:r w:rsidR="001E170D">
        <w:rPr>
          <w:color w:val="auto"/>
        </w:rPr>
        <w:t>by</w:t>
      </w:r>
      <w:r w:rsidR="00055DB3" w:rsidRPr="00055DB3">
        <w:rPr>
          <w:color w:val="auto"/>
        </w:rPr>
        <w:t xml:space="preserve"> </w:t>
      </w:r>
      <w:proofErr w:type="spellStart"/>
      <w:r w:rsidR="00055DB3" w:rsidRPr="00055DB3">
        <w:rPr>
          <w:color w:val="auto"/>
        </w:rPr>
        <w:t>transcardial</w:t>
      </w:r>
      <w:proofErr w:type="spellEnd"/>
      <w:r w:rsidR="00055DB3" w:rsidRPr="00055DB3">
        <w:rPr>
          <w:color w:val="auto"/>
        </w:rPr>
        <w:t xml:space="preserve"> perfusion</w:t>
      </w:r>
      <w:r w:rsidR="00026C75" w:rsidRPr="00C16E10">
        <w:rPr>
          <w:color w:val="auto"/>
        </w:rPr>
        <w:t xml:space="preserve"> (see </w:t>
      </w:r>
      <w:r w:rsidR="00026C75" w:rsidRPr="00926510">
        <w:rPr>
          <w:b/>
          <w:bCs/>
          <w:color w:val="auto"/>
        </w:rPr>
        <w:t>Figure 5</w:t>
      </w:r>
      <w:r w:rsidR="00026C75" w:rsidRPr="00C16E10">
        <w:rPr>
          <w:color w:val="auto"/>
        </w:rPr>
        <w:t>)</w:t>
      </w:r>
      <w:r w:rsidR="009A654E" w:rsidRPr="00C16E10">
        <w:rPr>
          <w:color w:val="auto"/>
        </w:rPr>
        <w:t>.</w:t>
      </w:r>
      <w:r w:rsidR="009A654E" w:rsidRPr="00C16E10" w:rsidDel="009A654E">
        <w:rPr>
          <w:color w:val="auto"/>
        </w:rPr>
        <w:t xml:space="preserve"> </w:t>
      </w:r>
      <w:r w:rsidR="00921C5F" w:rsidRPr="00C16E10">
        <w:rPr>
          <w:color w:val="auto"/>
        </w:rPr>
        <w:t xml:space="preserve">To ensure that the vest </w:t>
      </w:r>
      <w:r w:rsidR="00A02675">
        <w:rPr>
          <w:color w:val="auto"/>
        </w:rPr>
        <w:t>attached to the</w:t>
      </w:r>
      <w:r w:rsidR="00971360">
        <w:rPr>
          <w:color w:val="auto"/>
        </w:rPr>
        <w:t xml:space="preserve"> </w:t>
      </w:r>
      <w:r w:rsidR="00921C5F" w:rsidRPr="00C16E10">
        <w:rPr>
          <w:color w:val="auto"/>
        </w:rPr>
        <w:t xml:space="preserve">EEG device does not </w:t>
      </w:r>
      <w:r w:rsidR="00971360">
        <w:rPr>
          <w:color w:val="auto"/>
        </w:rPr>
        <w:t>limit animal movements</w:t>
      </w:r>
      <w:r w:rsidR="00921C5F" w:rsidRPr="00C16E10">
        <w:rPr>
          <w:color w:val="auto"/>
        </w:rPr>
        <w:t xml:space="preserve">, we performed the open field </w:t>
      </w:r>
      <w:r w:rsidR="00921C5F" w:rsidRPr="0089175C">
        <w:rPr>
          <w:color w:val="auto"/>
        </w:rPr>
        <w:t>tes</w:t>
      </w:r>
      <w:r w:rsidR="00921C5F" w:rsidRPr="0089175C">
        <w:rPr>
          <w:rFonts w:asciiTheme="minorHAnsi" w:hAnsiTheme="minorHAnsi" w:cstheme="minorHAnsi"/>
          <w:color w:val="auto"/>
        </w:rPr>
        <w:t xml:space="preserve">t </w:t>
      </w:r>
      <w:r w:rsidR="00971360" w:rsidRPr="0089175C">
        <w:rPr>
          <w:rFonts w:asciiTheme="minorHAnsi" w:hAnsiTheme="minorHAnsi" w:cstheme="minorHAnsi"/>
          <w:color w:val="auto"/>
          <w:shd w:val="clear" w:color="auto" w:fill="FFFFFF"/>
        </w:rPr>
        <w:t>(OFT)</w:t>
      </w:r>
      <w:r w:rsidR="00971360" w:rsidRPr="0089175C">
        <w:rPr>
          <w:rFonts w:asciiTheme="minorHAnsi" w:hAnsiTheme="minorHAnsi" w:cstheme="minorHAnsi"/>
          <w:color w:val="auto"/>
        </w:rPr>
        <w:t xml:space="preserve"> </w:t>
      </w:r>
      <w:r w:rsidR="00921C5F" w:rsidRPr="0089175C">
        <w:rPr>
          <w:color w:val="auto"/>
        </w:rPr>
        <w:t>in</w:t>
      </w:r>
      <w:r w:rsidR="00971360" w:rsidRPr="0089175C">
        <w:rPr>
          <w:color w:val="auto"/>
        </w:rPr>
        <w:t>to</w:t>
      </w:r>
      <w:r w:rsidR="00921C5F" w:rsidRPr="0089175C">
        <w:rPr>
          <w:color w:val="auto"/>
        </w:rPr>
        <w:t xml:space="preserve"> </w:t>
      </w:r>
      <w:r w:rsidR="00921C5F" w:rsidRPr="00C16E10">
        <w:rPr>
          <w:color w:val="auto"/>
        </w:rPr>
        <w:t xml:space="preserve">two groups, one </w:t>
      </w:r>
      <w:r w:rsidR="00E80A91">
        <w:rPr>
          <w:color w:val="auto"/>
        </w:rPr>
        <w:t xml:space="preserve">group underwent </w:t>
      </w:r>
      <w:r w:rsidR="00921C5F" w:rsidRPr="00C16E10">
        <w:rPr>
          <w:color w:val="auto"/>
        </w:rPr>
        <w:t xml:space="preserve">surgery </w:t>
      </w:r>
      <w:r w:rsidR="00E80A91">
        <w:rPr>
          <w:color w:val="auto"/>
        </w:rPr>
        <w:t>while wearing</w:t>
      </w:r>
      <w:r w:rsidR="00E80A91" w:rsidRPr="00C16E10">
        <w:rPr>
          <w:color w:val="auto"/>
        </w:rPr>
        <w:t xml:space="preserve"> </w:t>
      </w:r>
      <w:r w:rsidR="00921C5F" w:rsidRPr="00C16E10">
        <w:rPr>
          <w:color w:val="auto"/>
        </w:rPr>
        <w:t xml:space="preserve">the equipment (vest and EEG amplifier), and </w:t>
      </w:r>
      <w:r w:rsidR="00E80A91">
        <w:rPr>
          <w:color w:val="auto"/>
        </w:rPr>
        <w:t>the other</w:t>
      </w:r>
      <w:r w:rsidR="00E80A91" w:rsidRPr="00C16E10">
        <w:rPr>
          <w:color w:val="auto"/>
        </w:rPr>
        <w:t xml:space="preserve"> </w:t>
      </w:r>
      <w:r w:rsidR="00921C5F" w:rsidRPr="00C16E10">
        <w:rPr>
          <w:color w:val="auto"/>
        </w:rPr>
        <w:t xml:space="preserve">group </w:t>
      </w:r>
      <w:r w:rsidR="00E80A91">
        <w:rPr>
          <w:color w:val="auto"/>
        </w:rPr>
        <w:t>of animals remained intact</w:t>
      </w:r>
      <w:r w:rsidR="00921C5F" w:rsidRPr="00C16E10">
        <w:rPr>
          <w:color w:val="auto"/>
        </w:rPr>
        <w:t xml:space="preserve"> without </w:t>
      </w:r>
      <w:r w:rsidR="00F07476">
        <w:rPr>
          <w:color w:val="auto"/>
        </w:rPr>
        <w:t>wearing</w:t>
      </w:r>
      <w:r w:rsidR="00F07476" w:rsidDel="00F07476">
        <w:rPr>
          <w:color w:val="auto"/>
        </w:rPr>
        <w:t xml:space="preserve"> </w:t>
      </w:r>
      <w:r w:rsidR="00921C5F" w:rsidRPr="00C16E10">
        <w:rPr>
          <w:color w:val="auto"/>
        </w:rPr>
        <w:t xml:space="preserve">the hardware. We did not find significant differences in the distance traveled by the animals in 10 min of testing (see </w:t>
      </w:r>
      <w:r w:rsidR="00926510" w:rsidRPr="00926510">
        <w:rPr>
          <w:b/>
          <w:bCs/>
          <w:color w:val="auto"/>
        </w:rPr>
        <w:t>F</w:t>
      </w:r>
      <w:r w:rsidR="00921C5F" w:rsidRPr="00926510">
        <w:rPr>
          <w:b/>
          <w:bCs/>
          <w:color w:val="auto"/>
        </w:rPr>
        <w:t>igure 5</w:t>
      </w:r>
      <w:r w:rsidR="00921C5F" w:rsidRPr="00C16E10">
        <w:rPr>
          <w:color w:val="auto"/>
        </w:rPr>
        <w:t xml:space="preserve">). </w:t>
      </w:r>
      <w:r w:rsidR="00E80A91">
        <w:rPr>
          <w:color w:val="auto"/>
        </w:rPr>
        <w:t xml:space="preserve">The typical </w:t>
      </w:r>
      <w:r w:rsidR="00B65704" w:rsidRPr="00C16E10">
        <w:rPr>
          <w:color w:val="auto"/>
        </w:rPr>
        <w:t xml:space="preserve">NORT protocol consists of the presentation of two objects, </w:t>
      </w:r>
      <w:r w:rsidR="00E80A91">
        <w:rPr>
          <w:color w:val="auto"/>
        </w:rPr>
        <w:t>and the replacement of</w:t>
      </w:r>
      <w:r w:rsidR="00B65704" w:rsidRPr="00C16E10">
        <w:rPr>
          <w:color w:val="auto"/>
        </w:rPr>
        <w:t xml:space="preserve"> one of them with a new object. </w:t>
      </w:r>
      <w:r w:rsidR="00D10131" w:rsidRPr="00D10131">
        <w:rPr>
          <w:color w:val="auto"/>
        </w:rPr>
        <w:t>The behavioral tracking software monitored exploration time.</w:t>
      </w:r>
    </w:p>
    <w:p w14:paraId="622D9FCB" w14:textId="77777777" w:rsidR="0057271B" w:rsidRPr="00C16E10" w:rsidRDefault="0057271B" w:rsidP="00BA47B4">
      <w:pPr>
        <w:snapToGrid w:val="0"/>
        <w:rPr>
          <w:color w:val="auto"/>
        </w:rPr>
      </w:pPr>
    </w:p>
    <w:p w14:paraId="0B580C19" w14:textId="166CF592" w:rsidR="0057271B" w:rsidRPr="003F2A78" w:rsidRDefault="0057271B" w:rsidP="00BA47B4">
      <w:pPr>
        <w:snapToGrid w:val="0"/>
        <w:rPr>
          <w:color w:val="auto"/>
        </w:rPr>
      </w:pPr>
      <w:r w:rsidRPr="00C16E10">
        <w:rPr>
          <w:color w:val="auto"/>
        </w:rPr>
        <w:t xml:space="preserve">The Behavioral Tracking Software recorded a </w:t>
      </w:r>
      <w:r w:rsidR="00E80A91">
        <w:rPr>
          <w:color w:val="auto"/>
        </w:rPr>
        <w:t xml:space="preserve">group </w:t>
      </w:r>
      <w:r w:rsidRPr="00C16E10">
        <w:rPr>
          <w:color w:val="auto"/>
        </w:rPr>
        <w:t>of animal</w:t>
      </w:r>
      <w:r w:rsidR="00E80A91">
        <w:rPr>
          <w:color w:val="auto"/>
        </w:rPr>
        <w:t>s</w:t>
      </w:r>
      <w:r w:rsidR="002005AF">
        <w:rPr>
          <w:color w:val="auto"/>
        </w:rPr>
        <w:t xml:space="preserve"> to evaluate their key</w:t>
      </w:r>
      <w:r w:rsidRPr="00C16E10">
        <w:rPr>
          <w:color w:val="auto"/>
        </w:rPr>
        <w:t xml:space="preserve"> performance parameters. </w:t>
      </w:r>
      <w:r w:rsidR="002005AF">
        <w:rPr>
          <w:color w:val="auto"/>
        </w:rPr>
        <w:t>Therefore, w</w:t>
      </w:r>
      <w:r w:rsidRPr="00C16E10">
        <w:rPr>
          <w:color w:val="auto"/>
        </w:rPr>
        <w:t xml:space="preserve">e used three </w:t>
      </w:r>
      <w:r w:rsidR="00C21D3C" w:rsidRPr="00C16E10">
        <w:rPr>
          <w:color w:val="auto"/>
        </w:rPr>
        <w:t>parameters</w:t>
      </w:r>
      <w:r w:rsidR="00C21D3C" w:rsidRPr="00C16E10" w:rsidDel="00C21D3C">
        <w:rPr>
          <w:color w:val="auto"/>
        </w:rPr>
        <w:t xml:space="preserve"> </w:t>
      </w:r>
      <w:r w:rsidRPr="00C16E10">
        <w:rPr>
          <w:color w:val="auto"/>
        </w:rPr>
        <w:t xml:space="preserve">to </w:t>
      </w:r>
      <w:r w:rsidR="002005AF">
        <w:rPr>
          <w:color w:val="auto"/>
        </w:rPr>
        <w:t xml:space="preserve">evaluate </w:t>
      </w:r>
      <w:r w:rsidRPr="00C16E10">
        <w:rPr>
          <w:color w:val="auto"/>
        </w:rPr>
        <w:t>exploration performance. The preference ratio was calculated using the animals' head time</w:t>
      </w:r>
      <w:r w:rsidR="002005AF">
        <w:rPr>
          <w:color w:val="auto"/>
        </w:rPr>
        <w:t xml:space="preserve"> spent</w:t>
      </w:r>
      <w:r w:rsidRPr="00C16E10">
        <w:rPr>
          <w:color w:val="auto"/>
        </w:rPr>
        <w:t xml:space="preserve"> in the object zone, which reports the total amount of time that the animals' head </w:t>
      </w:r>
      <w:r w:rsidR="002005AF">
        <w:rPr>
          <w:color w:val="auto"/>
        </w:rPr>
        <w:t>spent</w:t>
      </w:r>
      <w:r w:rsidR="002005AF" w:rsidRPr="00C16E10">
        <w:rPr>
          <w:color w:val="auto"/>
        </w:rPr>
        <w:t xml:space="preserve"> </w:t>
      </w:r>
      <w:r w:rsidRPr="00C16E10">
        <w:rPr>
          <w:color w:val="auto"/>
        </w:rPr>
        <w:t xml:space="preserve">in each object. Also, we calculated a preference ratio for the time </w:t>
      </w:r>
      <w:r w:rsidR="002005AF">
        <w:rPr>
          <w:color w:val="auto"/>
        </w:rPr>
        <w:t xml:space="preserve">spent </w:t>
      </w:r>
      <w:r w:rsidRPr="00C16E10">
        <w:rPr>
          <w:color w:val="auto"/>
        </w:rPr>
        <w:t xml:space="preserve">moving towards the objects, which shows the total amount of time </w:t>
      </w:r>
      <w:r w:rsidR="002005AF">
        <w:rPr>
          <w:color w:val="auto"/>
        </w:rPr>
        <w:t xml:space="preserve">spent </w:t>
      </w:r>
      <w:r w:rsidR="00F07476">
        <w:rPr>
          <w:color w:val="auto"/>
        </w:rPr>
        <w:t>on</w:t>
      </w:r>
      <w:r w:rsidR="00F07476" w:rsidRPr="00C16E10">
        <w:rPr>
          <w:color w:val="auto"/>
        </w:rPr>
        <w:t xml:space="preserve"> </w:t>
      </w:r>
      <w:r w:rsidR="002005AF">
        <w:rPr>
          <w:color w:val="auto"/>
        </w:rPr>
        <w:t>every</w:t>
      </w:r>
      <w:r w:rsidRPr="00C16E10">
        <w:rPr>
          <w:color w:val="auto"/>
        </w:rPr>
        <w:t xml:space="preserve"> animal </w:t>
      </w:r>
      <w:r w:rsidR="002005AF">
        <w:rPr>
          <w:color w:val="auto"/>
        </w:rPr>
        <w:t>that was</w:t>
      </w:r>
      <w:r w:rsidR="002005AF" w:rsidRPr="00C16E10">
        <w:rPr>
          <w:color w:val="auto"/>
        </w:rPr>
        <w:t xml:space="preserve"> </w:t>
      </w:r>
      <w:r w:rsidRPr="00C16E10">
        <w:rPr>
          <w:color w:val="auto"/>
        </w:rPr>
        <w:t xml:space="preserve">moving towards each object zone. Additionally, the spent time per visit to each object was calculated. </w:t>
      </w:r>
      <w:r w:rsidRPr="00926510">
        <w:rPr>
          <w:b/>
          <w:bCs/>
          <w:color w:val="auto"/>
        </w:rPr>
        <w:t xml:space="preserve">Figure </w:t>
      </w:r>
      <w:r w:rsidR="00026C75" w:rsidRPr="00926510">
        <w:rPr>
          <w:b/>
          <w:bCs/>
          <w:color w:val="auto"/>
        </w:rPr>
        <w:t>6</w:t>
      </w:r>
      <w:r w:rsidRPr="00C16E10">
        <w:rPr>
          <w:color w:val="auto"/>
        </w:rPr>
        <w:t xml:space="preserve"> </w:t>
      </w:r>
      <w:r w:rsidR="00993EFD" w:rsidRPr="00C16E10">
        <w:rPr>
          <w:color w:val="auto"/>
        </w:rPr>
        <w:t xml:space="preserve">shows </w:t>
      </w:r>
      <w:r w:rsidRPr="00C16E10">
        <w:rPr>
          <w:color w:val="auto"/>
        </w:rPr>
        <w:t xml:space="preserve">the three-parameter results mentioned above. In the acquisition trial, there </w:t>
      </w:r>
      <w:r w:rsidR="0089175C">
        <w:rPr>
          <w:color w:val="auto"/>
        </w:rPr>
        <w:t>wer</w:t>
      </w:r>
      <w:r w:rsidRPr="00C16E10">
        <w:rPr>
          <w:color w:val="auto"/>
        </w:rPr>
        <w:t xml:space="preserve">e no distinctions between objects in </w:t>
      </w:r>
      <w:r w:rsidR="00826EC4" w:rsidRPr="00826EC4">
        <w:rPr>
          <w:color w:val="auto"/>
        </w:rPr>
        <w:t>the three assessed parameters: head time in the object zone for the three trials</w:t>
      </w:r>
      <w:r w:rsidR="00F07476">
        <w:rPr>
          <w:color w:val="auto"/>
        </w:rPr>
        <w:t>,</w:t>
      </w:r>
      <w:r w:rsidR="00826EC4" w:rsidRPr="00826EC4">
        <w:rPr>
          <w:color w:val="auto"/>
        </w:rPr>
        <w:t xml:space="preserve"> time moving towards the objects for the three trials</w:t>
      </w:r>
      <w:r w:rsidR="00F07476">
        <w:rPr>
          <w:color w:val="auto"/>
        </w:rPr>
        <w:t>,</w:t>
      </w:r>
      <w:r w:rsidR="00826EC4" w:rsidRPr="00826EC4">
        <w:rPr>
          <w:color w:val="auto"/>
        </w:rPr>
        <w:t xml:space="preserve"> and time per visit in each object</w:t>
      </w:r>
      <w:r w:rsidR="00826EC4">
        <w:rPr>
          <w:color w:val="auto"/>
        </w:rPr>
        <w:t>. T</w:t>
      </w:r>
      <w:r w:rsidRPr="00C16E10">
        <w:rPr>
          <w:color w:val="auto"/>
        </w:rPr>
        <w:t xml:space="preserve">here </w:t>
      </w:r>
      <w:r w:rsidR="0089175C">
        <w:rPr>
          <w:color w:val="auto"/>
        </w:rPr>
        <w:t>we</w:t>
      </w:r>
      <w:r w:rsidRPr="00C16E10">
        <w:rPr>
          <w:color w:val="auto"/>
        </w:rPr>
        <w:t xml:space="preserve">re no differences in the STM trial. Meanwhile, in the LTM trial, an exploration preferent ratio significantly </w:t>
      </w:r>
      <w:r w:rsidR="00F07476" w:rsidRPr="00F07476">
        <w:rPr>
          <w:color w:val="auto"/>
        </w:rPr>
        <w:t>higher</w:t>
      </w:r>
      <w:r w:rsidR="00F07476" w:rsidRPr="00F07476" w:rsidDel="00F07476">
        <w:rPr>
          <w:color w:val="auto"/>
        </w:rPr>
        <w:t xml:space="preserve"> </w:t>
      </w:r>
      <w:r w:rsidRPr="00C16E10">
        <w:rPr>
          <w:color w:val="auto"/>
        </w:rPr>
        <w:t xml:space="preserve">for the </w:t>
      </w:r>
      <w:r w:rsidRPr="00C16E10">
        <w:rPr>
          <w:color w:val="auto"/>
        </w:rPr>
        <w:lastRenderedPageBreak/>
        <w:t xml:space="preserve">novel object </w:t>
      </w:r>
      <w:r w:rsidR="0089175C">
        <w:rPr>
          <w:color w:val="auto"/>
        </w:rPr>
        <w:t>wa</w:t>
      </w:r>
      <w:r w:rsidRPr="00C16E10">
        <w:rPr>
          <w:color w:val="auto"/>
        </w:rPr>
        <w:t xml:space="preserve">s seen. Additionally, in the LTM trial, </w:t>
      </w:r>
      <w:r w:rsidR="00993EFD" w:rsidRPr="00C16E10">
        <w:rPr>
          <w:color w:val="auto"/>
        </w:rPr>
        <w:t>a</w:t>
      </w:r>
      <w:r w:rsidRPr="00C16E10">
        <w:rPr>
          <w:color w:val="auto"/>
        </w:rPr>
        <w:t xml:space="preserve"> preference for the novel object in the time spent per visit (panel C)</w:t>
      </w:r>
      <w:r w:rsidR="00993EFD" w:rsidRPr="00C16E10">
        <w:rPr>
          <w:color w:val="auto"/>
        </w:rPr>
        <w:t xml:space="preserve"> c</w:t>
      </w:r>
      <w:r w:rsidR="0089175C">
        <w:rPr>
          <w:color w:val="auto"/>
        </w:rPr>
        <w:t>ould</w:t>
      </w:r>
      <w:r w:rsidR="00993EFD" w:rsidRPr="00C16E10">
        <w:rPr>
          <w:color w:val="auto"/>
        </w:rPr>
        <w:t xml:space="preserve"> be seen, as well</w:t>
      </w:r>
      <w:r w:rsidR="0089175C">
        <w:rPr>
          <w:color w:val="auto"/>
        </w:rPr>
        <w:t>.</w:t>
      </w:r>
      <w:r w:rsidR="003F2A78">
        <w:rPr>
          <w:color w:val="auto"/>
        </w:rPr>
        <w:t xml:space="preserve"> </w:t>
      </w:r>
      <w:r w:rsidR="003F2A78" w:rsidRPr="003F2A78">
        <w:rPr>
          <w:b/>
          <w:bCs/>
          <w:color w:val="auto"/>
        </w:rPr>
        <w:t xml:space="preserve">Video 1 </w:t>
      </w:r>
      <w:r w:rsidR="003F2A78">
        <w:rPr>
          <w:color w:val="auto"/>
        </w:rPr>
        <w:t xml:space="preserve">shows a representative example of </w:t>
      </w:r>
      <w:r w:rsidR="003F2A78" w:rsidRPr="003F2A78">
        <w:rPr>
          <w:color w:val="auto"/>
        </w:rPr>
        <w:t>a rat recorded in the experiment</w:t>
      </w:r>
      <w:r w:rsidR="003F2A78">
        <w:rPr>
          <w:color w:val="auto"/>
        </w:rPr>
        <w:t xml:space="preserve"> while </w:t>
      </w:r>
      <w:r w:rsidR="003F2A78" w:rsidRPr="003F2A78">
        <w:rPr>
          <w:b/>
          <w:bCs/>
          <w:color w:val="auto"/>
        </w:rPr>
        <w:t>Video 2</w:t>
      </w:r>
      <w:r w:rsidR="003F2A78">
        <w:rPr>
          <w:color w:val="auto"/>
        </w:rPr>
        <w:t xml:space="preserve"> shows a r</w:t>
      </w:r>
      <w:r w:rsidR="003F2A78" w:rsidRPr="003F2A78">
        <w:rPr>
          <w:color w:val="auto"/>
        </w:rPr>
        <w:t xml:space="preserve">epresentative </w:t>
      </w:r>
      <w:r w:rsidR="003F2A78">
        <w:rPr>
          <w:color w:val="auto"/>
        </w:rPr>
        <w:t>example of</w:t>
      </w:r>
      <w:r w:rsidR="003F2A78" w:rsidRPr="003F2A78">
        <w:rPr>
          <w:color w:val="auto"/>
        </w:rPr>
        <w:t xml:space="preserve"> simultaneous EEG and behavioral recording.  </w:t>
      </w:r>
    </w:p>
    <w:p w14:paraId="4BD4DB12" w14:textId="77777777" w:rsidR="0057271B" w:rsidRPr="00C16E10" w:rsidRDefault="0057271B" w:rsidP="00BA47B4">
      <w:pPr>
        <w:snapToGrid w:val="0"/>
        <w:rPr>
          <w:color w:val="auto"/>
        </w:rPr>
      </w:pPr>
    </w:p>
    <w:p w14:paraId="0897BB51" w14:textId="0A1953CF" w:rsidR="00CA7A63" w:rsidRDefault="002005AF" w:rsidP="00BA47B4">
      <w:pPr>
        <w:snapToGrid w:val="0"/>
        <w:rPr>
          <w:color w:val="auto"/>
        </w:rPr>
      </w:pPr>
      <w:r>
        <w:rPr>
          <w:color w:val="auto"/>
        </w:rPr>
        <w:t>I</w:t>
      </w:r>
      <w:r w:rsidR="00993EFD" w:rsidRPr="002B7F32">
        <w:rPr>
          <w:color w:val="auto"/>
        </w:rPr>
        <w:t xml:space="preserve">t </w:t>
      </w:r>
      <w:r w:rsidR="0057271B" w:rsidRPr="002B7F32">
        <w:rPr>
          <w:color w:val="auto"/>
        </w:rPr>
        <w:t xml:space="preserve">was possible to match time events tracked with </w:t>
      </w:r>
      <w:r w:rsidR="00325FA8" w:rsidRPr="002B7F32">
        <w:rPr>
          <w:color w:val="auto"/>
        </w:rPr>
        <w:t xml:space="preserve">the Behavioral Tracking </w:t>
      </w:r>
      <w:r w:rsidR="0057271B" w:rsidRPr="002B7F32">
        <w:rPr>
          <w:color w:val="auto"/>
        </w:rPr>
        <w:t xml:space="preserve">and </w:t>
      </w:r>
      <w:r w:rsidR="00235463" w:rsidRPr="002B7F32">
        <w:rPr>
          <w:bCs/>
          <w:color w:val="auto"/>
        </w:rPr>
        <w:t xml:space="preserve">the EEG software </w:t>
      </w:r>
      <w:r w:rsidR="0057271B" w:rsidRPr="002B7F32">
        <w:rPr>
          <w:color w:val="auto"/>
        </w:rPr>
        <w:t>recording</w:t>
      </w:r>
      <w:r>
        <w:rPr>
          <w:color w:val="auto"/>
        </w:rPr>
        <w:t xml:space="preserve"> using </w:t>
      </w:r>
      <w:r w:rsidR="008D5610">
        <w:rPr>
          <w:color w:val="auto"/>
        </w:rPr>
        <w:t>the</w:t>
      </w:r>
      <w:r>
        <w:rPr>
          <w:color w:val="auto"/>
        </w:rPr>
        <w:t xml:space="preserve"> computer</w:t>
      </w:r>
      <w:r w:rsidR="008D5610">
        <w:rPr>
          <w:color w:val="auto"/>
        </w:rPr>
        <w:t>’s</w:t>
      </w:r>
      <w:r>
        <w:rPr>
          <w:color w:val="auto"/>
        </w:rPr>
        <w:t xml:space="preserve"> clock</w:t>
      </w:r>
      <w:r w:rsidR="0057271B" w:rsidRPr="002B7F32">
        <w:rPr>
          <w:color w:val="auto"/>
        </w:rPr>
        <w:t xml:space="preserve">. </w:t>
      </w:r>
      <w:r w:rsidR="0057271B" w:rsidRPr="00926510">
        <w:rPr>
          <w:b/>
          <w:bCs/>
          <w:color w:val="auto"/>
        </w:rPr>
        <w:t xml:space="preserve">Figure </w:t>
      </w:r>
      <w:r w:rsidR="00026C75" w:rsidRPr="00926510">
        <w:rPr>
          <w:b/>
          <w:bCs/>
          <w:color w:val="auto"/>
        </w:rPr>
        <w:t>7</w:t>
      </w:r>
      <w:r w:rsidR="0057271B" w:rsidRPr="00926510">
        <w:rPr>
          <w:b/>
          <w:bCs/>
          <w:color w:val="auto"/>
        </w:rPr>
        <w:t xml:space="preserve"> </w:t>
      </w:r>
      <w:r w:rsidR="0057271B" w:rsidRPr="004361E1">
        <w:rPr>
          <w:color w:val="auto"/>
        </w:rPr>
        <w:t>and</w:t>
      </w:r>
      <w:r w:rsidR="0057271B" w:rsidRPr="00926510">
        <w:rPr>
          <w:b/>
          <w:bCs/>
          <w:color w:val="auto"/>
        </w:rPr>
        <w:t xml:space="preserve"> </w:t>
      </w:r>
      <w:r w:rsidR="004361E1" w:rsidRPr="00926510">
        <w:rPr>
          <w:b/>
          <w:bCs/>
          <w:color w:val="auto"/>
        </w:rPr>
        <w:t xml:space="preserve">Figure </w:t>
      </w:r>
      <w:r w:rsidR="00026C75" w:rsidRPr="00926510">
        <w:rPr>
          <w:b/>
          <w:bCs/>
          <w:color w:val="auto"/>
        </w:rPr>
        <w:t>8</w:t>
      </w:r>
      <w:r w:rsidR="0057271B" w:rsidRPr="002B7F32">
        <w:rPr>
          <w:color w:val="auto"/>
        </w:rPr>
        <w:t xml:space="preserve"> </w:t>
      </w:r>
      <w:r w:rsidR="004D3936" w:rsidRPr="004D3936">
        <w:rPr>
          <w:color w:val="auto"/>
        </w:rPr>
        <w:t xml:space="preserve">show the changes in EEG relative </w:t>
      </w:r>
      <w:r w:rsidR="009700D6">
        <w:rPr>
          <w:color w:val="auto"/>
        </w:rPr>
        <w:t>p</w:t>
      </w:r>
      <w:r w:rsidR="005163E4">
        <w:rPr>
          <w:color w:val="auto"/>
        </w:rPr>
        <w:t>ower</w:t>
      </w:r>
      <w:r w:rsidR="004D3936" w:rsidRPr="004D3936">
        <w:rPr>
          <w:color w:val="auto"/>
        </w:rPr>
        <w:t xml:space="preserve"> over alpha and beta bands. These are related to motor control, concentration, and memory, suggesting that exploration is just related to these functions.</w:t>
      </w:r>
      <w:r w:rsidR="0057271B" w:rsidRPr="002B7F32">
        <w:rPr>
          <w:color w:val="auto"/>
        </w:rPr>
        <w:t xml:space="preserve"> The</w:t>
      </w:r>
      <w:r w:rsidR="0057271B" w:rsidRPr="00C16E10">
        <w:rPr>
          <w:color w:val="auto"/>
        </w:rPr>
        <w:t xml:space="preserve"> results of animal 3 show that alpha </w:t>
      </w:r>
      <w:r w:rsidR="009700D6">
        <w:rPr>
          <w:color w:val="auto"/>
        </w:rPr>
        <w:t>p</w:t>
      </w:r>
      <w:r w:rsidR="005163E4">
        <w:rPr>
          <w:color w:val="auto"/>
        </w:rPr>
        <w:t xml:space="preserve">ower </w:t>
      </w:r>
      <w:r w:rsidR="0057271B" w:rsidRPr="00C16E10">
        <w:rPr>
          <w:color w:val="auto"/>
        </w:rPr>
        <w:t xml:space="preserve">tends to </w:t>
      </w:r>
      <w:r w:rsidR="00D1382C" w:rsidRPr="00C16E10">
        <w:rPr>
          <w:color w:val="auto"/>
        </w:rPr>
        <w:t xml:space="preserve">reduce on STM </w:t>
      </w:r>
      <w:r w:rsidR="006B3112">
        <w:rPr>
          <w:color w:val="auto"/>
        </w:rPr>
        <w:t>regarding</w:t>
      </w:r>
      <w:r w:rsidR="0057271B" w:rsidRPr="00C16E10">
        <w:rPr>
          <w:color w:val="auto"/>
        </w:rPr>
        <w:t xml:space="preserve"> ACQ and LTM</w:t>
      </w:r>
      <w:r w:rsidR="00CA7A63">
        <w:rPr>
          <w:color w:val="auto"/>
        </w:rPr>
        <w:t>,</w:t>
      </w:r>
      <w:r w:rsidR="00D1382C" w:rsidRPr="00C16E10">
        <w:rPr>
          <w:color w:val="auto"/>
        </w:rPr>
        <w:t xml:space="preserve"> suggesting </w:t>
      </w:r>
      <w:r w:rsidR="008D5610" w:rsidRPr="67067FE7">
        <w:rPr>
          <w:color w:val="auto"/>
        </w:rPr>
        <w:t>a desynchronization related to exploration or memory retrieval</w:t>
      </w:r>
      <w:r w:rsidR="0057271B" w:rsidRPr="00C16E10">
        <w:rPr>
          <w:color w:val="auto"/>
        </w:rPr>
        <w:t xml:space="preserve">. The number of object </w:t>
      </w:r>
      <w:r w:rsidR="00096022" w:rsidRPr="00C16E10">
        <w:rPr>
          <w:color w:val="auto"/>
        </w:rPr>
        <w:t xml:space="preserve">recognition (processed epochs) </w:t>
      </w:r>
      <w:r w:rsidR="0057271B" w:rsidRPr="00C16E10">
        <w:rPr>
          <w:color w:val="auto"/>
        </w:rPr>
        <w:t>was low</w:t>
      </w:r>
      <w:r w:rsidR="00CA7A63">
        <w:rPr>
          <w:color w:val="auto"/>
        </w:rPr>
        <w:t>.</w:t>
      </w:r>
      <w:r w:rsidR="0057271B" w:rsidRPr="00C16E10">
        <w:rPr>
          <w:color w:val="auto"/>
        </w:rPr>
        <w:t xml:space="preserve"> </w:t>
      </w:r>
      <w:r w:rsidR="00CA7A63">
        <w:rPr>
          <w:color w:val="auto"/>
        </w:rPr>
        <w:t>B</w:t>
      </w:r>
      <w:r w:rsidR="0057271B" w:rsidRPr="00C16E10">
        <w:rPr>
          <w:color w:val="auto"/>
        </w:rPr>
        <w:t xml:space="preserve">y </w:t>
      </w:r>
      <w:r w:rsidR="00993EFD" w:rsidRPr="00C16E10">
        <w:rPr>
          <w:color w:val="auto"/>
        </w:rPr>
        <w:t>this point</w:t>
      </w:r>
      <w:r w:rsidR="0057271B" w:rsidRPr="00C16E10">
        <w:rPr>
          <w:color w:val="auto"/>
        </w:rPr>
        <w:t>, it is not possible to</w:t>
      </w:r>
      <w:r w:rsidR="006B3112">
        <w:rPr>
          <w:color w:val="auto"/>
        </w:rPr>
        <w:t xml:space="preserve"> determine if</w:t>
      </w:r>
      <w:r w:rsidR="0057271B" w:rsidRPr="00C16E10">
        <w:rPr>
          <w:color w:val="auto"/>
        </w:rPr>
        <w:t xml:space="preserve"> a statistical test</w:t>
      </w:r>
      <w:r w:rsidR="00604585">
        <w:rPr>
          <w:color w:val="auto"/>
        </w:rPr>
        <w:t xml:space="preserve"> would validate</w:t>
      </w:r>
      <w:r w:rsidR="00604585" w:rsidRPr="00C16E10">
        <w:rPr>
          <w:color w:val="auto"/>
        </w:rPr>
        <w:t xml:space="preserve"> if</w:t>
      </w:r>
      <w:r w:rsidR="0057271B" w:rsidRPr="00C16E10">
        <w:rPr>
          <w:color w:val="auto"/>
        </w:rPr>
        <w:t xml:space="preserve"> such difference is real</w:t>
      </w:r>
      <w:r w:rsidR="005A6717">
        <w:rPr>
          <w:color w:val="auto"/>
        </w:rPr>
        <w:t>,</w:t>
      </w:r>
      <w:r w:rsidR="0057271B" w:rsidRPr="00C16E10">
        <w:rPr>
          <w:color w:val="auto"/>
        </w:rPr>
        <w:t xml:space="preserve"> or an artifact </w:t>
      </w:r>
      <w:r w:rsidR="00604585">
        <w:rPr>
          <w:color w:val="auto"/>
        </w:rPr>
        <w:t xml:space="preserve">was able to produce </w:t>
      </w:r>
      <w:r w:rsidR="006B3112">
        <w:rPr>
          <w:color w:val="auto"/>
        </w:rPr>
        <w:t>such</w:t>
      </w:r>
      <w:r w:rsidR="00CA7A63">
        <w:rPr>
          <w:color w:val="auto"/>
        </w:rPr>
        <w:t xml:space="preserve"> </w:t>
      </w:r>
      <w:r w:rsidR="0057271B" w:rsidRPr="00C16E10">
        <w:rPr>
          <w:color w:val="auto"/>
        </w:rPr>
        <w:t>experimental conditions.</w:t>
      </w:r>
      <w:r w:rsidR="00096022" w:rsidRPr="00C16E10">
        <w:rPr>
          <w:color w:val="auto"/>
        </w:rPr>
        <w:t xml:space="preserve"> Nevertheless, epochs segmentation, labeling, and analysis ha</w:t>
      </w:r>
      <w:r w:rsidR="00C820CA" w:rsidRPr="00C16E10">
        <w:rPr>
          <w:color w:val="auto"/>
        </w:rPr>
        <w:t>ve</w:t>
      </w:r>
      <w:r w:rsidR="00096022" w:rsidRPr="00C16E10">
        <w:rPr>
          <w:color w:val="auto"/>
        </w:rPr>
        <w:t xml:space="preserve"> become possible by </w:t>
      </w:r>
      <w:r w:rsidR="00604585">
        <w:rPr>
          <w:color w:val="auto"/>
        </w:rPr>
        <w:t xml:space="preserve">a timeline of </w:t>
      </w:r>
      <w:r w:rsidR="00096022" w:rsidRPr="00C16E10">
        <w:rPr>
          <w:color w:val="auto"/>
        </w:rPr>
        <w:t xml:space="preserve">simultaneous </w:t>
      </w:r>
      <w:r w:rsidR="00604585">
        <w:rPr>
          <w:color w:val="auto"/>
        </w:rPr>
        <w:t xml:space="preserve">marking </w:t>
      </w:r>
      <w:r w:rsidR="00096022" w:rsidRPr="00C16E10">
        <w:rPr>
          <w:color w:val="auto"/>
        </w:rPr>
        <w:t xml:space="preserve">events </w:t>
      </w:r>
      <w:r w:rsidR="00604585">
        <w:rPr>
          <w:color w:val="auto"/>
        </w:rPr>
        <w:t>in animals</w:t>
      </w:r>
      <w:r w:rsidR="00604585" w:rsidRPr="00C16E10">
        <w:rPr>
          <w:color w:val="auto"/>
        </w:rPr>
        <w:t xml:space="preserve"> </w:t>
      </w:r>
      <w:r w:rsidR="00096022" w:rsidRPr="00C16E10">
        <w:rPr>
          <w:color w:val="auto"/>
        </w:rPr>
        <w:t xml:space="preserve">and EEG </w:t>
      </w:r>
      <w:r w:rsidR="00604585">
        <w:rPr>
          <w:color w:val="auto"/>
        </w:rPr>
        <w:t xml:space="preserve">outcomes produced </w:t>
      </w:r>
      <w:r w:rsidR="00096022" w:rsidRPr="00C16E10">
        <w:rPr>
          <w:color w:val="auto"/>
        </w:rPr>
        <w:t xml:space="preserve">for future research projects. </w:t>
      </w:r>
      <w:r w:rsidR="00CA7A63" w:rsidRPr="00CA7A63">
        <w:rPr>
          <w:color w:val="auto"/>
        </w:rPr>
        <w:t>Combining these systems prevents a wrongful identification of events by a manual marking process, which has become a significant issue in animal experimentation purposes.</w:t>
      </w:r>
      <w:r w:rsidR="00CA7A63" w:rsidRPr="00CA7A63" w:rsidDel="00CA7A63">
        <w:rPr>
          <w:color w:val="auto"/>
        </w:rPr>
        <w:t xml:space="preserve"> </w:t>
      </w:r>
      <w:r w:rsidR="00CA7A63" w:rsidRPr="00CA7A63">
        <w:rPr>
          <w:color w:val="auto"/>
        </w:rPr>
        <w:t xml:space="preserve">The combination of the BTS and electrophysiological (EP) activity could be accurately associated with animal behavior; nevertheless, experimental conditions require the use of advanced signal processing techniques to eliminate motion artifacts and </w:t>
      </w:r>
      <w:r w:rsidR="00CA7A63">
        <w:rPr>
          <w:color w:val="auto"/>
        </w:rPr>
        <w:t xml:space="preserve">make </w:t>
      </w:r>
      <w:r w:rsidR="00CA7A63" w:rsidRPr="00CA7A63">
        <w:rPr>
          <w:color w:val="auto"/>
        </w:rPr>
        <w:t>improvements in the experimental setup effectively.</w:t>
      </w:r>
    </w:p>
    <w:p w14:paraId="52C753DE" w14:textId="77777777" w:rsidR="00CA7A63" w:rsidRPr="00C16E10" w:rsidRDefault="00CA7A63" w:rsidP="00BA47B4">
      <w:pPr>
        <w:snapToGrid w:val="0"/>
        <w:rPr>
          <w:color w:val="auto"/>
        </w:rPr>
      </w:pPr>
    </w:p>
    <w:p w14:paraId="3C9083F6" w14:textId="084D30A8" w:rsidR="00B32616" w:rsidRPr="00C16E10" w:rsidRDefault="00B32616" w:rsidP="00BA47B4">
      <w:pPr>
        <w:snapToGrid w:val="0"/>
        <w:rPr>
          <w:bCs/>
          <w:color w:val="auto"/>
        </w:rPr>
      </w:pPr>
      <w:r w:rsidRPr="00C16E10">
        <w:rPr>
          <w:b/>
          <w:color w:val="auto"/>
        </w:rPr>
        <w:t xml:space="preserve">FIGURE </w:t>
      </w:r>
      <w:r w:rsidR="0013621E" w:rsidRPr="00C16E10">
        <w:rPr>
          <w:b/>
          <w:color w:val="auto"/>
        </w:rPr>
        <w:t xml:space="preserve">AND TABLE </w:t>
      </w:r>
      <w:r w:rsidRPr="00C16E10">
        <w:rPr>
          <w:b/>
          <w:color w:val="auto"/>
        </w:rPr>
        <w:t>LEGENDS:</w:t>
      </w:r>
    </w:p>
    <w:p w14:paraId="6144ACA0" w14:textId="77777777" w:rsidR="0057271B" w:rsidRPr="00C16E10" w:rsidRDefault="0057271B" w:rsidP="00BA47B4">
      <w:pPr>
        <w:snapToGrid w:val="0"/>
        <w:rPr>
          <w:b/>
          <w:color w:val="auto"/>
        </w:rPr>
      </w:pPr>
    </w:p>
    <w:p w14:paraId="229F5A62" w14:textId="7A39439B" w:rsidR="0057271B" w:rsidRPr="00C16E10" w:rsidRDefault="0057271B" w:rsidP="00BA47B4">
      <w:pPr>
        <w:snapToGrid w:val="0"/>
        <w:rPr>
          <w:color w:val="auto"/>
        </w:rPr>
      </w:pPr>
      <w:r w:rsidRPr="00C16E10">
        <w:rPr>
          <w:b/>
          <w:color w:val="auto"/>
        </w:rPr>
        <w:t>Figure 1:</w:t>
      </w:r>
      <w:r w:rsidRPr="00C16E10">
        <w:rPr>
          <w:color w:val="auto"/>
        </w:rPr>
        <w:t xml:space="preserve"> </w:t>
      </w:r>
      <w:r w:rsidRPr="00926510">
        <w:rPr>
          <w:b/>
          <w:bCs/>
          <w:color w:val="auto"/>
        </w:rPr>
        <w:t>Examples of enriched environment (EE) conditions cage.</w:t>
      </w:r>
      <w:r w:rsidRPr="00C16E10">
        <w:rPr>
          <w:color w:val="auto"/>
        </w:rPr>
        <w:t xml:space="preserve"> Housing </w:t>
      </w:r>
      <w:r w:rsidR="004361E1">
        <w:rPr>
          <w:color w:val="auto"/>
        </w:rPr>
        <w:t>wa</w:t>
      </w:r>
      <w:r w:rsidRPr="00C16E10">
        <w:rPr>
          <w:color w:val="auto"/>
        </w:rPr>
        <w:t xml:space="preserve">s </w:t>
      </w:r>
      <w:r w:rsidR="00C820CA" w:rsidRPr="00C16E10">
        <w:rPr>
          <w:color w:val="auto"/>
        </w:rPr>
        <w:t>provided with</w:t>
      </w:r>
      <w:r w:rsidRPr="00C16E10">
        <w:rPr>
          <w:color w:val="auto"/>
        </w:rPr>
        <w:t xml:space="preserve"> toys and tubes, </w:t>
      </w:r>
      <w:r w:rsidR="00C820CA" w:rsidRPr="00C16E10">
        <w:rPr>
          <w:color w:val="auto"/>
        </w:rPr>
        <w:t xml:space="preserve">in </w:t>
      </w:r>
      <w:r w:rsidRPr="00C16E10">
        <w:rPr>
          <w:color w:val="auto"/>
        </w:rPr>
        <w:t>which animals find novel and complex but no biological relevance.</w:t>
      </w:r>
    </w:p>
    <w:p w14:paraId="565B166D" w14:textId="77777777" w:rsidR="0057271B" w:rsidRPr="00C16E10" w:rsidRDefault="0057271B" w:rsidP="00BA47B4">
      <w:pPr>
        <w:snapToGrid w:val="0"/>
        <w:rPr>
          <w:color w:val="auto"/>
        </w:rPr>
      </w:pPr>
    </w:p>
    <w:p w14:paraId="7F782F9B" w14:textId="71C09D01" w:rsidR="0057271B" w:rsidRPr="00C16E10" w:rsidRDefault="0057271B" w:rsidP="00BA47B4">
      <w:pPr>
        <w:snapToGrid w:val="0"/>
        <w:rPr>
          <w:color w:val="auto"/>
        </w:rPr>
      </w:pPr>
      <w:r w:rsidRPr="00C16E10">
        <w:rPr>
          <w:b/>
          <w:color w:val="auto"/>
        </w:rPr>
        <w:t>Figure 2:</w:t>
      </w:r>
      <w:r w:rsidRPr="00C16E10">
        <w:rPr>
          <w:color w:val="auto"/>
        </w:rPr>
        <w:t xml:space="preserve"> </w:t>
      </w:r>
      <w:r w:rsidRPr="00926510">
        <w:rPr>
          <w:b/>
          <w:bCs/>
          <w:color w:val="auto"/>
        </w:rPr>
        <w:t>Positions of epidural electrodes in the rat skull.</w:t>
      </w:r>
      <w:r w:rsidRPr="00C16E10">
        <w:rPr>
          <w:color w:val="auto"/>
        </w:rPr>
        <w:t xml:space="preserve"> The screws </w:t>
      </w:r>
      <w:r w:rsidR="004361E1">
        <w:rPr>
          <w:color w:val="auto"/>
        </w:rPr>
        <w:t>we</w:t>
      </w:r>
      <w:r w:rsidRPr="00C16E10">
        <w:rPr>
          <w:color w:val="auto"/>
        </w:rPr>
        <w:t>re simultaneously used as anchor for the headset and as electrodes. F = frontal; C = frontoparietal; P = parietal; 3 = left; 4 = right; NZ = as the ground reference.</w:t>
      </w:r>
    </w:p>
    <w:p w14:paraId="40C74F9C" w14:textId="77777777" w:rsidR="0057271B" w:rsidRPr="00C16E10" w:rsidRDefault="0057271B" w:rsidP="00BA47B4">
      <w:pPr>
        <w:snapToGrid w:val="0"/>
        <w:rPr>
          <w:color w:val="auto"/>
        </w:rPr>
      </w:pPr>
    </w:p>
    <w:p w14:paraId="3945E8B7" w14:textId="4326A9A6" w:rsidR="0057271B" w:rsidRPr="00C16E10" w:rsidRDefault="0057271B" w:rsidP="00BA47B4">
      <w:pPr>
        <w:snapToGrid w:val="0"/>
        <w:rPr>
          <w:color w:val="auto"/>
        </w:rPr>
      </w:pPr>
      <w:r w:rsidRPr="00C16E10">
        <w:rPr>
          <w:b/>
          <w:color w:val="auto"/>
        </w:rPr>
        <w:t>Figure 3:</w:t>
      </w:r>
      <w:r w:rsidRPr="00926510">
        <w:rPr>
          <w:b/>
          <w:bCs/>
          <w:color w:val="auto"/>
        </w:rPr>
        <w:t xml:space="preserve"> Representative images of an epidural (skull screw) electrodes implantation surgery.</w:t>
      </w:r>
      <w:r w:rsidRPr="00C16E10">
        <w:rPr>
          <w:color w:val="auto"/>
        </w:rPr>
        <w:t xml:space="preserve"> </w:t>
      </w:r>
      <w:r w:rsidR="00CA7A63">
        <w:rPr>
          <w:color w:val="auto"/>
        </w:rPr>
        <w:t>I</w:t>
      </w:r>
      <w:r w:rsidR="00C56740">
        <w:rPr>
          <w:color w:val="auto"/>
        </w:rPr>
        <w:t>mage</w:t>
      </w:r>
      <w:r w:rsidR="00CA7A63">
        <w:rPr>
          <w:color w:val="auto"/>
        </w:rPr>
        <w:t xml:space="preserve"> </w:t>
      </w:r>
      <w:r w:rsidR="00C56740">
        <w:rPr>
          <w:color w:val="auto"/>
        </w:rPr>
        <w:t>showing implanted intracranial electrodes screws in rats</w:t>
      </w:r>
      <w:r w:rsidRPr="00C16E10">
        <w:rPr>
          <w:color w:val="auto"/>
        </w:rPr>
        <w:t xml:space="preserve"> at different </w:t>
      </w:r>
      <w:r w:rsidR="00C820CA" w:rsidRPr="00C16E10">
        <w:rPr>
          <w:color w:val="auto"/>
        </w:rPr>
        <w:t xml:space="preserve">stages </w:t>
      </w:r>
      <w:r w:rsidRPr="00C16E10">
        <w:rPr>
          <w:color w:val="auto"/>
        </w:rPr>
        <w:t>of the surgery.</w:t>
      </w:r>
    </w:p>
    <w:p w14:paraId="49FD948A" w14:textId="77777777" w:rsidR="0057271B" w:rsidRPr="00C16E10" w:rsidRDefault="0057271B" w:rsidP="00BA47B4">
      <w:pPr>
        <w:snapToGrid w:val="0"/>
        <w:rPr>
          <w:color w:val="auto"/>
        </w:rPr>
      </w:pPr>
    </w:p>
    <w:p w14:paraId="3C41E3D7" w14:textId="53744629" w:rsidR="001442C6" w:rsidRDefault="0057271B" w:rsidP="00BA47B4">
      <w:pPr>
        <w:snapToGrid w:val="0"/>
        <w:rPr>
          <w:color w:val="auto"/>
        </w:rPr>
      </w:pPr>
      <w:r w:rsidRPr="00C16E10">
        <w:rPr>
          <w:b/>
          <w:color w:val="auto"/>
        </w:rPr>
        <w:t>Figure 4:</w:t>
      </w:r>
      <w:r w:rsidRPr="00C16E10">
        <w:rPr>
          <w:color w:val="auto"/>
        </w:rPr>
        <w:t xml:space="preserve"> </w:t>
      </w:r>
      <w:r w:rsidRPr="00926510">
        <w:rPr>
          <w:b/>
          <w:bCs/>
          <w:color w:val="auto"/>
        </w:rPr>
        <w:t xml:space="preserve">Representative images of a rat </w:t>
      </w:r>
      <w:r w:rsidR="00C56740">
        <w:rPr>
          <w:b/>
          <w:bCs/>
          <w:color w:val="auto"/>
        </w:rPr>
        <w:t xml:space="preserve">along </w:t>
      </w:r>
      <w:r w:rsidR="00DE6004" w:rsidRPr="00DE6004">
        <w:rPr>
          <w:b/>
          <w:bCs/>
          <w:color w:val="auto"/>
        </w:rPr>
        <w:t>with</w:t>
      </w:r>
      <w:r w:rsidR="00DE6004">
        <w:rPr>
          <w:b/>
          <w:bCs/>
          <w:color w:val="auto"/>
        </w:rPr>
        <w:t xml:space="preserve"> </w:t>
      </w:r>
      <w:r w:rsidR="00C56740">
        <w:rPr>
          <w:b/>
          <w:bCs/>
          <w:color w:val="auto"/>
        </w:rPr>
        <w:t xml:space="preserve">the </w:t>
      </w:r>
      <w:r w:rsidRPr="00926510">
        <w:rPr>
          <w:b/>
          <w:bCs/>
          <w:color w:val="auto"/>
        </w:rPr>
        <w:t>experimental setup.</w:t>
      </w:r>
      <w:r w:rsidRPr="00C16E10">
        <w:rPr>
          <w:color w:val="auto"/>
        </w:rPr>
        <w:t xml:space="preserve"> </w:t>
      </w:r>
      <w:r w:rsidR="001442C6" w:rsidRPr="001442C6">
        <w:rPr>
          <w:color w:val="auto"/>
        </w:rPr>
        <w:t xml:space="preserve">The rat </w:t>
      </w:r>
      <w:r w:rsidR="008B205B">
        <w:rPr>
          <w:color w:val="auto"/>
        </w:rPr>
        <w:t>wa</w:t>
      </w:r>
      <w:r w:rsidR="001442C6" w:rsidRPr="001442C6">
        <w:rPr>
          <w:color w:val="auto"/>
        </w:rPr>
        <w:t xml:space="preserve">s </w:t>
      </w:r>
      <w:r w:rsidR="008B205B">
        <w:rPr>
          <w:color w:val="auto"/>
        </w:rPr>
        <w:t>made to wear</w:t>
      </w:r>
      <w:r w:rsidR="001442C6" w:rsidRPr="001442C6">
        <w:rPr>
          <w:color w:val="auto"/>
        </w:rPr>
        <w:t xml:space="preserve"> the vest attached to the EEG device with an embedded battery, inside the arena used for the NORT protocol. The image shows the headset and the cable connector installed on the head's rat.</w:t>
      </w:r>
    </w:p>
    <w:p w14:paraId="2F5B3425" w14:textId="77777777" w:rsidR="001442C6" w:rsidRPr="00C16E10" w:rsidRDefault="001442C6" w:rsidP="00BA47B4">
      <w:pPr>
        <w:snapToGrid w:val="0"/>
        <w:rPr>
          <w:color w:val="auto"/>
        </w:rPr>
      </w:pPr>
    </w:p>
    <w:p w14:paraId="23F08FE8" w14:textId="670692C0" w:rsidR="0061793F" w:rsidRDefault="0061793F" w:rsidP="00BA47B4">
      <w:pPr>
        <w:snapToGrid w:val="0"/>
        <w:rPr>
          <w:color w:val="auto"/>
        </w:rPr>
      </w:pPr>
      <w:r w:rsidRPr="00C16E10">
        <w:rPr>
          <w:b/>
          <w:color w:val="auto"/>
        </w:rPr>
        <w:t xml:space="preserve">Figure </w:t>
      </w:r>
      <w:r w:rsidR="00026C75" w:rsidRPr="00C16E10">
        <w:rPr>
          <w:b/>
          <w:color w:val="auto"/>
        </w:rPr>
        <w:t>5</w:t>
      </w:r>
      <w:r w:rsidRPr="00C16E10">
        <w:rPr>
          <w:b/>
          <w:color w:val="auto"/>
        </w:rPr>
        <w:t>:</w:t>
      </w:r>
      <w:r w:rsidR="009B7AD4">
        <w:rPr>
          <w:b/>
          <w:color w:val="auto"/>
        </w:rPr>
        <w:t xml:space="preserve"> </w:t>
      </w:r>
      <w:r w:rsidR="009B7AD4" w:rsidRPr="009B7AD4">
        <w:rPr>
          <w:b/>
          <w:color w:val="auto"/>
        </w:rPr>
        <w:t>Evidence of movement capability, and adult neurogenesis stimulation by EE protocol.</w:t>
      </w:r>
      <w:r w:rsidRPr="00C16E10">
        <w:rPr>
          <w:color w:val="auto"/>
        </w:rPr>
        <w:t xml:space="preserve"> </w:t>
      </w:r>
      <w:r w:rsidR="0042782D" w:rsidRPr="00C16E10">
        <w:rPr>
          <w:color w:val="auto"/>
        </w:rPr>
        <w:t xml:space="preserve"> </w:t>
      </w:r>
      <w:r w:rsidR="008B205B">
        <w:rPr>
          <w:color w:val="auto"/>
        </w:rPr>
        <w:t>(</w:t>
      </w:r>
      <w:r w:rsidR="00210BC7" w:rsidRPr="008B205B">
        <w:rPr>
          <w:b/>
          <w:bCs/>
          <w:color w:val="auto"/>
        </w:rPr>
        <w:t>A</w:t>
      </w:r>
      <w:r w:rsidR="00210BC7" w:rsidRPr="00C16E10">
        <w:rPr>
          <w:color w:val="auto"/>
        </w:rPr>
        <w:t>)</w:t>
      </w:r>
      <w:r w:rsidR="000D3F77" w:rsidRPr="00C16E10">
        <w:rPr>
          <w:color w:val="auto"/>
        </w:rPr>
        <w:t xml:space="preserve"> Representative images of the </w:t>
      </w:r>
      <w:r w:rsidR="00956210">
        <w:rPr>
          <w:color w:val="auto"/>
        </w:rPr>
        <w:t>animal activity</w:t>
      </w:r>
      <w:r w:rsidR="000D3F77" w:rsidRPr="00C16E10">
        <w:rPr>
          <w:color w:val="auto"/>
        </w:rPr>
        <w:t xml:space="preserve"> </w:t>
      </w:r>
      <w:r w:rsidR="00956210">
        <w:rPr>
          <w:color w:val="auto"/>
        </w:rPr>
        <w:t xml:space="preserve">for </w:t>
      </w:r>
      <w:r w:rsidR="000D3F77" w:rsidRPr="00C16E10">
        <w:rPr>
          <w:color w:val="auto"/>
        </w:rPr>
        <w:t>10 min in the Open Field Test</w:t>
      </w:r>
      <w:r w:rsidR="00210BC7" w:rsidRPr="00C16E10">
        <w:rPr>
          <w:color w:val="auto"/>
        </w:rPr>
        <w:t xml:space="preserve"> </w:t>
      </w:r>
      <w:r w:rsidR="00956210">
        <w:rPr>
          <w:color w:val="auto"/>
        </w:rPr>
        <w:t xml:space="preserve">(OFT) </w:t>
      </w:r>
      <w:r w:rsidR="000D3F77" w:rsidRPr="00C16E10">
        <w:rPr>
          <w:color w:val="auto"/>
        </w:rPr>
        <w:t xml:space="preserve">and </w:t>
      </w:r>
      <w:r w:rsidR="00956210">
        <w:rPr>
          <w:color w:val="auto"/>
        </w:rPr>
        <w:t xml:space="preserve">the </w:t>
      </w:r>
      <w:r w:rsidR="000D3F77" w:rsidRPr="00C16E10">
        <w:rPr>
          <w:color w:val="auto"/>
        </w:rPr>
        <w:t>mean d</w:t>
      </w:r>
      <w:r w:rsidR="00210BC7" w:rsidRPr="00C16E10">
        <w:rPr>
          <w:color w:val="auto"/>
        </w:rPr>
        <w:t xml:space="preserve">istance </w:t>
      </w:r>
      <w:r w:rsidR="00956210">
        <w:rPr>
          <w:color w:val="auto"/>
        </w:rPr>
        <w:t>that</w:t>
      </w:r>
      <w:r w:rsidR="000D3F77" w:rsidRPr="00C16E10">
        <w:rPr>
          <w:color w:val="auto"/>
        </w:rPr>
        <w:t xml:space="preserve"> </w:t>
      </w:r>
      <w:r w:rsidR="00A73F16" w:rsidRPr="00C16E10">
        <w:rPr>
          <w:color w:val="auto"/>
        </w:rPr>
        <w:t>animals wearing the equipment/surgery</w:t>
      </w:r>
      <w:r w:rsidR="00956210">
        <w:rPr>
          <w:color w:val="auto"/>
        </w:rPr>
        <w:t xml:space="preserve"> traveled</w:t>
      </w:r>
      <w:r w:rsidR="00A73F16" w:rsidRPr="00C16E10">
        <w:rPr>
          <w:color w:val="auto"/>
        </w:rPr>
        <w:t>, and animals without the equipment/No surgery</w:t>
      </w:r>
      <w:r w:rsidR="000D3F77" w:rsidRPr="00C16E10">
        <w:rPr>
          <w:color w:val="auto"/>
        </w:rPr>
        <w:t xml:space="preserve">. </w:t>
      </w:r>
      <w:r w:rsidR="008B205B">
        <w:rPr>
          <w:color w:val="auto"/>
        </w:rPr>
        <w:t>(</w:t>
      </w:r>
      <w:r w:rsidR="000D3F77" w:rsidRPr="008B205B">
        <w:rPr>
          <w:b/>
          <w:bCs/>
          <w:color w:val="auto"/>
        </w:rPr>
        <w:t>B-E</w:t>
      </w:r>
      <w:r w:rsidR="000D3F77" w:rsidRPr="00C16E10">
        <w:rPr>
          <w:color w:val="auto"/>
        </w:rPr>
        <w:t xml:space="preserve">) Representative DG section with </w:t>
      </w:r>
      <w:proofErr w:type="spellStart"/>
      <w:r w:rsidR="000D3F77" w:rsidRPr="00C16E10">
        <w:rPr>
          <w:color w:val="auto"/>
        </w:rPr>
        <w:t>BrdU</w:t>
      </w:r>
      <w:proofErr w:type="spellEnd"/>
      <w:r w:rsidR="000D3F77" w:rsidRPr="00C16E10">
        <w:rPr>
          <w:color w:val="auto"/>
        </w:rPr>
        <w:t xml:space="preserve"> labeled cells (intense dark) for EE and standard housing groups. Panels B and D show a </w:t>
      </w:r>
      <w:r w:rsidR="00956210" w:rsidRPr="00C16E10">
        <w:rPr>
          <w:color w:val="auto"/>
        </w:rPr>
        <w:t>low magnification</w:t>
      </w:r>
      <w:r w:rsidR="000D3F77" w:rsidRPr="00C16E10">
        <w:rPr>
          <w:color w:val="auto"/>
        </w:rPr>
        <w:t xml:space="preserve"> of the DG, and </w:t>
      </w:r>
      <w:r w:rsidR="000D3F77" w:rsidRPr="00C16E10">
        <w:rPr>
          <w:color w:val="auto"/>
        </w:rPr>
        <w:lastRenderedPageBreak/>
        <w:t>panels C and E show the box area at higher magnification. Panels B and C are tissue from the EE housing group, panels D and E are from the standard housing group. The inset illustrates the average numbers of labeled cells in both groups.</w:t>
      </w:r>
      <w:r w:rsidR="00210BC7" w:rsidRPr="00C16E10">
        <w:rPr>
          <w:color w:val="auto"/>
        </w:rPr>
        <w:t xml:space="preserve"> ML - molecular layer; GCL – granular cell layer; SGZ – </w:t>
      </w:r>
      <w:proofErr w:type="spellStart"/>
      <w:r w:rsidR="00210BC7" w:rsidRPr="00C16E10">
        <w:rPr>
          <w:color w:val="auto"/>
        </w:rPr>
        <w:t>subgranular</w:t>
      </w:r>
      <w:proofErr w:type="spellEnd"/>
      <w:r w:rsidR="00210BC7" w:rsidRPr="00C16E10">
        <w:rPr>
          <w:color w:val="auto"/>
        </w:rPr>
        <w:t xml:space="preserve"> zone; arrows - </w:t>
      </w:r>
      <w:proofErr w:type="spellStart"/>
      <w:r w:rsidR="00210BC7" w:rsidRPr="00C16E10">
        <w:rPr>
          <w:color w:val="auto"/>
        </w:rPr>
        <w:t>BrdU</w:t>
      </w:r>
      <w:proofErr w:type="spellEnd"/>
      <w:r w:rsidR="00210BC7" w:rsidRPr="00C16E10">
        <w:rPr>
          <w:color w:val="auto"/>
        </w:rPr>
        <w:t xml:space="preserve">+ cells. </w:t>
      </w:r>
      <w:r w:rsidR="00C33583" w:rsidRPr="00A535E6">
        <w:rPr>
          <w:color w:val="auto"/>
        </w:rPr>
        <w:t xml:space="preserve">The graphs show the mean </w:t>
      </w:r>
      <w:r w:rsidR="00C33583">
        <w:rPr>
          <w:color w:val="auto"/>
        </w:rPr>
        <w:t xml:space="preserve">± SEM. </w:t>
      </w:r>
      <w:r w:rsidR="00210BC7" w:rsidRPr="00C16E10">
        <w:rPr>
          <w:color w:val="auto"/>
        </w:rPr>
        <w:t>The T-student test was used to compare groups. * p≤0.05. No significant differences were found between groups in the Open Field Test</w:t>
      </w:r>
      <w:r w:rsidR="009C3475" w:rsidRPr="00C16E10">
        <w:rPr>
          <w:color w:val="auto"/>
        </w:rPr>
        <w:t>.</w:t>
      </w:r>
    </w:p>
    <w:p w14:paraId="64BD661F" w14:textId="77777777" w:rsidR="004C4847" w:rsidRPr="00C16E10" w:rsidRDefault="004C4847" w:rsidP="00BA47B4">
      <w:pPr>
        <w:snapToGrid w:val="0"/>
        <w:rPr>
          <w:color w:val="auto"/>
        </w:rPr>
      </w:pPr>
    </w:p>
    <w:p w14:paraId="377366EF" w14:textId="598F7422" w:rsidR="00026C75" w:rsidRPr="00C16E10" w:rsidRDefault="00026C75" w:rsidP="00BA47B4">
      <w:pPr>
        <w:snapToGrid w:val="0"/>
        <w:rPr>
          <w:color w:val="auto"/>
        </w:rPr>
      </w:pPr>
      <w:r w:rsidRPr="00C16E10">
        <w:rPr>
          <w:b/>
          <w:color w:val="auto"/>
        </w:rPr>
        <w:t>Figure 6:</w:t>
      </w:r>
      <w:r w:rsidRPr="00C16E10">
        <w:rPr>
          <w:color w:val="auto"/>
        </w:rPr>
        <w:t xml:space="preserve"> </w:t>
      </w:r>
      <w:r w:rsidRPr="00926510">
        <w:rPr>
          <w:b/>
          <w:bCs/>
          <w:color w:val="auto"/>
        </w:rPr>
        <w:t>Exploration performance in NORT assessment.</w:t>
      </w:r>
      <w:r w:rsidRPr="00C16E10">
        <w:rPr>
          <w:color w:val="auto"/>
        </w:rPr>
        <w:t xml:space="preserve"> </w:t>
      </w:r>
      <w:r w:rsidR="008B205B">
        <w:rPr>
          <w:color w:val="auto"/>
        </w:rPr>
        <w:t>(</w:t>
      </w:r>
      <w:r w:rsidRPr="008B205B">
        <w:rPr>
          <w:b/>
          <w:bCs/>
          <w:color w:val="auto"/>
        </w:rPr>
        <w:t>A</w:t>
      </w:r>
      <w:r w:rsidRPr="00C16E10">
        <w:rPr>
          <w:color w:val="auto"/>
        </w:rPr>
        <w:t xml:space="preserve">) Head time in the object zone for the three trials. </w:t>
      </w:r>
      <w:r w:rsidR="008B205B">
        <w:rPr>
          <w:color w:val="auto"/>
        </w:rPr>
        <w:t>(</w:t>
      </w:r>
      <w:r w:rsidRPr="008B205B">
        <w:rPr>
          <w:b/>
          <w:bCs/>
          <w:color w:val="auto"/>
        </w:rPr>
        <w:t>B</w:t>
      </w:r>
      <w:r w:rsidRPr="00C16E10">
        <w:rPr>
          <w:color w:val="auto"/>
        </w:rPr>
        <w:t xml:space="preserve">) Time moving towards the objects for the three trials. </w:t>
      </w:r>
      <w:r w:rsidR="008B205B">
        <w:rPr>
          <w:color w:val="auto"/>
        </w:rPr>
        <w:t>(</w:t>
      </w:r>
      <w:r w:rsidRPr="008B205B">
        <w:rPr>
          <w:b/>
          <w:bCs/>
          <w:color w:val="auto"/>
        </w:rPr>
        <w:t>C</w:t>
      </w:r>
      <w:r w:rsidRPr="00C16E10">
        <w:rPr>
          <w:color w:val="auto"/>
        </w:rPr>
        <w:t xml:space="preserve">) Time per visit in each object. </w:t>
      </w:r>
      <w:r w:rsidR="001F5284" w:rsidRPr="00A535E6">
        <w:rPr>
          <w:color w:val="auto"/>
        </w:rPr>
        <w:t xml:space="preserve">The graphs show the mean </w:t>
      </w:r>
      <w:r w:rsidR="001F5284">
        <w:rPr>
          <w:color w:val="auto"/>
        </w:rPr>
        <w:t xml:space="preserve">± SEM. </w:t>
      </w:r>
      <w:r w:rsidRPr="00C16E10">
        <w:rPr>
          <w:color w:val="auto"/>
        </w:rPr>
        <w:t xml:space="preserve">Two-way repeated-measures ANOVA with </w:t>
      </w:r>
      <w:proofErr w:type="spellStart"/>
      <w:r w:rsidRPr="00C16E10">
        <w:rPr>
          <w:color w:val="auto"/>
        </w:rPr>
        <w:t>Sidak's</w:t>
      </w:r>
      <w:proofErr w:type="spellEnd"/>
      <w:r w:rsidRPr="00C16E10">
        <w:rPr>
          <w:color w:val="auto"/>
        </w:rPr>
        <w:t xml:space="preserve"> multiple comparisons test was used in all parameters. * p</w:t>
      </w:r>
      <w:r w:rsidRPr="00C16E10">
        <w:rPr>
          <w:rFonts w:eastAsia="Symbol"/>
          <w:color w:val="auto"/>
        </w:rPr>
        <w:t>≤</w:t>
      </w:r>
      <w:r w:rsidRPr="00C16E10">
        <w:rPr>
          <w:color w:val="auto"/>
        </w:rPr>
        <w:t>0.05, ** p</w:t>
      </w:r>
      <w:r w:rsidRPr="00C16E10">
        <w:rPr>
          <w:rFonts w:eastAsia="Symbol"/>
          <w:color w:val="auto"/>
        </w:rPr>
        <w:t>≤</w:t>
      </w:r>
      <w:r w:rsidRPr="00C16E10">
        <w:rPr>
          <w:color w:val="auto"/>
        </w:rPr>
        <w:t>0.01 between the objects in the respective trial.</w:t>
      </w:r>
    </w:p>
    <w:p w14:paraId="55FE5145" w14:textId="77777777" w:rsidR="0057271B" w:rsidRPr="00C16E10" w:rsidRDefault="0057271B" w:rsidP="00BA47B4">
      <w:pPr>
        <w:snapToGrid w:val="0"/>
        <w:rPr>
          <w:color w:val="auto"/>
        </w:rPr>
      </w:pPr>
    </w:p>
    <w:p w14:paraId="1880A028" w14:textId="2364C58D" w:rsidR="0057271B" w:rsidRPr="00C16E10" w:rsidRDefault="0057271B" w:rsidP="00BA47B4">
      <w:pPr>
        <w:snapToGrid w:val="0"/>
        <w:rPr>
          <w:color w:val="auto"/>
        </w:rPr>
      </w:pPr>
      <w:r w:rsidRPr="00C16E10">
        <w:rPr>
          <w:b/>
          <w:color w:val="auto"/>
        </w:rPr>
        <w:t xml:space="preserve">Figure </w:t>
      </w:r>
      <w:r w:rsidR="0061793F" w:rsidRPr="00C16E10">
        <w:rPr>
          <w:b/>
          <w:color w:val="auto"/>
        </w:rPr>
        <w:t>7</w:t>
      </w:r>
      <w:r w:rsidRPr="00ED3239">
        <w:rPr>
          <w:b/>
          <w:color w:val="auto"/>
        </w:rPr>
        <w:t>:</w:t>
      </w:r>
      <w:r w:rsidR="003F2A78">
        <w:rPr>
          <w:b/>
          <w:color w:val="auto"/>
        </w:rPr>
        <w:t xml:space="preserve"> </w:t>
      </w:r>
      <w:r w:rsidR="00ED3239" w:rsidRPr="00D036DB">
        <w:rPr>
          <w:b/>
          <w:color w:val="auto"/>
        </w:rPr>
        <w:t xml:space="preserve">Changes over alpha EEG band </w:t>
      </w:r>
      <w:r w:rsidR="009700D6">
        <w:rPr>
          <w:b/>
          <w:color w:val="auto"/>
        </w:rPr>
        <w:t>p</w:t>
      </w:r>
      <w:r w:rsidR="005163E4">
        <w:rPr>
          <w:b/>
          <w:color w:val="auto"/>
        </w:rPr>
        <w:t xml:space="preserve">ower </w:t>
      </w:r>
      <w:r w:rsidR="00ED3239" w:rsidRPr="00D036DB">
        <w:rPr>
          <w:b/>
          <w:color w:val="auto"/>
        </w:rPr>
        <w:t>associated with exploration</w:t>
      </w:r>
      <w:r w:rsidR="00ED3239">
        <w:rPr>
          <w:color w:val="auto"/>
        </w:rPr>
        <w:t xml:space="preserve">. </w:t>
      </w:r>
      <w:r w:rsidR="0089175C">
        <w:rPr>
          <w:color w:val="auto"/>
        </w:rPr>
        <w:t>This figure s</w:t>
      </w:r>
      <w:r w:rsidRPr="00C16E10">
        <w:rPr>
          <w:color w:val="auto"/>
        </w:rPr>
        <w:t xml:space="preserve">how changes </w:t>
      </w:r>
      <w:r w:rsidR="0089175C">
        <w:rPr>
          <w:color w:val="auto"/>
        </w:rPr>
        <w:t>i</w:t>
      </w:r>
      <w:r w:rsidRPr="00C16E10">
        <w:rPr>
          <w:color w:val="auto"/>
        </w:rPr>
        <w:t xml:space="preserve">n relative alpha </w:t>
      </w:r>
      <w:r w:rsidR="009700D6">
        <w:rPr>
          <w:color w:val="auto"/>
        </w:rPr>
        <w:t>p</w:t>
      </w:r>
      <w:r w:rsidR="005163E4">
        <w:rPr>
          <w:color w:val="auto"/>
        </w:rPr>
        <w:t>ower</w:t>
      </w:r>
      <w:r w:rsidRPr="00C16E10">
        <w:rPr>
          <w:color w:val="auto"/>
        </w:rPr>
        <w:t>, from half second to 2.5 after animal begins the exploration of the objects. The six graphs correspond</w:t>
      </w:r>
      <w:r w:rsidR="004C3707">
        <w:rPr>
          <w:color w:val="auto"/>
        </w:rPr>
        <w:t>ed</w:t>
      </w:r>
      <w:r w:rsidRPr="00C16E10">
        <w:rPr>
          <w:color w:val="auto"/>
        </w:rPr>
        <w:t xml:space="preserve"> to Frontal, Central</w:t>
      </w:r>
      <w:r w:rsidR="004C3707">
        <w:rPr>
          <w:color w:val="auto"/>
        </w:rPr>
        <w:t>,</w:t>
      </w:r>
      <w:r w:rsidRPr="00C16E10">
        <w:rPr>
          <w:color w:val="auto"/>
        </w:rPr>
        <w:t xml:space="preserve"> and Parietal electrodes (from top to bottom) and left and right sides. Boxplots show the distribution of such time series for each condition combination of </w:t>
      </w:r>
      <w:r w:rsidR="004C3707">
        <w:rPr>
          <w:color w:val="auto"/>
        </w:rPr>
        <w:t xml:space="preserve">an </w:t>
      </w:r>
      <w:r w:rsidRPr="00C16E10">
        <w:rPr>
          <w:color w:val="auto"/>
        </w:rPr>
        <w:t>Object: “Familiar” and “Novel</w:t>
      </w:r>
      <w:r w:rsidR="009A0615">
        <w:rPr>
          <w:color w:val="auto"/>
        </w:rPr>
        <w:t>,”</w:t>
      </w:r>
      <w:r w:rsidRPr="00C16E10">
        <w:rPr>
          <w:color w:val="auto"/>
        </w:rPr>
        <w:t xml:space="preserve"> and stage: “ACQ</w:t>
      </w:r>
      <w:r w:rsidR="009A0615">
        <w:rPr>
          <w:color w:val="auto"/>
        </w:rPr>
        <w:t>,”</w:t>
      </w:r>
      <w:r w:rsidRPr="00C16E10">
        <w:rPr>
          <w:color w:val="auto"/>
        </w:rPr>
        <w:t xml:space="preserve"> “STM” and “LTM</w:t>
      </w:r>
      <w:r w:rsidR="005E741B">
        <w:rPr>
          <w:color w:val="auto"/>
        </w:rPr>
        <w:t>.”</w:t>
      </w:r>
    </w:p>
    <w:p w14:paraId="198CDB13" w14:textId="77777777" w:rsidR="0057271B" w:rsidRPr="00C16E10" w:rsidRDefault="0057271B" w:rsidP="00BA47B4">
      <w:pPr>
        <w:snapToGrid w:val="0"/>
        <w:rPr>
          <w:color w:val="auto"/>
        </w:rPr>
      </w:pPr>
    </w:p>
    <w:p w14:paraId="4BBD38C0" w14:textId="2B21BECA" w:rsidR="0057271B" w:rsidRPr="00C16E10" w:rsidRDefault="0057271B" w:rsidP="00BA47B4">
      <w:pPr>
        <w:snapToGrid w:val="0"/>
        <w:rPr>
          <w:color w:val="auto"/>
        </w:rPr>
      </w:pPr>
      <w:r w:rsidRPr="00926510">
        <w:rPr>
          <w:b/>
          <w:bCs/>
          <w:color w:val="auto"/>
        </w:rPr>
        <w:t xml:space="preserve">Figure </w:t>
      </w:r>
      <w:r w:rsidR="0061793F" w:rsidRPr="00926510">
        <w:rPr>
          <w:b/>
          <w:bCs/>
          <w:color w:val="auto"/>
        </w:rPr>
        <w:t>8</w:t>
      </w:r>
      <w:r w:rsidR="00ED3239">
        <w:rPr>
          <w:b/>
          <w:bCs/>
          <w:color w:val="auto"/>
        </w:rPr>
        <w:t xml:space="preserve">: </w:t>
      </w:r>
      <w:r w:rsidR="00ED3239" w:rsidRPr="00ED3239">
        <w:rPr>
          <w:b/>
          <w:bCs/>
          <w:color w:val="auto"/>
        </w:rPr>
        <w:t xml:space="preserve">Changes over beta EEG band </w:t>
      </w:r>
      <w:r w:rsidR="009700D6">
        <w:rPr>
          <w:b/>
          <w:bCs/>
          <w:color w:val="auto"/>
        </w:rPr>
        <w:t>p</w:t>
      </w:r>
      <w:r w:rsidR="005163E4">
        <w:rPr>
          <w:b/>
          <w:bCs/>
          <w:color w:val="auto"/>
        </w:rPr>
        <w:t>ower</w:t>
      </w:r>
      <w:r w:rsidR="00ED3239" w:rsidRPr="00ED3239">
        <w:rPr>
          <w:b/>
          <w:bCs/>
          <w:color w:val="auto"/>
        </w:rPr>
        <w:t xml:space="preserve"> associated with exploration</w:t>
      </w:r>
      <w:r w:rsidR="00ED3239">
        <w:rPr>
          <w:b/>
          <w:bCs/>
          <w:color w:val="auto"/>
        </w:rPr>
        <w:t>.</w:t>
      </w:r>
      <w:r w:rsidRPr="00C16E10">
        <w:rPr>
          <w:color w:val="auto"/>
        </w:rPr>
        <w:t xml:space="preserve"> </w:t>
      </w:r>
      <w:r w:rsidR="0089175C">
        <w:rPr>
          <w:color w:val="auto"/>
        </w:rPr>
        <w:t>This figure s</w:t>
      </w:r>
      <w:r w:rsidRPr="00C16E10">
        <w:rPr>
          <w:color w:val="auto"/>
        </w:rPr>
        <w:t xml:space="preserve">how changes on relative beta </w:t>
      </w:r>
      <w:r w:rsidR="009700D6">
        <w:rPr>
          <w:color w:val="auto"/>
        </w:rPr>
        <w:t>p</w:t>
      </w:r>
      <w:r w:rsidR="005163E4">
        <w:rPr>
          <w:color w:val="auto"/>
        </w:rPr>
        <w:t>ower</w:t>
      </w:r>
      <w:r w:rsidRPr="00C16E10">
        <w:rPr>
          <w:color w:val="auto"/>
        </w:rPr>
        <w:t>, from half second to 2.5 after animal begins the exploration of the objects. The six graphs correspond</w:t>
      </w:r>
      <w:r w:rsidR="004C3707">
        <w:rPr>
          <w:color w:val="auto"/>
        </w:rPr>
        <w:t>ed</w:t>
      </w:r>
      <w:r w:rsidRPr="00C16E10">
        <w:rPr>
          <w:color w:val="auto"/>
        </w:rPr>
        <w:t xml:space="preserve"> to Frontal, Central</w:t>
      </w:r>
      <w:r w:rsidR="004C3707">
        <w:rPr>
          <w:color w:val="auto"/>
        </w:rPr>
        <w:t>,</w:t>
      </w:r>
      <w:r w:rsidRPr="00C16E10">
        <w:rPr>
          <w:color w:val="auto"/>
        </w:rPr>
        <w:t xml:space="preserve"> and Parietal electrodes (from top to bottom) and left and right sides. Boxplots show the distribution of such time series for each condition combination of </w:t>
      </w:r>
      <w:r w:rsidR="004C3707">
        <w:rPr>
          <w:color w:val="auto"/>
        </w:rPr>
        <w:t xml:space="preserve">an </w:t>
      </w:r>
      <w:r w:rsidRPr="00C16E10">
        <w:rPr>
          <w:color w:val="auto"/>
        </w:rPr>
        <w:t>Object: “Familiar” and “Novel</w:t>
      </w:r>
      <w:r w:rsidR="009A0615">
        <w:rPr>
          <w:color w:val="auto"/>
        </w:rPr>
        <w:t>,”</w:t>
      </w:r>
      <w:r w:rsidRPr="00C16E10">
        <w:rPr>
          <w:color w:val="auto"/>
        </w:rPr>
        <w:t xml:space="preserve"> and stage: “ACQ</w:t>
      </w:r>
      <w:r w:rsidR="009A0615">
        <w:rPr>
          <w:color w:val="auto"/>
        </w:rPr>
        <w:t>,”</w:t>
      </w:r>
      <w:r w:rsidRPr="00C16E10">
        <w:rPr>
          <w:color w:val="auto"/>
        </w:rPr>
        <w:t xml:space="preserve"> “STM” and “LTM</w:t>
      </w:r>
      <w:r w:rsidR="005E741B">
        <w:rPr>
          <w:color w:val="auto"/>
        </w:rPr>
        <w:t>.”</w:t>
      </w:r>
    </w:p>
    <w:p w14:paraId="3536F737" w14:textId="77777777" w:rsidR="0057271B" w:rsidRPr="00C16E10" w:rsidRDefault="0057271B" w:rsidP="00BA47B4">
      <w:pPr>
        <w:snapToGrid w:val="0"/>
        <w:rPr>
          <w:b/>
          <w:color w:val="auto"/>
        </w:rPr>
      </w:pPr>
    </w:p>
    <w:p w14:paraId="18B6CE2D" w14:textId="7944CF15" w:rsidR="0057271B" w:rsidRPr="00C16E10" w:rsidRDefault="0057271B" w:rsidP="00BA47B4">
      <w:pPr>
        <w:snapToGrid w:val="0"/>
        <w:rPr>
          <w:color w:val="auto"/>
        </w:rPr>
      </w:pPr>
      <w:r w:rsidRPr="00C16E10">
        <w:rPr>
          <w:b/>
          <w:color w:val="auto"/>
        </w:rPr>
        <w:t>Video 1:</w:t>
      </w:r>
      <w:r w:rsidRPr="00C16E10">
        <w:rPr>
          <w:color w:val="auto"/>
        </w:rPr>
        <w:t xml:space="preserve"> </w:t>
      </w:r>
      <w:r w:rsidRPr="008B205B">
        <w:rPr>
          <w:b/>
          <w:bCs/>
          <w:color w:val="auto"/>
        </w:rPr>
        <w:t xml:space="preserve">Representative </w:t>
      </w:r>
      <w:r w:rsidR="003F2A78">
        <w:rPr>
          <w:b/>
          <w:bCs/>
          <w:color w:val="auto"/>
        </w:rPr>
        <w:t>v</w:t>
      </w:r>
      <w:r w:rsidRPr="008B205B">
        <w:rPr>
          <w:b/>
          <w:bCs/>
          <w:color w:val="auto"/>
        </w:rPr>
        <w:t xml:space="preserve">ideo </w:t>
      </w:r>
      <w:r w:rsidR="00A02675" w:rsidRPr="008B205B">
        <w:rPr>
          <w:b/>
          <w:bCs/>
          <w:color w:val="auto"/>
        </w:rPr>
        <w:t xml:space="preserve">showing </w:t>
      </w:r>
      <w:r w:rsidRPr="008B205B">
        <w:rPr>
          <w:b/>
          <w:bCs/>
          <w:color w:val="auto"/>
        </w:rPr>
        <w:t>a rat</w:t>
      </w:r>
      <w:r w:rsidR="00A02675" w:rsidRPr="008B205B">
        <w:rPr>
          <w:b/>
          <w:bCs/>
          <w:color w:val="auto"/>
        </w:rPr>
        <w:t xml:space="preserve"> recorded</w:t>
      </w:r>
      <w:r w:rsidRPr="008B205B">
        <w:rPr>
          <w:b/>
          <w:bCs/>
          <w:color w:val="auto"/>
        </w:rPr>
        <w:t xml:space="preserve"> in the experiment.</w:t>
      </w:r>
      <w:r w:rsidRPr="00C16E10">
        <w:rPr>
          <w:color w:val="auto"/>
        </w:rPr>
        <w:t xml:space="preserve"> The rat </w:t>
      </w:r>
      <w:r w:rsidR="0089175C">
        <w:rPr>
          <w:color w:val="auto"/>
        </w:rPr>
        <w:t>wa</w:t>
      </w:r>
      <w:r w:rsidRPr="00C16E10">
        <w:rPr>
          <w:color w:val="auto"/>
        </w:rPr>
        <w:t>s inside the arena used for the NORT</w:t>
      </w:r>
      <w:r w:rsidR="00A02675">
        <w:rPr>
          <w:color w:val="auto"/>
        </w:rPr>
        <w:t xml:space="preserve"> protocol</w:t>
      </w:r>
      <w:r w:rsidRPr="00C16E10">
        <w:rPr>
          <w:color w:val="auto"/>
        </w:rPr>
        <w:t xml:space="preserve">. </w:t>
      </w:r>
      <w:r w:rsidR="00A02675">
        <w:rPr>
          <w:color w:val="auto"/>
        </w:rPr>
        <w:t>The rat</w:t>
      </w:r>
      <w:r w:rsidRPr="00C16E10">
        <w:rPr>
          <w:color w:val="auto"/>
        </w:rPr>
        <w:t xml:space="preserve"> </w:t>
      </w:r>
      <w:r w:rsidR="0089175C">
        <w:rPr>
          <w:color w:val="auto"/>
        </w:rPr>
        <w:t>wa</w:t>
      </w:r>
      <w:r w:rsidRPr="00C16E10">
        <w:rPr>
          <w:color w:val="auto"/>
        </w:rPr>
        <w:t xml:space="preserve">s wearing the vest </w:t>
      </w:r>
      <w:r w:rsidR="00A02675">
        <w:rPr>
          <w:color w:val="auto"/>
        </w:rPr>
        <w:t xml:space="preserve">attached to </w:t>
      </w:r>
      <w:r w:rsidRPr="00C16E10">
        <w:rPr>
          <w:color w:val="auto"/>
        </w:rPr>
        <w:t xml:space="preserve">the </w:t>
      </w:r>
      <w:r w:rsidR="00E50DC9" w:rsidRPr="00C16E10">
        <w:rPr>
          <w:color w:val="auto"/>
        </w:rPr>
        <w:t>EEG device</w:t>
      </w:r>
      <w:r w:rsidR="008A514B">
        <w:rPr>
          <w:color w:val="auto"/>
        </w:rPr>
        <w:t xml:space="preserve"> </w:t>
      </w:r>
      <w:r w:rsidR="00A02675">
        <w:rPr>
          <w:color w:val="auto"/>
        </w:rPr>
        <w:t>with</w:t>
      </w:r>
      <w:r w:rsidRPr="00C16E10">
        <w:rPr>
          <w:color w:val="auto"/>
        </w:rPr>
        <w:t xml:space="preserve"> a</w:t>
      </w:r>
      <w:r w:rsidR="00FF0F00" w:rsidRPr="00C16E10">
        <w:rPr>
          <w:color w:val="auto"/>
        </w:rPr>
        <w:t>n embedded</w:t>
      </w:r>
      <w:r w:rsidR="00926510">
        <w:rPr>
          <w:color w:val="auto"/>
        </w:rPr>
        <w:t xml:space="preserve"> </w:t>
      </w:r>
      <w:r w:rsidRPr="00C16E10">
        <w:rPr>
          <w:color w:val="auto"/>
        </w:rPr>
        <w:t>battery</w:t>
      </w:r>
      <w:r w:rsidR="00FF0F00" w:rsidRPr="00C16E10">
        <w:rPr>
          <w:color w:val="auto"/>
        </w:rPr>
        <w:t>.</w:t>
      </w:r>
    </w:p>
    <w:p w14:paraId="38105BFB" w14:textId="77777777" w:rsidR="0057271B" w:rsidRPr="00C16E10" w:rsidRDefault="0057271B" w:rsidP="00BA47B4">
      <w:pPr>
        <w:snapToGrid w:val="0"/>
        <w:rPr>
          <w:color w:val="auto"/>
        </w:rPr>
      </w:pPr>
    </w:p>
    <w:p w14:paraId="66A57889" w14:textId="1BBC84AA" w:rsidR="0057271B" w:rsidRPr="00C16E10" w:rsidRDefault="0057271B" w:rsidP="00BA47B4">
      <w:pPr>
        <w:snapToGrid w:val="0"/>
        <w:rPr>
          <w:color w:val="auto"/>
        </w:rPr>
      </w:pPr>
      <w:r w:rsidRPr="00C16E10">
        <w:rPr>
          <w:b/>
          <w:color w:val="auto"/>
        </w:rPr>
        <w:t>Video 2:</w:t>
      </w:r>
      <w:r w:rsidRPr="008B205B">
        <w:rPr>
          <w:b/>
          <w:bCs/>
          <w:color w:val="auto"/>
        </w:rPr>
        <w:t xml:space="preserve"> Representative </w:t>
      </w:r>
      <w:r w:rsidR="003F2A78">
        <w:rPr>
          <w:b/>
          <w:bCs/>
          <w:color w:val="auto"/>
        </w:rPr>
        <w:t>v</w:t>
      </w:r>
      <w:r w:rsidRPr="008B205B">
        <w:rPr>
          <w:b/>
          <w:bCs/>
          <w:color w:val="auto"/>
        </w:rPr>
        <w:t xml:space="preserve">ideo </w:t>
      </w:r>
      <w:r w:rsidR="00A02675" w:rsidRPr="008B205B">
        <w:rPr>
          <w:b/>
          <w:bCs/>
          <w:color w:val="auto"/>
        </w:rPr>
        <w:t>showing</w:t>
      </w:r>
      <w:r w:rsidRPr="008B205B">
        <w:rPr>
          <w:b/>
          <w:bCs/>
          <w:color w:val="auto"/>
        </w:rPr>
        <w:t xml:space="preserve"> simultaneous EEG and behavioral recording.  </w:t>
      </w:r>
      <w:r w:rsidRPr="00C16E10">
        <w:rPr>
          <w:color w:val="auto"/>
        </w:rPr>
        <w:t xml:space="preserve">EEG signal </w:t>
      </w:r>
      <w:r w:rsidR="0089175C">
        <w:rPr>
          <w:color w:val="auto"/>
        </w:rPr>
        <w:t xml:space="preserve">was </w:t>
      </w:r>
      <w:r w:rsidR="00EC1C45" w:rsidRPr="00C16E10">
        <w:rPr>
          <w:color w:val="auto"/>
        </w:rPr>
        <w:t xml:space="preserve">displayed </w:t>
      </w:r>
      <w:r w:rsidR="00A02675">
        <w:rPr>
          <w:color w:val="auto"/>
        </w:rPr>
        <w:t xml:space="preserve">on the left side </w:t>
      </w:r>
      <w:r w:rsidR="00EC1C45" w:rsidRPr="00C16E10">
        <w:rPr>
          <w:color w:val="auto"/>
        </w:rPr>
        <w:t>while</w:t>
      </w:r>
      <w:r w:rsidR="00096022" w:rsidRPr="00C16E10">
        <w:rPr>
          <w:color w:val="auto"/>
        </w:rPr>
        <w:t xml:space="preserve"> </w:t>
      </w:r>
      <w:r w:rsidRPr="00C16E10">
        <w:rPr>
          <w:color w:val="auto"/>
        </w:rPr>
        <w:t>the behavioral test (NORT)</w:t>
      </w:r>
      <w:r w:rsidR="00EC1C45" w:rsidRPr="00C16E10">
        <w:rPr>
          <w:color w:val="auto"/>
        </w:rPr>
        <w:t xml:space="preserve"> </w:t>
      </w:r>
      <w:r w:rsidR="0089175C">
        <w:rPr>
          <w:color w:val="auto"/>
        </w:rPr>
        <w:t>was</w:t>
      </w:r>
      <w:r w:rsidR="00EC1C45" w:rsidRPr="00C16E10">
        <w:rPr>
          <w:color w:val="auto"/>
        </w:rPr>
        <w:t xml:space="preserve"> displayed</w:t>
      </w:r>
      <w:r w:rsidR="00A02675">
        <w:rPr>
          <w:color w:val="auto"/>
        </w:rPr>
        <w:t xml:space="preserve"> on the right side of the video</w:t>
      </w:r>
      <w:r w:rsidRPr="00C16E10">
        <w:rPr>
          <w:color w:val="auto"/>
        </w:rPr>
        <w:t>.</w:t>
      </w:r>
    </w:p>
    <w:p w14:paraId="750DFD21" w14:textId="77777777" w:rsidR="0057271B" w:rsidRPr="00C16E10" w:rsidRDefault="0057271B" w:rsidP="00BA47B4">
      <w:pPr>
        <w:snapToGrid w:val="0"/>
        <w:rPr>
          <w:color w:val="auto"/>
        </w:rPr>
      </w:pPr>
    </w:p>
    <w:p w14:paraId="64B8CF78" w14:textId="2ABCF690" w:rsidR="006305D7" w:rsidRPr="00C16E10" w:rsidRDefault="31F91380" w:rsidP="01EAC3D7">
      <w:pPr>
        <w:snapToGrid w:val="0"/>
        <w:rPr>
          <w:color w:val="auto"/>
        </w:rPr>
      </w:pPr>
      <w:r w:rsidRPr="01EAC3D7">
        <w:rPr>
          <w:b/>
          <w:bCs/>
          <w:color w:val="auto"/>
        </w:rPr>
        <w:t>DISCUSSION:</w:t>
      </w:r>
    </w:p>
    <w:p w14:paraId="07A1CC38" w14:textId="107C47EC" w:rsidR="0057271B" w:rsidRPr="00C16E10" w:rsidRDefault="0057271B" w:rsidP="00BA47B4">
      <w:pPr>
        <w:snapToGrid w:val="0"/>
        <w:rPr>
          <w:color w:val="auto"/>
        </w:rPr>
      </w:pPr>
      <w:r w:rsidRPr="00C16E10">
        <w:rPr>
          <w:color w:val="auto"/>
        </w:rPr>
        <w:t>Behavioral and electroencephalography research is difficult and challenging by</w:t>
      </w:r>
      <w:r w:rsidR="00926510">
        <w:rPr>
          <w:color w:val="auto"/>
        </w:rPr>
        <w:t xml:space="preserve"> </w:t>
      </w:r>
      <w:r w:rsidR="00EC1C45" w:rsidRPr="00C16E10">
        <w:rPr>
          <w:color w:val="auto"/>
        </w:rPr>
        <w:t>nature</w:t>
      </w:r>
      <w:r w:rsidRPr="00C16E10">
        <w:rPr>
          <w:color w:val="auto"/>
        </w:rPr>
        <w:t xml:space="preserve">. Therefore, the combination of both techniques presents </w:t>
      </w:r>
      <w:r w:rsidR="00661533" w:rsidRPr="00661533">
        <w:rPr>
          <w:color w:val="auto"/>
        </w:rPr>
        <w:t>significant</w:t>
      </w:r>
      <w:r w:rsidR="00661533">
        <w:rPr>
          <w:color w:val="auto"/>
        </w:rPr>
        <w:t xml:space="preserve"> </w:t>
      </w:r>
      <w:r w:rsidRPr="00C16E10">
        <w:rPr>
          <w:color w:val="auto"/>
        </w:rPr>
        <w:t xml:space="preserve">critical steps. </w:t>
      </w:r>
      <w:r w:rsidR="00EC1C45" w:rsidRPr="00C16E10">
        <w:rPr>
          <w:color w:val="auto"/>
        </w:rPr>
        <w:t>Thus</w:t>
      </w:r>
      <w:r w:rsidRPr="00C16E10">
        <w:rPr>
          <w:color w:val="auto"/>
        </w:rPr>
        <w:t xml:space="preserve">, both </w:t>
      </w:r>
      <w:r w:rsidR="00661533" w:rsidRPr="00661533">
        <w:rPr>
          <w:color w:val="auto"/>
        </w:rPr>
        <w:t>concurrent</w:t>
      </w:r>
      <w:r w:rsidR="00661533">
        <w:rPr>
          <w:color w:val="auto"/>
        </w:rPr>
        <w:t xml:space="preserve"> </w:t>
      </w:r>
      <w:r w:rsidRPr="00C16E10">
        <w:rPr>
          <w:color w:val="auto"/>
        </w:rPr>
        <w:t xml:space="preserve">techniques are not widely used. In real practice, every group around the world performs behavioral tests with </w:t>
      </w:r>
      <w:r w:rsidR="00661533" w:rsidRPr="00661533">
        <w:rPr>
          <w:color w:val="auto"/>
        </w:rPr>
        <w:t>special</w:t>
      </w:r>
      <w:r w:rsidR="00661533">
        <w:rPr>
          <w:color w:val="auto"/>
        </w:rPr>
        <w:t xml:space="preserve"> </w:t>
      </w:r>
      <w:r w:rsidRPr="00C16E10">
        <w:rPr>
          <w:color w:val="auto"/>
        </w:rPr>
        <w:t>conditions, such as animals, analyzed parameters,</w:t>
      </w:r>
      <w:r w:rsidR="00661533">
        <w:rPr>
          <w:color w:val="auto"/>
        </w:rPr>
        <w:t xml:space="preserve"> or</w:t>
      </w:r>
      <w:r w:rsidRPr="00C16E10">
        <w:rPr>
          <w:color w:val="auto"/>
        </w:rPr>
        <w:t xml:space="preserve"> treatments. </w:t>
      </w:r>
      <w:r w:rsidR="00661533">
        <w:rPr>
          <w:color w:val="auto"/>
        </w:rPr>
        <w:t>T</w:t>
      </w:r>
      <w:r w:rsidR="00661533" w:rsidRPr="00661533">
        <w:rPr>
          <w:color w:val="auto"/>
        </w:rPr>
        <w:t>he above</w:t>
      </w:r>
      <w:r w:rsidR="00661533">
        <w:rPr>
          <w:color w:val="auto"/>
        </w:rPr>
        <w:t xml:space="preserve"> </w:t>
      </w:r>
      <w:r w:rsidRPr="00C16E10">
        <w:rPr>
          <w:color w:val="auto"/>
        </w:rPr>
        <w:t xml:space="preserve">creates </w:t>
      </w:r>
      <w:r w:rsidR="00661533" w:rsidRPr="00661533">
        <w:rPr>
          <w:color w:val="auto"/>
        </w:rPr>
        <w:t>significant</w:t>
      </w:r>
      <w:r w:rsidR="00661533">
        <w:rPr>
          <w:color w:val="auto"/>
        </w:rPr>
        <w:t xml:space="preserve"> </w:t>
      </w:r>
      <w:r w:rsidRPr="00C16E10">
        <w:rPr>
          <w:color w:val="auto"/>
        </w:rPr>
        <w:t xml:space="preserve">controversies in the field and the need for developing standard procedures available </w:t>
      </w:r>
      <w:r w:rsidR="00D1382C" w:rsidRPr="00C16E10">
        <w:rPr>
          <w:color w:val="auto"/>
        </w:rPr>
        <w:t xml:space="preserve">to </w:t>
      </w:r>
      <w:r w:rsidRPr="00C16E10">
        <w:rPr>
          <w:color w:val="auto"/>
        </w:rPr>
        <w:t xml:space="preserve">everybody. Here, we have prepared this detailed procedure </w:t>
      </w:r>
      <w:r w:rsidR="003F2A78">
        <w:rPr>
          <w:color w:val="auto"/>
        </w:rPr>
        <w:t>with</w:t>
      </w:r>
      <w:r w:rsidRPr="00C16E10">
        <w:rPr>
          <w:color w:val="auto"/>
        </w:rPr>
        <w:t xml:space="preserve"> all the critical steps and methodological considerations that are not </w:t>
      </w:r>
      <w:r w:rsidR="002D09E6" w:rsidRPr="00C16E10">
        <w:rPr>
          <w:color w:val="auto"/>
        </w:rPr>
        <w:t xml:space="preserve">usually </w:t>
      </w:r>
      <w:r w:rsidRPr="00C16E10">
        <w:rPr>
          <w:color w:val="auto"/>
        </w:rPr>
        <w:t xml:space="preserve">described or mentioned in </w:t>
      </w:r>
      <w:r w:rsidR="00661533" w:rsidRPr="00661533">
        <w:rPr>
          <w:color w:val="auto"/>
        </w:rPr>
        <w:t>most of the</w:t>
      </w:r>
      <w:r w:rsidR="00661533">
        <w:rPr>
          <w:color w:val="auto"/>
        </w:rPr>
        <w:t xml:space="preserve"> </w:t>
      </w:r>
      <w:r w:rsidRPr="00C16E10">
        <w:rPr>
          <w:color w:val="auto"/>
        </w:rPr>
        <w:t>published articles.</w:t>
      </w:r>
      <w:r w:rsidR="003F2A78">
        <w:rPr>
          <w:color w:val="auto"/>
        </w:rPr>
        <w:t xml:space="preserve"> These are</w:t>
      </w:r>
      <w:r w:rsidR="002D09E6" w:rsidRPr="00C16E10">
        <w:rPr>
          <w:color w:val="auto"/>
        </w:rPr>
        <w:t xml:space="preserve"> discussed</w:t>
      </w:r>
      <w:r w:rsidR="00FA1EE1">
        <w:rPr>
          <w:color w:val="auto"/>
        </w:rPr>
        <w:t xml:space="preserve"> </w:t>
      </w:r>
      <w:r w:rsidRPr="00C16E10">
        <w:rPr>
          <w:color w:val="auto"/>
        </w:rPr>
        <w:t>below.</w:t>
      </w:r>
    </w:p>
    <w:p w14:paraId="486642C4" w14:textId="77777777" w:rsidR="00C74734" w:rsidRPr="00C16E10" w:rsidRDefault="00C74734" w:rsidP="00BA47B4">
      <w:pPr>
        <w:snapToGrid w:val="0"/>
        <w:rPr>
          <w:color w:val="auto"/>
        </w:rPr>
      </w:pPr>
    </w:p>
    <w:p w14:paraId="1CBAACC9" w14:textId="558D7D65" w:rsidR="0057271B" w:rsidRPr="00C16E10" w:rsidRDefault="0057271B" w:rsidP="00BA47B4">
      <w:pPr>
        <w:pBdr>
          <w:top w:val="nil"/>
          <w:left w:val="nil"/>
          <w:bottom w:val="nil"/>
          <w:right w:val="nil"/>
          <w:between w:val="nil"/>
        </w:pBdr>
        <w:autoSpaceDE/>
        <w:autoSpaceDN/>
        <w:snapToGrid w:val="0"/>
        <w:rPr>
          <w:color w:val="auto"/>
        </w:rPr>
      </w:pPr>
      <w:r w:rsidRPr="00C16E10">
        <w:rPr>
          <w:color w:val="auto"/>
        </w:rPr>
        <w:t xml:space="preserve">Production of the needed materials is a fundamental step in the success of this technique. In this </w:t>
      </w:r>
      <w:r w:rsidRPr="00C16E10">
        <w:rPr>
          <w:color w:val="auto"/>
        </w:rPr>
        <w:lastRenderedPageBreak/>
        <w:t xml:space="preserve">regard, the electrode needs to be built from scratch </w:t>
      </w:r>
      <w:r w:rsidR="002D09E6" w:rsidRPr="00C16E10">
        <w:rPr>
          <w:color w:val="auto"/>
        </w:rPr>
        <w:t xml:space="preserve">using </w:t>
      </w:r>
      <w:r w:rsidRPr="00C16E10">
        <w:rPr>
          <w:color w:val="auto"/>
        </w:rPr>
        <w:t xml:space="preserve">stainless steel screws, copper cables, and silver </w:t>
      </w:r>
      <w:r w:rsidR="00795C66" w:rsidRPr="00C16E10">
        <w:rPr>
          <w:color w:val="auto"/>
        </w:rPr>
        <w:t>welder</w:t>
      </w:r>
      <w:r w:rsidRPr="00C16E10">
        <w:rPr>
          <w:color w:val="auto"/>
        </w:rPr>
        <w:t xml:space="preserve">. These materials are difficult to weld together permanently, in such a manner that the conductivity and strength of each electrode must be verified before use. It is possible to use another type of wire for the electrode assembly; however, the copper is flexible enough to </w:t>
      </w:r>
      <w:r w:rsidR="00661533" w:rsidRPr="00661533">
        <w:rPr>
          <w:color w:val="auto"/>
        </w:rPr>
        <w:t>manipulate</w:t>
      </w:r>
      <w:r w:rsidR="00661533">
        <w:rPr>
          <w:color w:val="auto"/>
        </w:rPr>
        <w:t xml:space="preserve"> </w:t>
      </w:r>
      <w:r w:rsidRPr="00C16E10">
        <w:rPr>
          <w:color w:val="auto"/>
        </w:rPr>
        <w:t>the electrode to insert it into the amplifier connector.</w:t>
      </w:r>
      <w:r w:rsidR="00096022" w:rsidRPr="00C16E10">
        <w:rPr>
          <w:color w:val="auto"/>
        </w:rPr>
        <w:t xml:space="preserve"> In this regard, </w:t>
      </w:r>
      <w:r w:rsidR="005A498C" w:rsidRPr="00C16E10">
        <w:rPr>
          <w:color w:val="auto"/>
        </w:rPr>
        <w:t xml:space="preserve">the use </w:t>
      </w:r>
      <w:r w:rsidR="00096022" w:rsidRPr="00C16E10">
        <w:rPr>
          <w:color w:val="auto"/>
        </w:rPr>
        <w:t xml:space="preserve">of commercial electrodes is desirable, but their acquisition </w:t>
      </w:r>
      <w:r w:rsidR="005A6717" w:rsidRPr="005A6717">
        <w:rPr>
          <w:color w:val="auto"/>
        </w:rPr>
        <w:t>could be complicated</w:t>
      </w:r>
      <w:r w:rsidR="008B205B">
        <w:rPr>
          <w:color w:val="auto"/>
        </w:rPr>
        <w:t xml:space="preserve"> </w:t>
      </w:r>
      <w:r w:rsidR="00096022" w:rsidRPr="00C16E10">
        <w:rPr>
          <w:color w:val="auto"/>
        </w:rPr>
        <w:t>and expensive.</w:t>
      </w:r>
      <w:r w:rsidR="00C74734" w:rsidRPr="00C16E10">
        <w:rPr>
          <w:color w:val="auto"/>
        </w:rPr>
        <w:t xml:space="preserve"> </w:t>
      </w:r>
      <w:r w:rsidRPr="00C16E10">
        <w:rPr>
          <w:color w:val="auto"/>
        </w:rPr>
        <w:t xml:space="preserve">The surgery is one of the most critical steps in this protocol. </w:t>
      </w:r>
      <w:r w:rsidR="00661533" w:rsidRPr="00661533">
        <w:rPr>
          <w:color w:val="auto"/>
        </w:rPr>
        <w:t xml:space="preserve">It is highly recommended and even necessary to have an experienced surgeon, particularly </w:t>
      </w:r>
      <w:r w:rsidR="00E802F1">
        <w:rPr>
          <w:color w:val="auto"/>
        </w:rPr>
        <w:t>for</w:t>
      </w:r>
      <w:r w:rsidR="00661533" w:rsidRPr="00661533">
        <w:rPr>
          <w:color w:val="auto"/>
        </w:rPr>
        <w:t xml:space="preserve"> electrodes implantation</w:t>
      </w:r>
      <w:r w:rsidRPr="00C16E10">
        <w:rPr>
          <w:color w:val="auto"/>
        </w:rPr>
        <w:t xml:space="preserve">. </w:t>
      </w:r>
      <w:r w:rsidR="00E802F1">
        <w:rPr>
          <w:color w:val="auto"/>
        </w:rPr>
        <w:t>Since t</w:t>
      </w:r>
      <w:r w:rsidRPr="00C16E10">
        <w:rPr>
          <w:color w:val="auto"/>
        </w:rPr>
        <w:t xml:space="preserve">he surgery frequently requires lengthening anesthesia time and sometimes </w:t>
      </w:r>
      <w:r w:rsidR="005A498C" w:rsidRPr="00C16E10">
        <w:rPr>
          <w:color w:val="auto"/>
        </w:rPr>
        <w:t xml:space="preserve">a welding application </w:t>
      </w:r>
      <w:r w:rsidRPr="00C16E10">
        <w:rPr>
          <w:color w:val="auto"/>
        </w:rPr>
        <w:t>during surgery</w:t>
      </w:r>
      <w:r w:rsidR="00E802F1">
        <w:rPr>
          <w:color w:val="auto"/>
        </w:rPr>
        <w:t>,</w:t>
      </w:r>
      <w:r w:rsidR="008B205B">
        <w:rPr>
          <w:color w:val="auto"/>
        </w:rPr>
        <w:t xml:space="preserve"> </w:t>
      </w:r>
      <w:r w:rsidR="00E802F1">
        <w:rPr>
          <w:color w:val="auto"/>
        </w:rPr>
        <w:t>e</w:t>
      </w:r>
      <w:r w:rsidRPr="00C16E10">
        <w:rPr>
          <w:color w:val="auto"/>
        </w:rPr>
        <w:t xml:space="preserve">ach laboratory must </w:t>
      </w:r>
      <w:r w:rsidR="00E802F1">
        <w:rPr>
          <w:color w:val="auto"/>
        </w:rPr>
        <w:t>perform</w:t>
      </w:r>
      <w:r w:rsidRPr="00C16E10">
        <w:rPr>
          <w:color w:val="auto"/>
        </w:rPr>
        <w:t xml:space="preserve"> the necessary tests with the appropriat</w:t>
      </w:r>
      <w:r w:rsidR="00926510">
        <w:rPr>
          <w:color w:val="auto"/>
        </w:rPr>
        <w:t>e</w:t>
      </w:r>
      <w:r w:rsidR="00E86FE2" w:rsidRPr="00C16E10">
        <w:rPr>
          <w:color w:val="auto"/>
        </w:rPr>
        <w:t xml:space="preserve"> anesthesia </w:t>
      </w:r>
      <w:r w:rsidRPr="00C16E10">
        <w:rPr>
          <w:color w:val="auto"/>
        </w:rPr>
        <w:t xml:space="preserve">(different cocktails can be used) for each strain of rodents, </w:t>
      </w:r>
      <w:r w:rsidR="00661533" w:rsidRPr="00661533">
        <w:rPr>
          <w:color w:val="auto"/>
        </w:rPr>
        <w:t>particularly</w:t>
      </w:r>
      <w:r w:rsidR="00661533">
        <w:rPr>
          <w:color w:val="auto"/>
        </w:rPr>
        <w:t xml:space="preserve"> </w:t>
      </w:r>
      <w:r w:rsidR="00E86FE2" w:rsidRPr="00C16E10">
        <w:rPr>
          <w:color w:val="auto"/>
        </w:rPr>
        <w:t xml:space="preserve">under </w:t>
      </w:r>
      <w:r w:rsidRPr="00C16E10">
        <w:rPr>
          <w:color w:val="auto"/>
        </w:rPr>
        <w:t>vivarium conditions, differences between litters, and even individual differences among animals. Proper planning</w:t>
      </w:r>
      <w:r w:rsidR="00E802F1">
        <w:rPr>
          <w:color w:val="auto"/>
        </w:rPr>
        <w:t xml:space="preserve"> and</w:t>
      </w:r>
      <w:r w:rsidRPr="00C16E10">
        <w:rPr>
          <w:color w:val="auto"/>
        </w:rPr>
        <w:t xml:space="preserve"> consider</w:t>
      </w:r>
      <w:r w:rsidR="00E802F1">
        <w:rPr>
          <w:color w:val="auto"/>
        </w:rPr>
        <w:t xml:space="preserve">ation </w:t>
      </w:r>
      <w:r w:rsidRPr="00C16E10">
        <w:rPr>
          <w:color w:val="auto"/>
        </w:rPr>
        <w:t>could prevent losing animals during surgeries.</w:t>
      </w:r>
      <w:r w:rsidR="008B205B">
        <w:rPr>
          <w:color w:val="auto"/>
        </w:rPr>
        <w:t xml:space="preserve"> </w:t>
      </w:r>
      <w:r w:rsidRPr="00C16E10">
        <w:rPr>
          <w:color w:val="auto"/>
        </w:rPr>
        <w:t>The electrodes implantation is another crucial step. It requires great care</w:t>
      </w:r>
      <w:r w:rsidR="00926510">
        <w:rPr>
          <w:color w:val="auto"/>
        </w:rPr>
        <w:t xml:space="preserve"> </w:t>
      </w:r>
      <w:r w:rsidR="00E86FE2" w:rsidRPr="00C16E10">
        <w:rPr>
          <w:color w:val="auto"/>
        </w:rPr>
        <w:t>to avoid punching</w:t>
      </w:r>
      <w:r w:rsidRPr="00C16E10">
        <w:rPr>
          <w:color w:val="auto"/>
        </w:rPr>
        <w:t xml:space="preserve"> the skull and damage meninges or brain tissue. Screws should be placed correctly, that is, </w:t>
      </w:r>
      <w:r w:rsidR="00E802F1">
        <w:rPr>
          <w:color w:val="auto"/>
        </w:rPr>
        <w:t>completely</w:t>
      </w:r>
      <w:r w:rsidR="00661533">
        <w:rPr>
          <w:color w:val="auto"/>
        </w:rPr>
        <w:t xml:space="preserve"> </w:t>
      </w:r>
      <w:r w:rsidRPr="00C16E10">
        <w:rPr>
          <w:color w:val="auto"/>
        </w:rPr>
        <w:t>fixed in the skull</w:t>
      </w:r>
      <w:r w:rsidR="0089175C">
        <w:rPr>
          <w:color w:val="auto"/>
        </w:rPr>
        <w:t xml:space="preserve"> o</w:t>
      </w:r>
      <w:r w:rsidR="0058099D" w:rsidRPr="00C16E10">
        <w:rPr>
          <w:color w:val="auto"/>
        </w:rPr>
        <w:t>therwise, noise and artifacts will be present</w:t>
      </w:r>
      <w:r w:rsidR="0063274A" w:rsidRPr="00C16E10">
        <w:rPr>
          <w:color w:val="auto"/>
        </w:rPr>
        <w:t>ed</w:t>
      </w:r>
      <w:r w:rsidR="0058099D" w:rsidRPr="00C16E10">
        <w:rPr>
          <w:color w:val="auto"/>
        </w:rPr>
        <w:t xml:space="preserve"> on signals, </w:t>
      </w:r>
      <w:r w:rsidR="00661533" w:rsidRPr="00661533">
        <w:rPr>
          <w:color w:val="auto"/>
        </w:rPr>
        <w:t>like those related to a lousy colocation or movement that does not use the EEG recording</w:t>
      </w:r>
      <w:r w:rsidR="0058099D" w:rsidRPr="00C16E10">
        <w:rPr>
          <w:color w:val="auto"/>
        </w:rPr>
        <w:t>. Pre</w:t>
      </w:r>
      <w:r w:rsidR="0063274A" w:rsidRPr="00C16E10">
        <w:rPr>
          <w:color w:val="auto"/>
        </w:rPr>
        <w:t>-</w:t>
      </w:r>
      <w:r w:rsidR="0058099D" w:rsidRPr="00C16E10">
        <w:rPr>
          <w:color w:val="auto"/>
        </w:rPr>
        <w:t xml:space="preserve"> and post</w:t>
      </w:r>
      <w:r w:rsidR="0063274A" w:rsidRPr="00C16E10">
        <w:rPr>
          <w:color w:val="auto"/>
        </w:rPr>
        <w:t>-</w:t>
      </w:r>
      <w:r w:rsidR="0058099D" w:rsidRPr="00C16E10">
        <w:rPr>
          <w:color w:val="auto"/>
        </w:rPr>
        <w:t xml:space="preserve">operative treatment and conditions </w:t>
      </w:r>
      <w:r w:rsidR="00926510" w:rsidRPr="00C16E10">
        <w:rPr>
          <w:color w:val="auto"/>
        </w:rPr>
        <w:t xml:space="preserve">must always be </w:t>
      </w:r>
      <w:r w:rsidR="00E802F1">
        <w:rPr>
          <w:color w:val="auto"/>
        </w:rPr>
        <w:t>performed and observed</w:t>
      </w:r>
      <w:r w:rsidR="00926510" w:rsidRPr="00C16E10">
        <w:rPr>
          <w:color w:val="auto"/>
        </w:rPr>
        <w:t xml:space="preserve"> to avoid the rodent</w:t>
      </w:r>
      <w:r w:rsidR="005036B4">
        <w:rPr>
          <w:color w:val="auto"/>
        </w:rPr>
        <w:t>’</w:t>
      </w:r>
      <w:r w:rsidR="00926510" w:rsidRPr="00C16E10">
        <w:rPr>
          <w:color w:val="auto"/>
        </w:rPr>
        <w:t>s suffering</w:t>
      </w:r>
      <w:r w:rsidR="0058099D" w:rsidRPr="00C16E10">
        <w:rPr>
          <w:color w:val="auto"/>
        </w:rPr>
        <w:t xml:space="preserve">. </w:t>
      </w:r>
      <w:r w:rsidR="0063274A" w:rsidRPr="00C16E10">
        <w:rPr>
          <w:color w:val="auto"/>
        </w:rPr>
        <w:t>S</w:t>
      </w:r>
      <w:r w:rsidRPr="00C16E10">
        <w:rPr>
          <w:color w:val="auto"/>
        </w:rPr>
        <w:t xml:space="preserve">ubcutaneous lidocaine </w:t>
      </w:r>
      <w:r w:rsidR="0063274A" w:rsidRPr="00C16E10">
        <w:rPr>
          <w:color w:val="auto"/>
        </w:rPr>
        <w:t xml:space="preserve">can be used </w:t>
      </w:r>
      <w:r w:rsidRPr="00C16E10">
        <w:rPr>
          <w:color w:val="auto"/>
        </w:rPr>
        <w:t xml:space="preserve">on the head skin before making the incision with the scalpel. </w:t>
      </w:r>
      <w:r w:rsidR="0063274A" w:rsidRPr="00C16E10">
        <w:rPr>
          <w:color w:val="auto"/>
        </w:rPr>
        <w:t>A</w:t>
      </w:r>
      <w:r w:rsidRPr="00C16E10">
        <w:rPr>
          <w:color w:val="auto"/>
        </w:rPr>
        <w:t xml:space="preserve"> drop of saline to the </w:t>
      </w:r>
      <w:r w:rsidR="0063274A" w:rsidRPr="00C16E10">
        <w:rPr>
          <w:color w:val="auto"/>
        </w:rPr>
        <w:t>animal</w:t>
      </w:r>
      <w:r w:rsidR="005036B4">
        <w:rPr>
          <w:color w:val="auto"/>
        </w:rPr>
        <w:t>’</w:t>
      </w:r>
      <w:r w:rsidR="0063274A" w:rsidRPr="00C16E10">
        <w:rPr>
          <w:color w:val="auto"/>
        </w:rPr>
        <w:t xml:space="preserve">s </w:t>
      </w:r>
      <w:r w:rsidRPr="00C16E10">
        <w:rPr>
          <w:color w:val="auto"/>
        </w:rPr>
        <w:t xml:space="preserve">eyes will help </w:t>
      </w:r>
      <w:r w:rsidR="00E802F1">
        <w:rPr>
          <w:color w:val="auto"/>
        </w:rPr>
        <w:t>prevent dryness</w:t>
      </w:r>
      <w:r w:rsidRPr="00C16E10">
        <w:rPr>
          <w:color w:val="auto"/>
        </w:rPr>
        <w:t xml:space="preserve">. Also, </w:t>
      </w:r>
      <w:r w:rsidR="00875D7C" w:rsidRPr="00C16E10">
        <w:rPr>
          <w:color w:val="auto"/>
        </w:rPr>
        <w:t>a</w:t>
      </w:r>
      <w:r w:rsidRPr="00C16E10">
        <w:rPr>
          <w:color w:val="auto"/>
        </w:rPr>
        <w:t xml:space="preserve"> saline</w:t>
      </w:r>
      <w:r w:rsidR="00875D7C" w:rsidRPr="00C16E10">
        <w:rPr>
          <w:color w:val="auto"/>
        </w:rPr>
        <w:t xml:space="preserve"> solution must be administered</w:t>
      </w:r>
      <w:r w:rsidRPr="00C16E10">
        <w:rPr>
          <w:color w:val="auto"/>
        </w:rPr>
        <w:t xml:space="preserve"> in the mouth, and after </w:t>
      </w:r>
      <w:r w:rsidR="00875D7C" w:rsidRPr="00C16E10">
        <w:rPr>
          <w:color w:val="auto"/>
        </w:rPr>
        <w:t xml:space="preserve">the </w:t>
      </w:r>
      <w:r w:rsidRPr="00C16E10">
        <w:rPr>
          <w:color w:val="auto"/>
        </w:rPr>
        <w:t>surgery</w:t>
      </w:r>
      <w:r w:rsidR="00D4183F">
        <w:rPr>
          <w:color w:val="auto"/>
        </w:rPr>
        <w:t>,</w:t>
      </w:r>
      <w:r w:rsidRPr="00C16E10">
        <w:rPr>
          <w:color w:val="auto"/>
        </w:rPr>
        <w:t xml:space="preserve"> 1 mL </w:t>
      </w:r>
      <w:r w:rsidR="00875D7C" w:rsidRPr="00C16E10">
        <w:rPr>
          <w:color w:val="auto"/>
        </w:rPr>
        <w:t xml:space="preserve">must be administrated </w:t>
      </w:r>
      <w:r w:rsidRPr="00C16E10">
        <w:rPr>
          <w:color w:val="auto"/>
        </w:rPr>
        <w:t xml:space="preserve">either subcutaneous or intraperitoneally to compensate the animal's fluid balance and prevent dehydration. </w:t>
      </w:r>
      <w:r w:rsidR="00875D7C" w:rsidRPr="00C16E10">
        <w:rPr>
          <w:color w:val="auto"/>
        </w:rPr>
        <w:t>I</w:t>
      </w:r>
      <w:r w:rsidRPr="00C16E10">
        <w:rPr>
          <w:color w:val="auto"/>
        </w:rPr>
        <w:t>mmediately after surgery</w:t>
      </w:r>
      <w:r w:rsidR="00875D7C" w:rsidRPr="00C16E10">
        <w:rPr>
          <w:color w:val="auto"/>
        </w:rPr>
        <w:t>, an</w:t>
      </w:r>
      <w:r w:rsidRPr="00C16E10">
        <w:rPr>
          <w:color w:val="auto"/>
        </w:rPr>
        <w:t xml:space="preserve"> anti-inflammatory medication (to reduce pain), as well as antibiotics via subcutaneous or topical antibiotics</w:t>
      </w:r>
      <w:r w:rsidR="005261A9">
        <w:rPr>
          <w:color w:val="auto"/>
        </w:rPr>
        <w:t>,</w:t>
      </w:r>
      <w:r w:rsidRPr="00C16E10">
        <w:rPr>
          <w:color w:val="auto"/>
        </w:rPr>
        <w:t xml:space="preserve"> </w:t>
      </w:r>
      <w:r w:rsidR="00875D7C" w:rsidRPr="00C16E10">
        <w:rPr>
          <w:color w:val="auto"/>
        </w:rPr>
        <w:t xml:space="preserve">must be administrated </w:t>
      </w:r>
      <w:r w:rsidRPr="00C16E10">
        <w:rPr>
          <w:color w:val="auto"/>
        </w:rPr>
        <w:t>directly on the periphery of the scalp where the dental cement cap is located (to decrease the probability of infection). Repeat the above</w:t>
      </w:r>
      <w:r w:rsidR="00875D7C" w:rsidRPr="00C16E10">
        <w:rPr>
          <w:color w:val="auto"/>
        </w:rPr>
        <w:t xml:space="preserve"> procedure</w:t>
      </w:r>
      <w:r w:rsidRPr="00C16E10">
        <w:rPr>
          <w:color w:val="auto"/>
        </w:rPr>
        <w:t xml:space="preserve"> 24</w:t>
      </w:r>
      <w:r w:rsidR="00875D7C" w:rsidRPr="00C16E10">
        <w:rPr>
          <w:color w:val="auto"/>
        </w:rPr>
        <w:t xml:space="preserve"> h</w:t>
      </w:r>
      <w:r w:rsidRPr="00C16E10">
        <w:rPr>
          <w:color w:val="auto"/>
        </w:rPr>
        <w:t xml:space="preserve"> after </w:t>
      </w:r>
      <w:r w:rsidR="00875D7C" w:rsidRPr="00C16E10">
        <w:rPr>
          <w:color w:val="auto"/>
        </w:rPr>
        <w:t xml:space="preserve">the </w:t>
      </w:r>
      <w:r w:rsidRPr="00C16E10">
        <w:rPr>
          <w:color w:val="auto"/>
        </w:rPr>
        <w:t>surgery.</w:t>
      </w:r>
      <w:r w:rsidR="00C74734" w:rsidRPr="00C16E10">
        <w:rPr>
          <w:color w:val="auto"/>
        </w:rPr>
        <w:t xml:space="preserve"> </w:t>
      </w:r>
      <w:r w:rsidR="00875D7C" w:rsidRPr="00C16E10">
        <w:rPr>
          <w:color w:val="auto"/>
        </w:rPr>
        <w:t xml:space="preserve">The positioning of </w:t>
      </w:r>
      <w:r w:rsidRPr="00C16E10">
        <w:rPr>
          <w:color w:val="auto"/>
        </w:rPr>
        <w:t xml:space="preserve">the </w:t>
      </w:r>
      <w:r w:rsidR="00E50DC9" w:rsidRPr="00C16E10">
        <w:rPr>
          <w:color w:val="auto"/>
        </w:rPr>
        <w:t xml:space="preserve">EEG </w:t>
      </w:r>
      <w:r w:rsidRPr="00C16E10">
        <w:rPr>
          <w:color w:val="auto"/>
        </w:rPr>
        <w:t xml:space="preserve">amplifier on the animal's back is the main difficulty for the simultaneous recording. </w:t>
      </w:r>
      <w:r w:rsidR="00C60453" w:rsidRPr="00C16E10">
        <w:rPr>
          <w:color w:val="auto"/>
        </w:rPr>
        <w:t>The d</w:t>
      </w:r>
      <w:r w:rsidRPr="00C16E10">
        <w:rPr>
          <w:color w:val="auto"/>
        </w:rPr>
        <w:t xml:space="preserve">esign and manufacture </w:t>
      </w:r>
      <w:r w:rsidR="00C60453" w:rsidRPr="00C16E10">
        <w:rPr>
          <w:color w:val="auto"/>
        </w:rPr>
        <w:t xml:space="preserve">of </w:t>
      </w:r>
      <w:r w:rsidRPr="00C16E10">
        <w:rPr>
          <w:color w:val="auto"/>
        </w:rPr>
        <w:t xml:space="preserve">a vest </w:t>
      </w:r>
      <w:r w:rsidR="00D4183F">
        <w:rPr>
          <w:color w:val="auto"/>
        </w:rPr>
        <w:t>are</w:t>
      </w:r>
      <w:r w:rsidR="00C60453" w:rsidRPr="00C16E10">
        <w:rPr>
          <w:color w:val="auto"/>
        </w:rPr>
        <w:t xml:space="preserve"> specifically based on </w:t>
      </w:r>
      <w:r w:rsidR="00264206" w:rsidRPr="00C16E10">
        <w:rPr>
          <w:color w:val="auto"/>
        </w:rPr>
        <w:t>the animals</w:t>
      </w:r>
      <w:r w:rsidR="005036B4">
        <w:rPr>
          <w:color w:val="auto"/>
        </w:rPr>
        <w:t>’</w:t>
      </w:r>
      <w:r w:rsidR="00264206" w:rsidRPr="00C16E10">
        <w:rPr>
          <w:color w:val="auto"/>
        </w:rPr>
        <w:t xml:space="preserve"> size</w:t>
      </w:r>
      <w:r w:rsidRPr="00C16E10">
        <w:rPr>
          <w:color w:val="auto"/>
        </w:rPr>
        <w:t>. The vest must allow the natural movement of the rodent</w:t>
      </w:r>
      <w:r w:rsidR="005C267A" w:rsidRPr="00C16E10">
        <w:rPr>
          <w:color w:val="auto"/>
        </w:rPr>
        <w:t xml:space="preserve"> (see </w:t>
      </w:r>
      <w:r w:rsidR="005C267A" w:rsidRPr="00D453A6">
        <w:rPr>
          <w:b/>
          <w:bCs/>
          <w:color w:val="auto"/>
        </w:rPr>
        <w:t xml:space="preserve">Figure </w:t>
      </w:r>
      <w:r w:rsidR="00A73F16" w:rsidRPr="00D453A6">
        <w:rPr>
          <w:b/>
          <w:bCs/>
          <w:color w:val="auto"/>
        </w:rPr>
        <w:t>5</w:t>
      </w:r>
      <w:r w:rsidR="0061793F" w:rsidRPr="00C16E10">
        <w:rPr>
          <w:color w:val="auto"/>
        </w:rPr>
        <w:t>)</w:t>
      </w:r>
      <w:r w:rsidRPr="00C16E10">
        <w:rPr>
          <w:color w:val="auto"/>
        </w:rPr>
        <w:t xml:space="preserve">. This </w:t>
      </w:r>
      <w:r w:rsidR="00C60453" w:rsidRPr="00C16E10">
        <w:rPr>
          <w:color w:val="auto"/>
        </w:rPr>
        <w:t xml:space="preserve">latter will guarantee </w:t>
      </w:r>
      <w:r w:rsidRPr="00C16E10">
        <w:rPr>
          <w:color w:val="auto"/>
        </w:rPr>
        <w:t xml:space="preserve">the main advantage of the technique, which is the </w:t>
      </w:r>
      <w:r w:rsidR="00C60453" w:rsidRPr="00C16E10">
        <w:rPr>
          <w:color w:val="auto"/>
        </w:rPr>
        <w:t xml:space="preserve">recording of </w:t>
      </w:r>
      <w:r w:rsidRPr="00C16E10">
        <w:rPr>
          <w:color w:val="auto"/>
        </w:rPr>
        <w:t>free movement</w:t>
      </w:r>
      <w:r w:rsidR="00C60453" w:rsidRPr="00C16E10">
        <w:rPr>
          <w:color w:val="auto"/>
        </w:rPr>
        <w:t>s</w:t>
      </w:r>
      <w:r w:rsidRPr="00C16E10">
        <w:rPr>
          <w:color w:val="auto"/>
        </w:rPr>
        <w:t>.</w:t>
      </w:r>
      <w:r w:rsidR="00C74734" w:rsidRPr="00C16E10">
        <w:rPr>
          <w:color w:val="auto"/>
        </w:rPr>
        <w:t xml:space="preserve"> </w:t>
      </w:r>
      <w:r w:rsidR="00231645" w:rsidRPr="00C16E10">
        <w:rPr>
          <w:color w:val="auto"/>
        </w:rPr>
        <w:t>Since the animals did not attempt to remove the vest, the head connector</w:t>
      </w:r>
      <w:r w:rsidR="00D453A6">
        <w:rPr>
          <w:color w:val="auto"/>
        </w:rPr>
        <w:t>,</w:t>
      </w:r>
      <w:r w:rsidR="00231645" w:rsidRPr="00C16E10">
        <w:rPr>
          <w:color w:val="auto"/>
        </w:rPr>
        <w:t xml:space="preserve"> or cables after surgery and during subsequent days, it was presumed that the setup did not generate movement restriction significantly or caused pain or discomfort. </w:t>
      </w:r>
      <w:r w:rsidRPr="00C16E10">
        <w:rPr>
          <w:color w:val="auto"/>
        </w:rPr>
        <w:t xml:space="preserve">For a correct EEG segmentation in epochs based on events marked by </w:t>
      </w:r>
      <w:r w:rsidR="00325FA8" w:rsidRPr="00C16E10">
        <w:rPr>
          <w:color w:val="auto"/>
        </w:rPr>
        <w:t>the BTS</w:t>
      </w:r>
      <w:r w:rsidRPr="00C16E10">
        <w:rPr>
          <w:color w:val="auto"/>
        </w:rPr>
        <w:t xml:space="preserve"> is mandatory to write down a well-defined protocol. The tempora</w:t>
      </w:r>
      <w:r w:rsidR="00364E31" w:rsidRPr="00C16E10">
        <w:rPr>
          <w:color w:val="auto"/>
        </w:rPr>
        <w:t>ry</w:t>
      </w:r>
      <w:r w:rsidRPr="00C16E10">
        <w:rPr>
          <w:color w:val="auto"/>
        </w:rPr>
        <w:t xml:space="preserve"> marks could be merged by time series manipulation because both systems use the same clock to set </w:t>
      </w:r>
      <w:r w:rsidR="00EA7544" w:rsidRPr="00C16E10">
        <w:rPr>
          <w:color w:val="auto"/>
        </w:rPr>
        <w:t xml:space="preserve">up </w:t>
      </w:r>
      <w:r w:rsidRPr="00C16E10">
        <w:rPr>
          <w:color w:val="auto"/>
        </w:rPr>
        <w:t xml:space="preserve">their timestamps. </w:t>
      </w:r>
      <w:r w:rsidR="00A16113">
        <w:rPr>
          <w:color w:val="auto"/>
        </w:rPr>
        <w:t>T</w:t>
      </w:r>
      <w:r w:rsidR="00A16113" w:rsidRPr="00A16113">
        <w:rPr>
          <w:color w:val="auto"/>
        </w:rPr>
        <w:t>he above</w:t>
      </w:r>
      <w:r w:rsidR="00A16113">
        <w:rPr>
          <w:color w:val="auto"/>
        </w:rPr>
        <w:t xml:space="preserve"> </w:t>
      </w:r>
      <w:r w:rsidRPr="00C16E10">
        <w:rPr>
          <w:color w:val="auto"/>
        </w:rPr>
        <w:t xml:space="preserve">extends the possibilities for animal experimentation incorporating electrophysiological data for analysis.  </w:t>
      </w:r>
    </w:p>
    <w:p w14:paraId="4C2832DF" w14:textId="77777777" w:rsidR="00C74734" w:rsidRPr="00C16E10" w:rsidRDefault="00C74734" w:rsidP="00BA47B4">
      <w:pPr>
        <w:pBdr>
          <w:top w:val="nil"/>
          <w:left w:val="nil"/>
          <w:bottom w:val="nil"/>
          <w:right w:val="nil"/>
          <w:between w:val="nil"/>
        </w:pBdr>
        <w:autoSpaceDE/>
        <w:autoSpaceDN/>
        <w:snapToGrid w:val="0"/>
        <w:rPr>
          <w:color w:val="auto"/>
        </w:rPr>
      </w:pPr>
    </w:p>
    <w:p w14:paraId="534537AA" w14:textId="03A7C9E8" w:rsidR="001768E1" w:rsidRDefault="35F91D70" w:rsidP="00BA47B4">
      <w:pPr>
        <w:snapToGrid w:val="0"/>
        <w:rPr>
          <w:rFonts w:eastAsia="Calibri"/>
          <w:color w:val="auto"/>
        </w:rPr>
      </w:pPr>
      <w:r w:rsidRPr="01EAC3D7">
        <w:rPr>
          <w:color w:val="auto"/>
        </w:rPr>
        <w:t>The technique present</w:t>
      </w:r>
      <w:r w:rsidR="12EB60C8" w:rsidRPr="01EAC3D7">
        <w:rPr>
          <w:color w:val="auto"/>
        </w:rPr>
        <w:t>ed</w:t>
      </w:r>
      <w:r w:rsidRPr="01EAC3D7">
        <w:rPr>
          <w:color w:val="auto"/>
        </w:rPr>
        <w:t xml:space="preserve"> here c</w:t>
      </w:r>
      <w:r w:rsidR="755AB1E2" w:rsidRPr="01EAC3D7">
        <w:rPr>
          <w:color w:val="auto"/>
        </w:rPr>
        <w:t>an</w:t>
      </w:r>
      <w:r w:rsidRPr="01EAC3D7">
        <w:rPr>
          <w:color w:val="auto"/>
        </w:rPr>
        <w:t xml:space="preserve"> be used in any </w:t>
      </w:r>
      <w:r w:rsidR="755AB1E2" w:rsidRPr="01EAC3D7">
        <w:rPr>
          <w:color w:val="auto"/>
        </w:rPr>
        <w:t>n</w:t>
      </w:r>
      <w:r w:rsidRPr="01EAC3D7">
        <w:rPr>
          <w:color w:val="auto"/>
        </w:rPr>
        <w:t>euroscience research area</w:t>
      </w:r>
      <w:r w:rsidR="2948AB42" w:rsidRPr="01EAC3D7">
        <w:rPr>
          <w:color w:val="auto"/>
        </w:rPr>
        <w:t xml:space="preserve"> and</w:t>
      </w:r>
      <w:r w:rsidRPr="01EAC3D7">
        <w:rPr>
          <w:color w:val="auto"/>
        </w:rPr>
        <w:t xml:space="preserve"> with the most </w:t>
      </w:r>
      <w:r w:rsidR="2948AB42" w:rsidRPr="01EAC3D7">
        <w:rPr>
          <w:color w:val="auto"/>
        </w:rPr>
        <w:t xml:space="preserve">common </w:t>
      </w:r>
      <w:r w:rsidRPr="01EAC3D7">
        <w:rPr>
          <w:color w:val="auto"/>
        </w:rPr>
        <w:t>murine species and even other species.</w:t>
      </w:r>
      <w:r w:rsidR="00E802F1">
        <w:rPr>
          <w:color w:val="auto"/>
        </w:rPr>
        <w:t xml:space="preserve"> </w:t>
      </w:r>
      <w:r w:rsidRPr="01EAC3D7">
        <w:rPr>
          <w:color w:val="auto"/>
        </w:rPr>
        <w:t xml:space="preserve">The versatility of the Behavioral Tracking Software is one of the </w:t>
      </w:r>
      <w:r w:rsidR="296665A1" w:rsidRPr="01EAC3D7">
        <w:rPr>
          <w:color w:val="auto"/>
        </w:rPr>
        <w:t xml:space="preserve">most significant </w:t>
      </w:r>
      <w:r w:rsidRPr="01EAC3D7">
        <w:rPr>
          <w:color w:val="auto"/>
        </w:rPr>
        <w:t xml:space="preserve">advantages since </w:t>
      </w:r>
      <w:r w:rsidR="12EB60C8" w:rsidRPr="01EAC3D7">
        <w:rPr>
          <w:color w:val="auto"/>
        </w:rPr>
        <w:t>it</w:t>
      </w:r>
      <w:r w:rsidRPr="01EAC3D7">
        <w:rPr>
          <w:color w:val="auto"/>
        </w:rPr>
        <w:t xml:space="preserve"> could be used in a great versatility of mazes as Morris water maze, open-field, novel object recognition, conditioned place preference, hole board, elevated plus maze, Y-maze, radial arm maze, Barnes maze, and others. It can be used up to 16 cameras simultaneously. </w:t>
      </w:r>
      <w:r w:rsidR="2948AB42" w:rsidRPr="01EAC3D7">
        <w:rPr>
          <w:color w:val="auto"/>
        </w:rPr>
        <w:t>Additionally,</w:t>
      </w:r>
      <w:r w:rsidRPr="01EAC3D7">
        <w:rPr>
          <w:color w:val="auto"/>
        </w:rPr>
        <w:t xml:space="preserve"> hundreds of different measures (for more </w:t>
      </w:r>
      <w:r w:rsidR="67A8C1BF" w:rsidRPr="01EAC3D7">
        <w:rPr>
          <w:color w:val="auto"/>
        </w:rPr>
        <w:lastRenderedPageBreak/>
        <w:t xml:space="preserve">detailed </w:t>
      </w:r>
      <w:r w:rsidRPr="01EAC3D7">
        <w:rPr>
          <w:color w:val="auto"/>
        </w:rPr>
        <w:t>information see the manuals</w:t>
      </w:r>
      <w:r w:rsidR="0057271B" w:rsidRPr="01EAC3D7">
        <w:rPr>
          <w:color w:val="auto"/>
        </w:rPr>
        <w:fldChar w:fldCharType="begin" w:fldLock="1"/>
      </w:r>
      <w:r w:rsidR="0057271B" w:rsidRPr="01EAC3D7">
        <w:rPr>
          <w:color w:val="auto"/>
        </w:rPr>
        <w:instrText>ADDIN CSL_CITATION {"citationItems":[{"id":"ITEM-1","itemData":{"author":[{"dropping-particle":"","family":"Stoelting","given":"Co.","non-dropping-particle":"","parse-names":false,"suffix":""}],"id":"ITEM-1","issued":{"date-parts":[["2006"]]},"title":"Getting started with ANY-maze Setting up and starting work with ANY-maze","type":"article-journal"},"uris":["http://www.mendeley.com/documents/?uuid=459ed2fb-31b7-4081-9a09-cd9d4a62b9af"]},{"id":"ITEM-2","itemData":{"abstract":"We describe a rare but sinister presentation of fatigue and dyspnoea in a 39-year-old woman at 16 weeks gestation. Blood tests and bone marrow aspirate confirmed the diagnosis of multiple myeloma. The patient was managed expectantly during pregnancy with plasma exchange and blood transfusion. The pregnancy continued without event; labour was induced at 35 weeks gestation and a healthy female infant weighing 3100 g was delivered vaginally following a 2 h, 5 min labour. The patient subsequently underwent six cycles of cyclophosphamide, thalidomide and dexamethasone (CTD) chemotherapy followed by an autologous stem cell transplant (SCT) and reduced intensity conditioning matched unrelated donor (RIC MUD) transplant","author":[{"dropping-particle":"","family":"Stoelting","given":"Co.","non-dropping-particle":"","parse-names":false,"suffix":""}],"id":"ITEM-2","issued":{"date-parts":[["2010"]]},"title":"A detailed description of the ANY-maze measures","type":"article-journal"},"uris":["http://www.mendeley.com/documents/?uuid=295fb3e8-e837-4006-8b1d-203438ea4a49"]}],"mendeley":{"formattedCitation":"&lt;sup&gt;31, 32&lt;/sup&gt;","plainTextFormattedCitation":"31, 32","previouslyFormattedCitation":"&lt;sup&gt;31, 32&lt;/sup&gt;"},"properties":{"noteIndex":0},"schema":"https://github.com/citation-style-language/schema/raw/master/csl-citation.json"}</w:instrText>
      </w:r>
      <w:r w:rsidR="0057271B" w:rsidRPr="01EAC3D7">
        <w:rPr>
          <w:color w:val="auto"/>
        </w:rPr>
        <w:fldChar w:fldCharType="separate"/>
      </w:r>
      <w:r w:rsidR="3E2DE58E" w:rsidRPr="01EAC3D7">
        <w:rPr>
          <w:noProof/>
          <w:color w:val="auto"/>
          <w:vertAlign w:val="superscript"/>
        </w:rPr>
        <w:t>31,32</w:t>
      </w:r>
      <w:r w:rsidR="0057271B" w:rsidRPr="01EAC3D7">
        <w:rPr>
          <w:color w:val="auto"/>
        </w:rPr>
        <w:fldChar w:fldCharType="end"/>
      </w:r>
      <w:r w:rsidRPr="01EAC3D7">
        <w:rPr>
          <w:color w:val="auto"/>
        </w:rPr>
        <w:t>)</w:t>
      </w:r>
      <w:r w:rsidR="2948AB42" w:rsidRPr="01EAC3D7">
        <w:rPr>
          <w:color w:val="auto"/>
        </w:rPr>
        <w:t xml:space="preserve"> can be reported</w:t>
      </w:r>
      <w:r w:rsidRPr="01EAC3D7">
        <w:rPr>
          <w:color w:val="auto"/>
        </w:rPr>
        <w:t xml:space="preserve">. </w:t>
      </w:r>
      <w:r w:rsidR="000D6B59" w:rsidRPr="000D6B59">
        <w:rPr>
          <w:color w:val="auto"/>
        </w:rPr>
        <w:t>Consider that this work describes experimentation for EEG recordings, some other techniques like Local Fields Potentials or single-unit recording are possible. However, users must consider that the general setup and several preparatory steps need to change for other purposes</w:t>
      </w:r>
      <w:r w:rsidR="005E3686" w:rsidRPr="005E3686">
        <w:rPr>
          <w:color w:val="auto"/>
        </w:rPr>
        <w:t>.</w:t>
      </w:r>
      <w:r w:rsidR="005E3686">
        <w:rPr>
          <w:color w:val="auto"/>
        </w:rPr>
        <w:t xml:space="preserve"> </w:t>
      </w:r>
      <w:r w:rsidR="2948AB42" w:rsidRPr="01EAC3D7">
        <w:rPr>
          <w:color w:val="auto"/>
        </w:rPr>
        <w:t xml:space="preserve">So, </w:t>
      </w:r>
      <w:r w:rsidRPr="01EAC3D7">
        <w:rPr>
          <w:color w:val="auto"/>
        </w:rPr>
        <w:t xml:space="preserve">when </w:t>
      </w:r>
      <w:r w:rsidR="2948AB42" w:rsidRPr="01EAC3D7">
        <w:rPr>
          <w:color w:val="auto"/>
        </w:rPr>
        <w:t>this technique is</w:t>
      </w:r>
      <w:r w:rsidRPr="01EAC3D7">
        <w:rPr>
          <w:color w:val="auto"/>
        </w:rPr>
        <w:t xml:space="preserve"> used together with EEG Wi-Fi recording</w:t>
      </w:r>
      <w:r w:rsidR="67A8C1BF" w:rsidRPr="01EAC3D7">
        <w:rPr>
          <w:color w:val="auto"/>
        </w:rPr>
        <w:t>,</w:t>
      </w:r>
      <w:r w:rsidRPr="01EAC3D7">
        <w:rPr>
          <w:color w:val="auto"/>
        </w:rPr>
        <w:t xml:space="preserve"> the possibilities </w:t>
      </w:r>
      <w:r w:rsidR="12EB60C8" w:rsidRPr="01EAC3D7">
        <w:rPr>
          <w:color w:val="auto"/>
        </w:rPr>
        <w:t xml:space="preserve">are extended, because </w:t>
      </w:r>
      <w:r w:rsidR="2948AB42" w:rsidRPr="01EAC3D7">
        <w:rPr>
          <w:color w:val="auto"/>
        </w:rPr>
        <w:t xml:space="preserve">it </w:t>
      </w:r>
      <w:r w:rsidR="12EB60C8" w:rsidRPr="01EAC3D7">
        <w:rPr>
          <w:rFonts w:eastAsia="Calibri"/>
          <w:color w:val="auto"/>
        </w:rPr>
        <w:t>adds new perspectives to animal studies like those</w:t>
      </w:r>
      <w:r w:rsidR="2948AB42" w:rsidRPr="01EAC3D7">
        <w:rPr>
          <w:rFonts w:eastAsia="Calibri"/>
          <w:color w:val="auto"/>
        </w:rPr>
        <w:t xml:space="preserve"> performed</w:t>
      </w:r>
      <w:r w:rsidR="12EB60C8" w:rsidRPr="01EAC3D7">
        <w:rPr>
          <w:rFonts w:eastAsia="Calibri"/>
          <w:color w:val="auto"/>
        </w:rPr>
        <w:t xml:space="preserve"> on human</w:t>
      </w:r>
      <w:r w:rsidR="2948AB42" w:rsidRPr="01EAC3D7">
        <w:rPr>
          <w:rFonts w:eastAsia="Calibri"/>
          <w:color w:val="auto"/>
        </w:rPr>
        <w:t xml:space="preserve"> being</w:t>
      </w:r>
      <w:r w:rsidR="12EB60C8" w:rsidRPr="01EAC3D7">
        <w:rPr>
          <w:rFonts w:eastAsia="Calibri"/>
          <w:color w:val="auto"/>
        </w:rPr>
        <w:t xml:space="preserve">s to evaluate several characteristics of the EEG integration and dynamics, like connectivity, EEG band </w:t>
      </w:r>
      <w:r w:rsidR="08414FD3" w:rsidRPr="01EAC3D7">
        <w:rPr>
          <w:rFonts w:eastAsia="Calibri"/>
          <w:color w:val="auto"/>
        </w:rPr>
        <w:t>p</w:t>
      </w:r>
      <w:r w:rsidR="447F6D25" w:rsidRPr="01EAC3D7">
        <w:rPr>
          <w:rFonts w:eastAsia="Calibri"/>
          <w:color w:val="auto"/>
        </w:rPr>
        <w:t>ower</w:t>
      </w:r>
      <w:r w:rsidR="12EB60C8" w:rsidRPr="01EAC3D7">
        <w:rPr>
          <w:rFonts w:eastAsia="Calibri"/>
          <w:color w:val="auto"/>
        </w:rPr>
        <w:t xml:space="preserve">, </w:t>
      </w:r>
      <w:r w:rsidR="67A8C1BF" w:rsidRPr="01EAC3D7">
        <w:rPr>
          <w:rFonts w:eastAsia="Calibri"/>
          <w:color w:val="auto"/>
        </w:rPr>
        <w:t xml:space="preserve">or </w:t>
      </w:r>
      <w:r w:rsidR="12EB60C8" w:rsidRPr="01EAC3D7">
        <w:rPr>
          <w:rFonts w:eastAsia="Calibri"/>
          <w:color w:val="auto"/>
        </w:rPr>
        <w:t>evoked responses.</w:t>
      </w:r>
      <w:r w:rsidR="755AB1E2" w:rsidRPr="01EAC3D7">
        <w:rPr>
          <w:rFonts w:eastAsia="Calibri"/>
          <w:color w:val="auto"/>
        </w:rPr>
        <w:t xml:space="preserve"> </w:t>
      </w:r>
      <w:r w:rsidR="12EB60C8" w:rsidRPr="01EAC3D7">
        <w:rPr>
          <w:rFonts w:eastAsia="Calibri"/>
          <w:color w:val="auto"/>
        </w:rPr>
        <w:t>Unlike human</w:t>
      </w:r>
      <w:r w:rsidR="2948AB42" w:rsidRPr="01EAC3D7">
        <w:rPr>
          <w:rFonts w:eastAsia="Calibri"/>
          <w:color w:val="auto"/>
        </w:rPr>
        <w:t xml:space="preserve"> being</w:t>
      </w:r>
      <w:r w:rsidR="12EB60C8" w:rsidRPr="01EAC3D7">
        <w:rPr>
          <w:rFonts w:eastAsia="Calibri"/>
          <w:color w:val="auto"/>
        </w:rPr>
        <w:t>s, animal experimentation is possible to evaluate drug administration, gene modifications</w:t>
      </w:r>
      <w:r w:rsidR="67A8C1BF" w:rsidRPr="01EAC3D7">
        <w:rPr>
          <w:rFonts w:eastAsia="Calibri"/>
          <w:color w:val="auto"/>
        </w:rPr>
        <w:t>,</w:t>
      </w:r>
      <w:r w:rsidR="12EB60C8" w:rsidRPr="01EAC3D7">
        <w:rPr>
          <w:rFonts w:eastAsia="Calibri"/>
          <w:color w:val="auto"/>
        </w:rPr>
        <w:t xml:space="preserve"> or expression, among many other experimental paradigms. </w:t>
      </w:r>
      <w:r w:rsidR="001768E1" w:rsidRPr="001768E1">
        <w:rPr>
          <w:color w:val="auto"/>
        </w:rPr>
        <w:t>For EEG analysis, consider that some protocols have a very low number of repetitions of the desired behaviors, which restrains the possibility to average responses and obtain reliable results. Therefore, be careful to design the recording and analysis protocols that it is considered to perform before beginning the experiment. Nevertheless, it must be contemplated that</w:t>
      </w:r>
      <w:r w:rsidR="001768E1">
        <w:rPr>
          <w:color w:val="auto"/>
        </w:rPr>
        <w:t xml:space="preserve"> </w:t>
      </w:r>
      <w:r w:rsidR="001768E1" w:rsidRPr="001768E1">
        <w:rPr>
          <w:color w:val="auto"/>
        </w:rPr>
        <w:t>working in animal</w:t>
      </w:r>
      <w:r w:rsidR="001768E1">
        <w:rPr>
          <w:color w:val="auto"/>
        </w:rPr>
        <w:t xml:space="preserve"> </w:t>
      </w:r>
      <w:r w:rsidR="67A8C1BF" w:rsidRPr="01EAC3D7">
        <w:rPr>
          <w:rFonts w:eastAsia="Calibri"/>
          <w:color w:val="auto"/>
        </w:rPr>
        <w:t>experimentation is not possible to prevent movement, increasing the complexity of the experimental protocol and considerations for signal analysis and behavioral tasks</w:t>
      </w:r>
      <w:r w:rsidR="12EB60C8" w:rsidRPr="01EAC3D7">
        <w:rPr>
          <w:rFonts w:eastAsia="Calibri"/>
          <w:color w:val="auto"/>
        </w:rPr>
        <w:t>. Currently</w:t>
      </w:r>
      <w:r w:rsidR="67A8C1BF" w:rsidRPr="01EAC3D7">
        <w:rPr>
          <w:rFonts w:eastAsia="Calibri"/>
          <w:color w:val="auto"/>
        </w:rPr>
        <w:t>,</w:t>
      </w:r>
      <w:r w:rsidR="12EB60C8" w:rsidRPr="01EAC3D7">
        <w:rPr>
          <w:rFonts w:eastAsia="Calibri"/>
          <w:color w:val="auto"/>
        </w:rPr>
        <w:t xml:space="preserve"> equipment for full tracking systems and EEG recordings are not standardized </w:t>
      </w:r>
      <w:r w:rsidR="2948AB42" w:rsidRPr="01EAC3D7">
        <w:rPr>
          <w:rFonts w:eastAsia="Calibri"/>
          <w:color w:val="auto"/>
        </w:rPr>
        <w:t>or</w:t>
      </w:r>
      <w:r w:rsidR="12EB60C8" w:rsidRPr="01EAC3D7">
        <w:rPr>
          <w:rFonts w:eastAsia="Calibri"/>
          <w:color w:val="auto"/>
        </w:rPr>
        <w:t xml:space="preserve"> modular</w:t>
      </w:r>
      <w:r w:rsidR="2948AB42" w:rsidRPr="01EAC3D7">
        <w:rPr>
          <w:rFonts w:eastAsia="Calibri"/>
          <w:color w:val="auto"/>
        </w:rPr>
        <w:t>, which</w:t>
      </w:r>
      <w:r w:rsidR="12EB60C8" w:rsidRPr="01EAC3D7">
        <w:rPr>
          <w:rFonts w:eastAsia="Calibri"/>
          <w:color w:val="auto"/>
        </w:rPr>
        <w:t xml:space="preserve"> means that their setup is </w:t>
      </w:r>
      <w:r w:rsidR="2948AB42" w:rsidRPr="01EAC3D7">
        <w:rPr>
          <w:rFonts w:eastAsia="Calibri"/>
          <w:color w:val="auto"/>
        </w:rPr>
        <w:t>intended</w:t>
      </w:r>
      <w:r w:rsidR="12EB60C8" w:rsidRPr="01EAC3D7">
        <w:rPr>
          <w:rFonts w:eastAsia="Calibri"/>
          <w:color w:val="auto"/>
        </w:rPr>
        <w:t xml:space="preserve"> </w:t>
      </w:r>
      <w:r w:rsidR="2948AB42" w:rsidRPr="01EAC3D7">
        <w:rPr>
          <w:rFonts w:eastAsia="Calibri"/>
          <w:color w:val="auto"/>
        </w:rPr>
        <w:t xml:space="preserve">to a </w:t>
      </w:r>
      <w:r w:rsidR="12EB60C8" w:rsidRPr="01EAC3D7">
        <w:rPr>
          <w:rFonts w:eastAsia="Calibri"/>
          <w:color w:val="auto"/>
        </w:rPr>
        <w:t>single protocol and adaptations to explore other behavioral tasks</w:t>
      </w:r>
      <w:r w:rsidR="42344C9B" w:rsidRPr="01EAC3D7">
        <w:rPr>
          <w:rFonts w:eastAsia="Calibri"/>
          <w:color w:val="auto"/>
        </w:rPr>
        <w:t>, implying/suggesting higher</w:t>
      </w:r>
      <w:r w:rsidR="12EB60C8" w:rsidRPr="01EAC3D7">
        <w:rPr>
          <w:rFonts w:eastAsia="Calibri"/>
          <w:color w:val="auto"/>
        </w:rPr>
        <w:t xml:space="preserve"> costs </w:t>
      </w:r>
      <w:r w:rsidR="42344C9B" w:rsidRPr="01EAC3D7">
        <w:rPr>
          <w:rFonts w:eastAsia="Calibri"/>
          <w:color w:val="auto"/>
        </w:rPr>
        <w:t>to a large number of laboratories</w:t>
      </w:r>
      <w:r w:rsidR="12EB60C8" w:rsidRPr="01EAC3D7">
        <w:rPr>
          <w:rFonts w:eastAsia="Calibri"/>
          <w:color w:val="auto"/>
        </w:rPr>
        <w:t>.</w:t>
      </w:r>
      <w:r w:rsidR="00E802F1">
        <w:rPr>
          <w:rFonts w:eastAsia="Calibri"/>
          <w:color w:val="auto"/>
        </w:rPr>
        <w:t xml:space="preserve"> </w:t>
      </w:r>
      <w:r w:rsidR="12EB60C8" w:rsidRPr="01EAC3D7">
        <w:rPr>
          <w:rFonts w:eastAsia="Calibri"/>
          <w:color w:val="auto"/>
        </w:rPr>
        <w:t xml:space="preserve">This situation could be solved by </w:t>
      </w:r>
      <w:r w:rsidR="42344C9B" w:rsidRPr="01EAC3D7">
        <w:rPr>
          <w:rFonts w:eastAsia="Calibri"/>
          <w:color w:val="auto"/>
        </w:rPr>
        <w:t xml:space="preserve">following </w:t>
      </w:r>
      <w:r w:rsidR="12EB60C8" w:rsidRPr="01EAC3D7">
        <w:rPr>
          <w:rFonts w:eastAsia="Calibri"/>
          <w:color w:val="auto"/>
        </w:rPr>
        <w:t xml:space="preserve">the options </w:t>
      </w:r>
      <w:r w:rsidR="3950955C" w:rsidRPr="01EAC3D7">
        <w:rPr>
          <w:rFonts w:eastAsia="Calibri"/>
          <w:color w:val="auto"/>
        </w:rPr>
        <w:t>explained in this study</w:t>
      </w:r>
      <w:r w:rsidR="12EB60C8" w:rsidRPr="01EAC3D7">
        <w:rPr>
          <w:rFonts w:eastAsia="Calibri"/>
          <w:color w:val="auto"/>
        </w:rPr>
        <w:t xml:space="preserve">. </w:t>
      </w:r>
      <w:r w:rsidR="001768E1" w:rsidRPr="001768E1">
        <w:rPr>
          <w:rFonts w:eastAsia="Calibri"/>
          <w:color w:val="auto"/>
        </w:rPr>
        <w:t xml:space="preserve">Nevertheless, several improvements could be realized for more reliable experiments. The work can be improved </w:t>
      </w:r>
      <w:r w:rsidR="00E802F1">
        <w:rPr>
          <w:rFonts w:eastAsia="Calibri"/>
          <w:color w:val="auto"/>
        </w:rPr>
        <w:t>at</w:t>
      </w:r>
      <w:r w:rsidR="001768E1" w:rsidRPr="001768E1">
        <w:rPr>
          <w:rFonts w:eastAsia="Calibri"/>
          <w:color w:val="auto"/>
        </w:rPr>
        <w:t xml:space="preserve"> several </w:t>
      </w:r>
      <w:r w:rsidR="00E802F1">
        <w:rPr>
          <w:rFonts w:eastAsia="Calibri"/>
          <w:color w:val="auto"/>
        </w:rPr>
        <w:t>steps starting</w:t>
      </w:r>
      <w:r w:rsidR="001768E1" w:rsidRPr="001768E1">
        <w:rPr>
          <w:rFonts w:eastAsia="Calibri"/>
          <w:color w:val="auto"/>
        </w:rPr>
        <w:t xml:space="preserve"> </w:t>
      </w:r>
      <w:r w:rsidR="00E802F1">
        <w:rPr>
          <w:rFonts w:eastAsia="Calibri"/>
          <w:color w:val="auto"/>
        </w:rPr>
        <w:t>from</w:t>
      </w:r>
      <w:r w:rsidR="001768E1" w:rsidRPr="001768E1">
        <w:rPr>
          <w:rFonts w:eastAsia="Calibri"/>
          <w:color w:val="auto"/>
        </w:rPr>
        <w:t xml:space="preserve"> electrodes fabrication through behavioral and signals processing.</w:t>
      </w:r>
      <w:r w:rsidR="00E802F1">
        <w:rPr>
          <w:rFonts w:eastAsia="Calibri"/>
          <w:color w:val="auto"/>
        </w:rPr>
        <w:t xml:space="preserve"> Nonetheless,</w:t>
      </w:r>
      <w:r w:rsidR="001768E1" w:rsidRPr="001768E1">
        <w:rPr>
          <w:rFonts w:eastAsia="Calibri"/>
          <w:color w:val="auto"/>
        </w:rPr>
        <w:t xml:space="preserve"> </w:t>
      </w:r>
      <w:r w:rsidR="00E802F1">
        <w:rPr>
          <w:rFonts w:eastAsia="Calibri"/>
          <w:color w:val="auto"/>
        </w:rPr>
        <w:t>i</w:t>
      </w:r>
      <w:r w:rsidR="001768E1" w:rsidRPr="001768E1">
        <w:rPr>
          <w:rFonts w:eastAsia="Calibri"/>
          <w:color w:val="auto"/>
        </w:rPr>
        <w:t xml:space="preserve">t is demonstrated that </w:t>
      </w:r>
      <w:r w:rsidR="00E802F1">
        <w:rPr>
          <w:rFonts w:eastAsia="Calibri"/>
          <w:color w:val="auto"/>
        </w:rPr>
        <w:t>a</w:t>
      </w:r>
      <w:r w:rsidR="001768E1" w:rsidRPr="001768E1">
        <w:rPr>
          <w:rFonts w:eastAsia="Calibri"/>
          <w:color w:val="auto"/>
        </w:rPr>
        <w:t>nimal tracking and EEG acquisition are possible using an affordable high-tech but inexpensive setup.</w:t>
      </w:r>
    </w:p>
    <w:p w14:paraId="09F6BDD6" w14:textId="4E085ADA" w:rsidR="0057271B" w:rsidRPr="00C16E10" w:rsidRDefault="0057271B" w:rsidP="00BA47B4">
      <w:pPr>
        <w:snapToGrid w:val="0"/>
        <w:rPr>
          <w:color w:val="auto"/>
        </w:rPr>
      </w:pPr>
    </w:p>
    <w:p w14:paraId="149E94E6" w14:textId="63ED1EC4" w:rsidR="00C16E10" w:rsidRDefault="35F91D70" w:rsidP="00BA47B4">
      <w:pPr>
        <w:snapToGrid w:val="0"/>
        <w:rPr>
          <w:color w:val="auto"/>
        </w:rPr>
      </w:pPr>
      <w:r w:rsidRPr="01EAC3D7">
        <w:rPr>
          <w:color w:val="auto"/>
        </w:rPr>
        <w:t xml:space="preserve">In summary, the present work is an attempt to help </w:t>
      </w:r>
      <w:r w:rsidR="755AB1E2" w:rsidRPr="01EAC3D7">
        <w:rPr>
          <w:color w:val="auto"/>
        </w:rPr>
        <w:t>s</w:t>
      </w:r>
      <w:r w:rsidRPr="01EAC3D7">
        <w:rPr>
          <w:color w:val="auto"/>
        </w:rPr>
        <w:t xml:space="preserve">cientists, particularly in </w:t>
      </w:r>
      <w:r w:rsidR="78C9E8C0" w:rsidRPr="01EAC3D7">
        <w:rPr>
          <w:color w:val="auto"/>
        </w:rPr>
        <w:t xml:space="preserve">the </w:t>
      </w:r>
      <w:r w:rsidRPr="01EAC3D7">
        <w:rPr>
          <w:color w:val="auto"/>
        </w:rPr>
        <w:t xml:space="preserve">neurosciences field, to </w:t>
      </w:r>
      <w:r w:rsidR="3950955C" w:rsidRPr="01EAC3D7">
        <w:rPr>
          <w:color w:val="auto"/>
        </w:rPr>
        <w:t xml:space="preserve">be able to use </w:t>
      </w:r>
      <w:r w:rsidRPr="01EAC3D7">
        <w:rPr>
          <w:color w:val="auto"/>
        </w:rPr>
        <w:t xml:space="preserve">these two techniques </w:t>
      </w:r>
      <w:r w:rsidR="3950955C" w:rsidRPr="01EAC3D7">
        <w:rPr>
          <w:color w:val="auto"/>
        </w:rPr>
        <w:t xml:space="preserve">that are </w:t>
      </w:r>
      <w:r w:rsidRPr="01EAC3D7">
        <w:rPr>
          <w:color w:val="auto"/>
        </w:rPr>
        <w:t xml:space="preserve">not commonly used </w:t>
      </w:r>
      <w:r w:rsidR="3950955C" w:rsidRPr="01EAC3D7">
        <w:rPr>
          <w:color w:val="auto"/>
        </w:rPr>
        <w:t>in combination</w:t>
      </w:r>
      <w:r w:rsidRPr="01EAC3D7">
        <w:rPr>
          <w:color w:val="auto"/>
        </w:rPr>
        <w:t xml:space="preserve">. The simultaneous recording technique of EEG and behavioral testing using Behavioral Tracking Software has </w:t>
      </w:r>
      <w:r w:rsidR="78C9E8C0" w:rsidRPr="01EAC3D7">
        <w:rPr>
          <w:color w:val="auto"/>
        </w:rPr>
        <w:t>many</w:t>
      </w:r>
      <w:r w:rsidRPr="01EAC3D7">
        <w:rPr>
          <w:color w:val="auto"/>
        </w:rPr>
        <w:t xml:space="preserve"> advantages, and it can be </w:t>
      </w:r>
      <w:r w:rsidR="3950955C" w:rsidRPr="01EAC3D7">
        <w:rPr>
          <w:color w:val="auto"/>
        </w:rPr>
        <w:t>particularly useful</w:t>
      </w:r>
      <w:r w:rsidRPr="01EAC3D7">
        <w:rPr>
          <w:color w:val="auto"/>
        </w:rPr>
        <w:t xml:space="preserve"> </w:t>
      </w:r>
      <w:r w:rsidR="19562FE4" w:rsidRPr="01EAC3D7">
        <w:rPr>
          <w:color w:val="auto"/>
        </w:rPr>
        <w:t xml:space="preserve">in many fields of </w:t>
      </w:r>
      <w:r w:rsidR="3950955C" w:rsidRPr="01EAC3D7">
        <w:rPr>
          <w:color w:val="auto"/>
        </w:rPr>
        <w:t>N</w:t>
      </w:r>
      <w:r w:rsidR="19562FE4" w:rsidRPr="01EAC3D7">
        <w:rPr>
          <w:color w:val="auto"/>
        </w:rPr>
        <w:t>euroscience, particularly in learning and memory</w:t>
      </w:r>
      <w:r w:rsidR="3950955C" w:rsidRPr="01EAC3D7">
        <w:rPr>
          <w:color w:val="auto"/>
        </w:rPr>
        <w:t xml:space="preserve"> areas</w:t>
      </w:r>
      <w:r w:rsidRPr="01EAC3D7">
        <w:rPr>
          <w:color w:val="auto"/>
        </w:rPr>
        <w:t xml:space="preserve">. </w:t>
      </w:r>
      <w:r w:rsidR="78C9E8C0" w:rsidRPr="01EAC3D7">
        <w:rPr>
          <w:color w:val="auto"/>
        </w:rPr>
        <w:t>Considering this equipment has other capabilities as a deep recording of subcortical structures as the hippocampus</w:t>
      </w:r>
      <w:r w:rsidR="5D6F4ADC" w:rsidRPr="01EAC3D7">
        <w:rPr>
          <w:color w:val="auto"/>
        </w:rPr>
        <w:t xml:space="preserve">, but as mentioned, several </w:t>
      </w:r>
      <w:r w:rsidR="001768E1" w:rsidRPr="001768E1">
        <w:rPr>
          <w:color w:val="auto"/>
        </w:rPr>
        <w:t>preparatory</w:t>
      </w:r>
      <w:r w:rsidR="001768E1">
        <w:rPr>
          <w:color w:val="auto"/>
        </w:rPr>
        <w:t xml:space="preserve"> </w:t>
      </w:r>
      <w:r w:rsidR="5D6F4ADC" w:rsidRPr="01EAC3D7">
        <w:rPr>
          <w:color w:val="auto"/>
        </w:rPr>
        <w:t>steps will change</w:t>
      </w:r>
      <w:r w:rsidR="78C9E8C0" w:rsidRPr="01EAC3D7">
        <w:rPr>
          <w:color w:val="auto"/>
        </w:rPr>
        <w:t>. Wireless equipment solves almost all the limitations of a conventional wire approach, such as animals' mobility problems from one cage to another, hindered or entangled animals with the cables. This setup technique is user-friendly, as described above, and an almost untrained or non-specialized group of experts or individuals can use this software.</w:t>
      </w:r>
      <w:r w:rsidRPr="01EAC3D7">
        <w:rPr>
          <w:color w:val="auto"/>
        </w:rPr>
        <w:t xml:space="preserve"> The price for the </w:t>
      </w:r>
      <w:r w:rsidR="1AAA0E46" w:rsidRPr="01EAC3D7">
        <w:rPr>
          <w:color w:val="auto"/>
        </w:rPr>
        <w:t xml:space="preserve">EEG </w:t>
      </w:r>
      <w:r w:rsidRPr="01EAC3D7">
        <w:rPr>
          <w:color w:val="auto"/>
        </w:rPr>
        <w:t xml:space="preserve">equipment is lower than a regular EEG amplifier. Behavioral Tracking Software </w:t>
      </w:r>
      <w:r w:rsidR="12B47B24" w:rsidRPr="01EAC3D7">
        <w:rPr>
          <w:color w:val="auto"/>
        </w:rPr>
        <w:t>is also one</w:t>
      </w:r>
      <w:r w:rsidRPr="01EAC3D7">
        <w:rPr>
          <w:color w:val="auto"/>
        </w:rPr>
        <w:t xml:space="preserve"> of the most </w:t>
      </w:r>
      <w:r w:rsidR="12B47B24" w:rsidRPr="01EAC3D7">
        <w:rPr>
          <w:color w:val="auto"/>
        </w:rPr>
        <w:t xml:space="preserve">affordable </w:t>
      </w:r>
      <w:r w:rsidRPr="01EAC3D7">
        <w:rPr>
          <w:color w:val="auto"/>
        </w:rPr>
        <w:t xml:space="preserve">software for video tracking in the market. </w:t>
      </w:r>
      <w:r w:rsidR="12B47B24" w:rsidRPr="01EAC3D7">
        <w:rPr>
          <w:color w:val="auto"/>
        </w:rPr>
        <w:t>This software</w:t>
      </w:r>
      <w:r w:rsidRPr="01EAC3D7">
        <w:rPr>
          <w:color w:val="auto"/>
        </w:rPr>
        <w:t xml:space="preserve"> require</w:t>
      </w:r>
      <w:r w:rsidR="12B47B24" w:rsidRPr="01EAC3D7">
        <w:rPr>
          <w:color w:val="auto"/>
        </w:rPr>
        <w:t>s</w:t>
      </w:r>
      <w:r w:rsidRPr="01EAC3D7">
        <w:rPr>
          <w:color w:val="auto"/>
        </w:rPr>
        <w:t xml:space="preserve"> annual licenses. </w:t>
      </w:r>
      <w:r w:rsidR="046917AD" w:rsidRPr="01EAC3D7">
        <w:rPr>
          <w:color w:val="auto"/>
        </w:rPr>
        <w:t xml:space="preserve">The equipment </w:t>
      </w:r>
      <w:r w:rsidRPr="01EAC3D7">
        <w:rPr>
          <w:color w:val="auto"/>
        </w:rPr>
        <w:t xml:space="preserve">can be used in </w:t>
      </w:r>
      <w:r w:rsidR="12B47B24" w:rsidRPr="01EAC3D7">
        <w:rPr>
          <w:color w:val="auto"/>
        </w:rPr>
        <w:t xml:space="preserve">more </w:t>
      </w:r>
      <w:r w:rsidRPr="01EAC3D7">
        <w:rPr>
          <w:color w:val="auto"/>
        </w:rPr>
        <w:t xml:space="preserve">than one experimental setup, different animals, and </w:t>
      </w:r>
      <w:r w:rsidR="5FC5B886" w:rsidRPr="01EAC3D7">
        <w:rPr>
          <w:color w:val="auto"/>
        </w:rPr>
        <w:t xml:space="preserve">the </w:t>
      </w:r>
      <w:r w:rsidR="12B47B24" w:rsidRPr="01EAC3D7">
        <w:rPr>
          <w:color w:val="auto"/>
        </w:rPr>
        <w:t>type of</w:t>
      </w:r>
      <w:r w:rsidR="299ABA12" w:rsidRPr="01EAC3D7">
        <w:rPr>
          <w:color w:val="auto"/>
        </w:rPr>
        <w:t xml:space="preserve"> </w:t>
      </w:r>
      <w:r w:rsidRPr="01EAC3D7">
        <w:rPr>
          <w:color w:val="auto"/>
        </w:rPr>
        <w:t xml:space="preserve">versatility. We hope that this effort will </w:t>
      </w:r>
      <w:r w:rsidR="299ABA12" w:rsidRPr="01EAC3D7">
        <w:rPr>
          <w:color w:val="auto"/>
        </w:rPr>
        <w:t>help</w:t>
      </w:r>
      <w:r w:rsidRPr="01EAC3D7">
        <w:rPr>
          <w:color w:val="auto"/>
        </w:rPr>
        <w:t xml:space="preserve"> the </w:t>
      </w:r>
      <w:r w:rsidR="299ABA12" w:rsidRPr="01EAC3D7">
        <w:rPr>
          <w:color w:val="auto"/>
        </w:rPr>
        <w:t>scientific</w:t>
      </w:r>
      <w:r w:rsidRPr="01EAC3D7">
        <w:rPr>
          <w:color w:val="auto"/>
        </w:rPr>
        <w:t xml:space="preserve"> community</w:t>
      </w:r>
      <w:r w:rsidR="755AB1E2" w:rsidRPr="01EAC3D7">
        <w:rPr>
          <w:color w:val="auto"/>
        </w:rPr>
        <w:t xml:space="preserve"> </w:t>
      </w:r>
      <w:r w:rsidR="31EBA2A1" w:rsidRPr="01EAC3D7">
        <w:rPr>
          <w:color w:val="auto"/>
        </w:rPr>
        <w:t>and</w:t>
      </w:r>
      <w:r w:rsidR="299ABA12" w:rsidRPr="01EAC3D7">
        <w:rPr>
          <w:color w:val="auto"/>
        </w:rPr>
        <w:t xml:space="preserve"> provide</w:t>
      </w:r>
      <w:r w:rsidR="00E802F1">
        <w:rPr>
          <w:color w:val="auto"/>
        </w:rPr>
        <w:t xml:space="preserve"> an</w:t>
      </w:r>
      <w:r w:rsidR="299ABA12" w:rsidRPr="01EAC3D7">
        <w:rPr>
          <w:color w:val="auto"/>
        </w:rPr>
        <w:t xml:space="preserve"> easy access to simultaneous</w:t>
      </w:r>
      <w:r w:rsidR="00E802F1">
        <w:rPr>
          <w:color w:val="auto"/>
        </w:rPr>
        <w:t>ly</w:t>
      </w:r>
      <w:r w:rsidR="299ABA12" w:rsidRPr="01EAC3D7">
        <w:rPr>
          <w:color w:val="auto"/>
        </w:rPr>
        <w:t xml:space="preserve"> study</w:t>
      </w:r>
      <w:r w:rsidR="5FC5B886" w:rsidRPr="01EAC3D7">
        <w:rPr>
          <w:color w:val="auto"/>
        </w:rPr>
        <w:t xml:space="preserve"> </w:t>
      </w:r>
      <w:r w:rsidR="00E802F1">
        <w:rPr>
          <w:color w:val="auto"/>
        </w:rPr>
        <w:t>the</w:t>
      </w:r>
      <w:r w:rsidR="299ABA12" w:rsidRPr="01EAC3D7">
        <w:rPr>
          <w:color w:val="auto"/>
        </w:rPr>
        <w:t xml:space="preserve"> </w:t>
      </w:r>
      <w:r w:rsidRPr="01EAC3D7">
        <w:rPr>
          <w:color w:val="auto"/>
        </w:rPr>
        <w:t>behavior and electroencephalography</w:t>
      </w:r>
      <w:r w:rsidR="00E802F1">
        <w:rPr>
          <w:color w:val="auto"/>
        </w:rPr>
        <w:t>.</w:t>
      </w:r>
    </w:p>
    <w:p w14:paraId="55E75005" w14:textId="77777777" w:rsidR="008B205B" w:rsidRPr="00C16E10" w:rsidRDefault="008B205B" w:rsidP="00BA47B4">
      <w:pPr>
        <w:snapToGrid w:val="0"/>
        <w:rPr>
          <w:color w:val="auto"/>
        </w:rPr>
      </w:pPr>
    </w:p>
    <w:p w14:paraId="22C2F926" w14:textId="77777777" w:rsidR="00C16E10" w:rsidRPr="00C16E10" w:rsidRDefault="00C16E10" w:rsidP="00BA47B4">
      <w:pPr>
        <w:pStyle w:val="NormalWeb"/>
        <w:snapToGrid w:val="0"/>
        <w:spacing w:before="0" w:beforeAutospacing="0" w:after="0" w:afterAutospacing="0"/>
        <w:rPr>
          <w:color w:val="auto"/>
        </w:rPr>
      </w:pPr>
      <w:r w:rsidRPr="00C16E10">
        <w:rPr>
          <w:b/>
          <w:bCs/>
          <w:color w:val="auto"/>
        </w:rPr>
        <w:t xml:space="preserve">ACKNOWLEDGMENTS: </w:t>
      </w:r>
    </w:p>
    <w:p w14:paraId="2CDCE61F" w14:textId="4DCBE839" w:rsidR="00C16E10" w:rsidRPr="00C16E10" w:rsidRDefault="00C16E10" w:rsidP="00BA47B4">
      <w:pPr>
        <w:snapToGrid w:val="0"/>
        <w:rPr>
          <w:color w:val="auto"/>
        </w:rPr>
      </w:pPr>
      <w:r w:rsidRPr="00C16E10">
        <w:rPr>
          <w:color w:val="auto"/>
        </w:rPr>
        <w:t xml:space="preserve">We </w:t>
      </w:r>
      <w:r w:rsidR="00322CFC" w:rsidRPr="00322CFC">
        <w:rPr>
          <w:color w:val="auto"/>
        </w:rPr>
        <w:t>want</w:t>
      </w:r>
      <w:r w:rsidR="00322CFC">
        <w:rPr>
          <w:color w:val="auto"/>
        </w:rPr>
        <w:t xml:space="preserve"> </w:t>
      </w:r>
      <w:r w:rsidRPr="00C16E10">
        <w:rPr>
          <w:color w:val="auto"/>
        </w:rPr>
        <w:t xml:space="preserve">to thank </w:t>
      </w:r>
      <w:r w:rsidR="00E23D5C">
        <w:rPr>
          <w:color w:val="auto"/>
        </w:rPr>
        <w:t xml:space="preserve">Mr. </w:t>
      </w:r>
      <w:r w:rsidRPr="00C16E10">
        <w:rPr>
          <w:color w:val="auto"/>
        </w:rPr>
        <w:t xml:space="preserve">Miguel Burgos, and </w:t>
      </w:r>
      <w:r w:rsidR="00E23D5C">
        <w:rPr>
          <w:color w:val="auto"/>
        </w:rPr>
        <w:t xml:space="preserve">Mr. </w:t>
      </w:r>
      <w:r w:rsidRPr="00C16E10">
        <w:rPr>
          <w:color w:val="auto"/>
        </w:rPr>
        <w:t xml:space="preserve">Gustavo Lago for providing technical assistance. We are grateful to the </w:t>
      </w:r>
      <w:proofErr w:type="spellStart"/>
      <w:r w:rsidRPr="00C16E10">
        <w:rPr>
          <w:color w:val="auto"/>
        </w:rPr>
        <w:t>Stoelting</w:t>
      </w:r>
      <w:proofErr w:type="spellEnd"/>
      <w:r w:rsidRPr="00C16E10">
        <w:rPr>
          <w:color w:val="auto"/>
        </w:rPr>
        <w:t xml:space="preserve"> Co. for </w:t>
      </w:r>
      <w:r w:rsidR="0084539A">
        <w:rPr>
          <w:color w:val="auto"/>
        </w:rPr>
        <w:t>covering</w:t>
      </w:r>
      <w:r w:rsidR="0084539A" w:rsidRPr="00C16E10">
        <w:rPr>
          <w:color w:val="auto"/>
        </w:rPr>
        <w:t xml:space="preserve"> </w:t>
      </w:r>
      <w:r w:rsidRPr="00C16E10">
        <w:rPr>
          <w:color w:val="auto"/>
        </w:rPr>
        <w:t xml:space="preserve">the video </w:t>
      </w:r>
      <w:r w:rsidR="0084539A">
        <w:rPr>
          <w:color w:val="auto"/>
        </w:rPr>
        <w:t>production</w:t>
      </w:r>
      <w:r w:rsidR="0084539A" w:rsidRPr="00C16E10">
        <w:rPr>
          <w:color w:val="auto"/>
        </w:rPr>
        <w:t xml:space="preserve"> </w:t>
      </w:r>
      <w:r w:rsidR="0084539A">
        <w:rPr>
          <w:color w:val="auto"/>
        </w:rPr>
        <w:t>costs</w:t>
      </w:r>
      <w:r w:rsidRPr="00C16E10">
        <w:rPr>
          <w:color w:val="auto"/>
        </w:rPr>
        <w:t xml:space="preserve">, </w:t>
      </w:r>
      <w:proofErr w:type="spellStart"/>
      <w:r w:rsidRPr="00C16E10">
        <w:rPr>
          <w:color w:val="auto"/>
        </w:rPr>
        <w:t>Jinga</w:t>
      </w:r>
      <w:proofErr w:type="spellEnd"/>
      <w:r w:rsidRPr="00C16E10">
        <w:rPr>
          <w:color w:val="auto"/>
        </w:rPr>
        <w:t xml:space="preserve">-hi, Inc. </w:t>
      </w:r>
      <w:r w:rsidR="00E23D5C">
        <w:rPr>
          <w:color w:val="auto"/>
        </w:rPr>
        <w:t xml:space="preserve">for </w:t>
      </w:r>
      <w:r w:rsidR="00E23D5C">
        <w:rPr>
          <w:color w:val="auto"/>
        </w:rPr>
        <w:lastRenderedPageBreak/>
        <w:t>providing</w:t>
      </w:r>
      <w:r w:rsidRPr="00C16E10">
        <w:rPr>
          <w:color w:val="auto"/>
        </w:rPr>
        <w:t xml:space="preserve"> technical assistance, and </w:t>
      </w:r>
      <w:proofErr w:type="spellStart"/>
      <w:r w:rsidRPr="00C16E10">
        <w:rPr>
          <w:color w:val="auto"/>
        </w:rPr>
        <w:t>Dirección</w:t>
      </w:r>
      <w:proofErr w:type="spellEnd"/>
      <w:r w:rsidRPr="00C16E10">
        <w:rPr>
          <w:color w:val="auto"/>
        </w:rPr>
        <w:t xml:space="preserve"> de </w:t>
      </w:r>
      <w:proofErr w:type="spellStart"/>
      <w:r w:rsidRPr="00C16E10">
        <w:rPr>
          <w:color w:val="auto"/>
        </w:rPr>
        <w:t>Investigación</w:t>
      </w:r>
      <w:proofErr w:type="spellEnd"/>
      <w:r w:rsidRPr="00C16E10">
        <w:rPr>
          <w:color w:val="auto"/>
        </w:rPr>
        <w:t xml:space="preserve"> y </w:t>
      </w:r>
      <w:proofErr w:type="spellStart"/>
      <w:r w:rsidRPr="00C16E10">
        <w:rPr>
          <w:color w:val="auto"/>
        </w:rPr>
        <w:t>Posgrado</w:t>
      </w:r>
      <w:proofErr w:type="spellEnd"/>
      <w:r w:rsidRPr="00C16E10">
        <w:rPr>
          <w:color w:val="auto"/>
        </w:rPr>
        <w:t xml:space="preserve"> of the Universidad </w:t>
      </w:r>
      <w:proofErr w:type="spellStart"/>
      <w:r w:rsidRPr="00C16E10">
        <w:rPr>
          <w:color w:val="auto"/>
        </w:rPr>
        <w:t>Iberoamericana</w:t>
      </w:r>
      <w:proofErr w:type="spellEnd"/>
      <w:r w:rsidRPr="00C16E10">
        <w:rPr>
          <w:color w:val="auto"/>
        </w:rPr>
        <w:t xml:space="preserve"> Ciudad de México for</w:t>
      </w:r>
      <w:r w:rsidR="0084539A">
        <w:rPr>
          <w:color w:val="auto"/>
        </w:rPr>
        <w:t xml:space="preserve"> granting</w:t>
      </w:r>
      <w:r w:rsidRPr="00C16E10">
        <w:rPr>
          <w:color w:val="auto"/>
        </w:rPr>
        <w:t xml:space="preserve"> </w:t>
      </w:r>
      <w:r w:rsidR="0084539A">
        <w:rPr>
          <w:color w:val="auto"/>
        </w:rPr>
        <w:t xml:space="preserve">funds to </w:t>
      </w:r>
      <w:r w:rsidR="0052394C" w:rsidRPr="00C16E10">
        <w:rPr>
          <w:color w:val="auto"/>
        </w:rPr>
        <w:t>this work</w:t>
      </w:r>
      <w:r w:rsidRPr="00C16E10">
        <w:rPr>
          <w:color w:val="auto"/>
        </w:rPr>
        <w:t>.</w:t>
      </w:r>
    </w:p>
    <w:p w14:paraId="3174F965" w14:textId="77777777" w:rsidR="00C16E10" w:rsidRPr="00C16E10" w:rsidRDefault="00C16E10" w:rsidP="00BA47B4">
      <w:pPr>
        <w:snapToGrid w:val="0"/>
        <w:rPr>
          <w:b/>
          <w:bCs/>
          <w:color w:val="auto"/>
        </w:rPr>
      </w:pPr>
    </w:p>
    <w:p w14:paraId="6F907221" w14:textId="77777777" w:rsidR="00C16E10" w:rsidRPr="00C16E10" w:rsidRDefault="00C16E10" w:rsidP="00BA47B4">
      <w:pPr>
        <w:pStyle w:val="NormalWeb"/>
        <w:snapToGrid w:val="0"/>
        <w:spacing w:before="0" w:beforeAutospacing="0" w:after="0" w:afterAutospacing="0"/>
        <w:rPr>
          <w:color w:val="auto"/>
        </w:rPr>
      </w:pPr>
      <w:r w:rsidRPr="00C16E10">
        <w:rPr>
          <w:b/>
          <w:color w:val="auto"/>
        </w:rPr>
        <w:t>DISCLOSURES</w:t>
      </w:r>
      <w:r w:rsidRPr="00C16E10">
        <w:rPr>
          <w:b/>
          <w:bCs/>
          <w:color w:val="auto"/>
        </w:rPr>
        <w:t xml:space="preserve">: </w:t>
      </w:r>
    </w:p>
    <w:p w14:paraId="60BA67EE" w14:textId="5B19A1C7" w:rsidR="00C16E10" w:rsidRPr="00C16E10" w:rsidRDefault="00F23835" w:rsidP="00BA47B4">
      <w:pPr>
        <w:snapToGrid w:val="0"/>
        <w:rPr>
          <w:color w:val="auto"/>
        </w:rPr>
      </w:pPr>
      <w:r>
        <w:rPr>
          <w:color w:val="auto"/>
        </w:rPr>
        <w:t xml:space="preserve">Dr. </w:t>
      </w:r>
      <w:r w:rsidR="00C16E10" w:rsidRPr="00C16E10">
        <w:rPr>
          <w:color w:val="auto"/>
        </w:rPr>
        <w:t xml:space="preserve">Sylvia Ortega-Martinez </w:t>
      </w:r>
      <w:r w:rsidR="0084539A">
        <w:rPr>
          <w:color w:val="auto"/>
        </w:rPr>
        <w:t>works as an</w:t>
      </w:r>
      <w:r w:rsidR="00C16E10" w:rsidRPr="00C16E10">
        <w:rPr>
          <w:color w:val="auto"/>
        </w:rPr>
        <w:t xml:space="preserve"> employee of </w:t>
      </w:r>
      <w:proofErr w:type="spellStart"/>
      <w:r w:rsidR="00C16E10" w:rsidRPr="00C16E10">
        <w:rPr>
          <w:color w:val="auto"/>
        </w:rPr>
        <w:t>Stoelting</w:t>
      </w:r>
      <w:proofErr w:type="spellEnd"/>
      <w:r w:rsidR="00C16E10" w:rsidRPr="00C16E10">
        <w:rPr>
          <w:color w:val="auto"/>
        </w:rPr>
        <w:t xml:space="preserve"> Co.</w:t>
      </w:r>
      <w:r w:rsidR="008718B8">
        <w:rPr>
          <w:color w:val="auto"/>
        </w:rPr>
        <w:t xml:space="preserve">, a company that provided and sponsored </w:t>
      </w:r>
      <w:r w:rsidR="00BA47B4">
        <w:rPr>
          <w:color w:val="auto"/>
        </w:rPr>
        <w:t>the p</w:t>
      </w:r>
      <w:r w:rsidR="00C16E10" w:rsidRPr="00C16E10">
        <w:rPr>
          <w:color w:val="auto"/>
        </w:rPr>
        <w:t xml:space="preserve">roduction and </w:t>
      </w:r>
      <w:r w:rsidR="00BA47B4">
        <w:rPr>
          <w:color w:val="auto"/>
        </w:rPr>
        <w:t>o</w:t>
      </w:r>
      <w:r w:rsidR="00D453A6">
        <w:rPr>
          <w:color w:val="auto"/>
        </w:rPr>
        <w:t>pen</w:t>
      </w:r>
      <w:r w:rsidR="00C16E10" w:rsidRPr="00C16E10">
        <w:rPr>
          <w:color w:val="auto"/>
        </w:rPr>
        <w:t xml:space="preserve"> </w:t>
      </w:r>
      <w:r w:rsidR="00BA47B4">
        <w:rPr>
          <w:color w:val="auto"/>
        </w:rPr>
        <w:t>a</w:t>
      </w:r>
      <w:r w:rsidR="00C16E10" w:rsidRPr="00C16E10">
        <w:rPr>
          <w:color w:val="auto"/>
        </w:rPr>
        <w:t>ccess to this article</w:t>
      </w:r>
      <w:r w:rsidR="008718B8">
        <w:rPr>
          <w:color w:val="auto"/>
        </w:rPr>
        <w:t xml:space="preserve">. </w:t>
      </w:r>
    </w:p>
    <w:p w14:paraId="6A31F49E" w14:textId="77777777" w:rsidR="00C16E10" w:rsidRPr="00C16E10" w:rsidRDefault="00C16E10" w:rsidP="00BA47B4">
      <w:pPr>
        <w:snapToGrid w:val="0"/>
        <w:rPr>
          <w:color w:val="auto"/>
        </w:rPr>
      </w:pPr>
    </w:p>
    <w:p w14:paraId="531CA9BF" w14:textId="38C193B6" w:rsidR="00C16E10" w:rsidRPr="00D036DB" w:rsidRDefault="00C16E10" w:rsidP="00BA47B4">
      <w:pPr>
        <w:snapToGrid w:val="0"/>
        <w:rPr>
          <w:b/>
          <w:color w:val="auto"/>
        </w:rPr>
      </w:pPr>
      <w:r w:rsidRPr="00D036DB">
        <w:rPr>
          <w:b/>
          <w:bCs/>
          <w:color w:val="auto"/>
        </w:rPr>
        <w:t>REFERENCES:</w:t>
      </w:r>
    </w:p>
    <w:p w14:paraId="4466D435" w14:textId="6C0CD910" w:rsidR="000231BF" w:rsidRPr="000231BF" w:rsidRDefault="00C16E10" w:rsidP="00BA47B4">
      <w:pPr>
        <w:rPr>
          <w:noProof/>
        </w:rPr>
      </w:pPr>
      <w:r w:rsidRPr="00C16E10">
        <w:rPr>
          <w:color w:val="auto"/>
        </w:rPr>
        <w:fldChar w:fldCharType="begin" w:fldLock="1"/>
      </w:r>
      <w:r w:rsidRPr="00D036DB">
        <w:rPr>
          <w:color w:val="auto"/>
        </w:rPr>
        <w:instrText xml:space="preserve">ADDIN Mendeley Bibliography CSL_BIBLIOGRAPHY </w:instrText>
      </w:r>
      <w:r w:rsidRPr="00C16E10">
        <w:rPr>
          <w:color w:val="auto"/>
        </w:rPr>
        <w:fldChar w:fldCharType="separate"/>
      </w:r>
      <w:r w:rsidR="000231BF" w:rsidRPr="000231BF">
        <w:rPr>
          <w:noProof/>
        </w:rPr>
        <w:t>1.</w:t>
      </w:r>
      <w:r w:rsidR="000231BF" w:rsidRPr="000231BF">
        <w:rPr>
          <w:noProof/>
        </w:rPr>
        <w:tab/>
        <w:t xml:space="preserve">Hånell, A., Marklund, N. Structured evaluation of rodent behavioral tests used in drug discovery research. </w:t>
      </w:r>
      <w:r w:rsidR="000231BF" w:rsidRPr="000231BF">
        <w:rPr>
          <w:i/>
          <w:iCs/>
          <w:noProof/>
        </w:rPr>
        <w:t>Frontiers in Behavioral Neuroscience</w:t>
      </w:r>
      <w:r w:rsidR="000231BF" w:rsidRPr="000231BF">
        <w:rPr>
          <w:noProof/>
        </w:rPr>
        <w:t xml:space="preserve">. </w:t>
      </w:r>
      <w:r w:rsidR="000231BF" w:rsidRPr="000231BF">
        <w:rPr>
          <w:b/>
          <w:bCs/>
          <w:noProof/>
        </w:rPr>
        <w:t>8</w:t>
      </w:r>
      <w:r w:rsidR="000231BF" w:rsidRPr="000231BF">
        <w:rPr>
          <w:noProof/>
        </w:rPr>
        <w:t xml:space="preserve"> (JULY), 1–13 (2014).</w:t>
      </w:r>
    </w:p>
    <w:p w14:paraId="37E7C2CE" w14:textId="3B50F42F" w:rsidR="000231BF" w:rsidRPr="000231BF" w:rsidRDefault="000231BF" w:rsidP="00BA47B4">
      <w:pPr>
        <w:rPr>
          <w:noProof/>
        </w:rPr>
      </w:pPr>
      <w:r w:rsidRPr="000231BF">
        <w:rPr>
          <w:noProof/>
        </w:rPr>
        <w:t>2.</w:t>
      </w:r>
      <w:r w:rsidRPr="000231BF">
        <w:rPr>
          <w:noProof/>
        </w:rPr>
        <w:tab/>
        <w:t xml:space="preserve">Buenrostro-Jáuregui, M. </w:t>
      </w:r>
      <w:r w:rsidRPr="008B205B">
        <w:rPr>
          <w:noProof/>
        </w:rPr>
        <w:t>et al.</w:t>
      </w:r>
      <w:r w:rsidRPr="000231BF">
        <w:rPr>
          <w:noProof/>
        </w:rPr>
        <w:t xml:space="preserve"> SEXRAT MALE: A smartphone and tablet application to annotate and process live sexual behavior in male rodents. </w:t>
      </w:r>
      <w:r w:rsidRPr="000231BF">
        <w:rPr>
          <w:i/>
          <w:iCs/>
          <w:noProof/>
        </w:rPr>
        <w:t>Journal of Neuroscience Methods</w:t>
      </w:r>
      <w:r w:rsidRPr="000231BF">
        <w:rPr>
          <w:noProof/>
        </w:rPr>
        <w:t xml:space="preserve">. </w:t>
      </w:r>
      <w:r w:rsidRPr="000231BF">
        <w:rPr>
          <w:b/>
          <w:bCs/>
          <w:noProof/>
        </w:rPr>
        <w:t>320</w:t>
      </w:r>
      <w:r w:rsidRPr="000231BF">
        <w:rPr>
          <w:noProof/>
        </w:rPr>
        <w:t>,</w:t>
      </w:r>
      <w:r w:rsidR="008B205B">
        <w:rPr>
          <w:noProof/>
        </w:rPr>
        <w:t xml:space="preserve"> 9-15</w:t>
      </w:r>
      <w:r w:rsidRPr="000231BF">
        <w:rPr>
          <w:noProof/>
        </w:rPr>
        <w:t xml:space="preserve"> (2019).</w:t>
      </w:r>
    </w:p>
    <w:p w14:paraId="51293299" w14:textId="1DC04BB2" w:rsidR="000231BF" w:rsidRPr="000231BF" w:rsidRDefault="000231BF" w:rsidP="00BA47B4">
      <w:pPr>
        <w:rPr>
          <w:noProof/>
        </w:rPr>
      </w:pPr>
      <w:r w:rsidRPr="000231BF">
        <w:rPr>
          <w:noProof/>
        </w:rPr>
        <w:t>3.</w:t>
      </w:r>
      <w:r w:rsidRPr="000231BF">
        <w:rPr>
          <w:noProof/>
        </w:rPr>
        <w:tab/>
        <w:t>Jun, J.</w:t>
      </w:r>
      <w:r w:rsidR="008B205B">
        <w:rPr>
          <w:noProof/>
        </w:rPr>
        <w:t xml:space="preserve"> </w:t>
      </w:r>
      <w:r w:rsidRPr="000231BF">
        <w:rPr>
          <w:noProof/>
        </w:rPr>
        <w:t xml:space="preserve">J., Longtin, A., Maler, L. Long-term behavioral tracking of freely swimming weakly electric fish. </w:t>
      </w:r>
      <w:r w:rsidRPr="000231BF">
        <w:rPr>
          <w:i/>
          <w:iCs/>
          <w:noProof/>
        </w:rPr>
        <w:t>Journal of Visualized Experiments</w:t>
      </w:r>
      <w:r w:rsidRPr="000231BF">
        <w:rPr>
          <w:noProof/>
        </w:rPr>
        <w:t xml:space="preserve">. (85), </w:t>
      </w:r>
      <w:r w:rsidR="008B205B">
        <w:rPr>
          <w:noProof/>
        </w:rPr>
        <w:t>e</w:t>
      </w:r>
      <w:r w:rsidRPr="000231BF">
        <w:rPr>
          <w:noProof/>
        </w:rPr>
        <w:t>50962 (2014).</w:t>
      </w:r>
    </w:p>
    <w:p w14:paraId="348708A6" w14:textId="1F07D1DB" w:rsidR="000231BF" w:rsidRPr="000231BF" w:rsidRDefault="000231BF" w:rsidP="00BA47B4">
      <w:pPr>
        <w:rPr>
          <w:noProof/>
        </w:rPr>
      </w:pPr>
      <w:r w:rsidRPr="000231BF">
        <w:rPr>
          <w:noProof/>
        </w:rPr>
        <w:t>4.</w:t>
      </w:r>
      <w:r w:rsidRPr="000231BF">
        <w:rPr>
          <w:noProof/>
        </w:rPr>
        <w:tab/>
        <w:t xml:space="preserve">Shoji, H., Takao, K., Hattori, S., Miyakawa, T. Contextual and cued fear conditioning test using a video analyzing system in mice. </w:t>
      </w:r>
      <w:r w:rsidRPr="000231BF">
        <w:rPr>
          <w:i/>
          <w:iCs/>
          <w:noProof/>
        </w:rPr>
        <w:t>Journal of Visualized Experiments</w:t>
      </w:r>
      <w:r w:rsidRPr="000231BF">
        <w:rPr>
          <w:noProof/>
        </w:rPr>
        <w:t xml:space="preserve">. (85), </w:t>
      </w:r>
      <w:r w:rsidR="008B205B">
        <w:rPr>
          <w:noProof/>
        </w:rPr>
        <w:t>e</w:t>
      </w:r>
      <w:r w:rsidRPr="000231BF">
        <w:rPr>
          <w:noProof/>
        </w:rPr>
        <w:t>50871 (2014).</w:t>
      </w:r>
    </w:p>
    <w:p w14:paraId="3B63A5D1" w14:textId="79883E99" w:rsidR="000231BF" w:rsidRPr="000231BF" w:rsidRDefault="000231BF" w:rsidP="00BA47B4">
      <w:pPr>
        <w:rPr>
          <w:noProof/>
        </w:rPr>
      </w:pPr>
      <w:r w:rsidRPr="000231BF">
        <w:rPr>
          <w:noProof/>
        </w:rPr>
        <w:t>5.</w:t>
      </w:r>
      <w:r w:rsidRPr="000231BF">
        <w:rPr>
          <w:noProof/>
        </w:rPr>
        <w:tab/>
        <w:t>Zheng, W., Ycu, E.</w:t>
      </w:r>
      <w:r w:rsidR="008B205B">
        <w:rPr>
          <w:noProof/>
        </w:rPr>
        <w:t xml:space="preserve"> </w:t>
      </w:r>
      <w:r w:rsidRPr="000231BF">
        <w:rPr>
          <w:noProof/>
        </w:rPr>
        <w:t xml:space="preserve">A. A fully automated and highly versatile system for testing multi-cognitive functions and recording neuronal activities in rodents. </w:t>
      </w:r>
      <w:r w:rsidRPr="000231BF">
        <w:rPr>
          <w:i/>
          <w:iCs/>
          <w:noProof/>
        </w:rPr>
        <w:t>Journal of Visualized Experiments</w:t>
      </w:r>
      <w:r w:rsidRPr="000231BF">
        <w:rPr>
          <w:noProof/>
        </w:rPr>
        <w:t xml:space="preserve">. (63), </w:t>
      </w:r>
      <w:r w:rsidR="008B205B">
        <w:rPr>
          <w:noProof/>
        </w:rPr>
        <w:t>e</w:t>
      </w:r>
      <w:r w:rsidRPr="000231BF">
        <w:rPr>
          <w:noProof/>
        </w:rPr>
        <w:t>3685 (2012).</w:t>
      </w:r>
    </w:p>
    <w:p w14:paraId="78DD10C6" w14:textId="6BFE47A2" w:rsidR="000231BF" w:rsidRPr="000231BF" w:rsidRDefault="000231BF" w:rsidP="00BA47B4">
      <w:pPr>
        <w:rPr>
          <w:noProof/>
        </w:rPr>
      </w:pPr>
      <w:r w:rsidRPr="000231BF">
        <w:rPr>
          <w:noProof/>
        </w:rPr>
        <w:t>6.</w:t>
      </w:r>
      <w:r w:rsidRPr="000231BF">
        <w:rPr>
          <w:noProof/>
        </w:rPr>
        <w:tab/>
        <w:t xml:space="preserve">Melo-Thomas, L. </w:t>
      </w:r>
      <w:r w:rsidRPr="008B205B">
        <w:rPr>
          <w:noProof/>
        </w:rPr>
        <w:t>et al</w:t>
      </w:r>
      <w:r w:rsidRPr="000231BF">
        <w:rPr>
          <w:i/>
          <w:iCs/>
          <w:noProof/>
        </w:rPr>
        <w:t>.</w:t>
      </w:r>
      <w:r w:rsidRPr="000231BF">
        <w:rPr>
          <w:noProof/>
        </w:rPr>
        <w:t xml:space="preserve"> A wireless, bidirectional interface for in Vivo recording and stimulation of neural activity in freely behaving rats. </w:t>
      </w:r>
      <w:r w:rsidRPr="000231BF">
        <w:rPr>
          <w:i/>
          <w:iCs/>
          <w:noProof/>
        </w:rPr>
        <w:t>Journal of Visualized Experiments</w:t>
      </w:r>
      <w:r w:rsidRPr="000231BF">
        <w:rPr>
          <w:noProof/>
        </w:rPr>
        <w:t xml:space="preserve">. </w:t>
      </w:r>
      <w:r w:rsidRPr="000231BF">
        <w:rPr>
          <w:b/>
          <w:bCs/>
          <w:noProof/>
        </w:rPr>
        <w:t>2017</w:t>
      </w:r>
      <w:r w:rsidRPr="000231BF">
        <w:rPr>
          <w:noProof/>
        </w:rPr>
        <w:t xml:space="preserve"> (129), </w:t>
      </w:r>
      <w:r w:rsidR="008B205B">
        <w:rPr>
          <w:noProof/>
        </w:rPr>
        <w:t>e</w:t>
      </w:r>
      <w:r w:rsidRPr="000231BF">
        <w:rPr>
          <w:noProof/>
        </w:rPr>
        <w:t>56299 (2017).</w:t>
      </w:r>
    </w:p>
    <w:p w14:paraId="53D97191" w14:textId="3037FBAD" w:rsidR="000231BF" w:rsidRPr="000231BF" w:rsidRDefault="000231BF" w:rsidP="00BA47B4">
      <w:pPr>
        <w:rPr>
          <w:noProof/>
        </w:rPr>
      </w:pPr>
      <w:r w:rsidRPr="000231BF">
        <w:rPr>
          <w:noProof/>
        </w:rPr>
        <w:t>7.</w:t>
      </w:r>
      <w:r w:rsidRPr="000231BF">
        <w:rPr>
          <w:noProof/>
        </w:rPr>
        <w:tab/>
        <w:t>Noldus, L.</w:t>
      </w:r>
      <w:r w:rsidR="008B205B">
        <w:rPr>
          <w:noProof/>
        </w:rPr>
        <w:t xml:space="preserve"> </w:t>
      </w:r>
      <w:r w:rsidRPr="000231BF">
        <w:rPr>
          <w:noProof/>
        </w:rPr>
        <w:t>P.</w:t>
      </w:r>
      <w:r w:rsidR="008B205B">
        <w:rPr>
          <w:noProof/>
        </w:rPr>
        <w:t xml:space="preserve"> </w:t>
      </w:r>
      <w:r w:rsidRPr="000231BF">
        <w:rPr>
          <w:noProof/>
        </w:rPr>
        <w:t>J.</w:t>
      </w:r>
      <w:r w:rsidR="008B205B">
        <w:rPr>
          <w:noProof/>
        </w:rPr>
        <w:t xml:space="preserve"> </w:t>
      </w:r>
      <w:r w:rsidRPr="000231BF">
        <w:rPr>
          <w:noProof/>
        </w:rPr>
        <w:t>J., Spink, A.</w:t>
      </w:r>
      <w:r w:rsidR="008B205B">
        <w:rPr>
          <w:noProof/>
        </w:rPr>
        <w:t xml:space="preserve"> </w:t>
      </w:r>
      <w:r w:rsidRPr="000231BF">
        <w:rPr>
          <w:noProof/>
        </w:rPr>
        <w:t>J., Tegelenbosch, R.</w:t>
      </w:r>
      <w:r w:rsidR="008B205B">
        <w:rPr>
          <w:noProof/>
        </w:rPr>
        <w:t xml:space="preserve"> </w:t>
      </w:r>
      <w:r w:rsidRPr="000231BF">
        <w:rPr>
          <w:noProof/>
        </w:rPr>
        <w:t>A.</w:t>
      </w:r>
      <w:r w:rsidR="008B205B">
        <w:rPr>
          <w:noProof/>
        </w:rPr>
        <w:t xml:space="preserve"> </w:t>
      </w:r>
      <w:r w:rsidRPr="000231BF">
        <w:rPr>
          <w:noProof/>
        </w:rPr>
        <w:t xml:space="preserve">J. Ethovision Video Tracking System. </w:t>
      </w:r>
      <w:r w:rsidRPr="000231BF">
        <w:rPr>
          <w:i/>
          <w:iCs/>
          <w:noProof/>
        </w:rPr>
        <w:t xml:space="preserve">Behavior Research Methods, Instruments, </w:t>
      </w:r>
      <w:r w:rsidR="00E802F1">
        <w:rPr>
          <w:i/>
          <w:iCs/>
          <w:noProof/>
        </w:rPr>
        <w:t>and</w:t>
      </w:r>
      <w:r w:rsidRPr="000231BF">
        <w:rPr>
          <w:i/>
          <w:iCs/>
          <w:noProof/>
        </w:rPr>
        <w:t xml:space="preserve"> Computers</w:t>
      </w:r>
      <w:r w:rsidRPr="000231BF">
        <w:rPr>
          <w:noProof/>
        </w:rPr>
        <w:t xml:space="preserve">. </w:t>
      </w:r>
      <w:r w:rsidRPr="000231BF">
        <w:rPr>
          <w:b/>
          <w:bCs/>
          <w:noProof/>
        </w:rPr>
        <w:t>33</w:t>
      </w:r>
      <w:r w:rsidRPr="000231BF">
        <w:rPr>
          <w:noProof/>
        </w:rPr>
        <w:t xml:space="preserve"> (3), 398–414 (2001).</w:t>
      </w:r>
    </w:p>
    <w:p w14:paraId="57E6A868" w14:textId="7A2F6663" w:rsidR="000231BF" w:rsidRPr="000231BF" w:rsidRDefault="000231BF" w:rsidP="00BA47B4">
      <w:pPr>
        <w:rPr>
          <w:noProof/>
        </w:rPr>
      </w:pPr>
      <w:r w:rsidRPr="000231BF">
        <w:rPr>
          <w:noProof/>
        </w:rPr>
        <w:t>8.</w:t>
      </w:r>
      <w:r w:rsidRPr="000231BF">
        <w:rPr>
          <w:noProof/>
        </w:rPr>
        <w:tab/>
        <w:t>Datta, S.</w:t>
      </w:r>
      <w:r w:rsidR="008B205B">
        <w:rPr>
          <w:noProof/>
        </w:rPr>
        <w:t xml:space="preserve"> </w:t>
      </w:r>
      <w:r w:rsidRPr="000231BF">
        <w:rPr>
          <w:noProof/>
        </w:rPr>
        <w:t>R., Anderson, D.</w:t>
      </w:r>
      <w:r w:rsidR="008B205B">
        <w:rPr>
          <w:noProof/>
        </w:rPr>
        <w:t xml:space="preserve"> </w:t>
      </w:r>
      <w:r w:rsidRPr="000231BF">
        <w:rPr>
          <w:noProof/>
        </w:rPr>
        <w:t xml:space="preserve">J., Branson, K., Perona, P., Leifer, A. Computational Neuroethology: A Call to Action. </w:t>
      </w:r>
      <w:r w:rsidRPr="000231BF">
        <w:rPr>
          <w:i/>
          <w:iCs/>
          <w:noProof/>
        </w:rPr>
        <w:t>Neuron</w:t>
      </w:r>
      <w:r w:rsidRPr="000231BF">
        <w:rPr>
          <w:noProof/>
        </w:rPr>
        <w:t xml:space="preserve">. </w:t>
      </w:r>
      <w:r w:rsidRPr="000231BF">
        <w:rPr>
          <w:b/>
          <w:bCs/>
          <w:noProof/>
        </w:rPr>
        <w:t>104</w:t>
      </w:r>
      <w:r w:rsidRPr="000231BF">
        <w:rPr>
          <w:noProof/>
        </w:rPr>
        <w:t xml:space="preserve"> (1), 11–24 (2019).</w:t>
      </w:r>
    </w:p>
    <w:p w14:paraId="46D78ABA" w14:textId="07FD491F" w:rsidR="000231BF" w:rsidRPr="000231BF" w:rsidRDefault="000231BF" w:rsidP="00BA47B4">
      <w:pPr>
        <w:rPr>
          <w:noProof/>
        </w:rPr>
      </w:pPr>
      <w:r w:rsidRPr="000231BF">
        <w:rPr>
          <w:noProof/>
        </w:rPr>
        <w:t>9.</w:t>
      </w:r>
      <w:r w:rsidRPr="000231BF">
        <w:rPr>
          <w:noProof/>
        </w:rPr>
        <w:tab/>
        <w:t xml:space="preserve">Medlej, Y. </w:t>
      </w:r>
      <w:r w:rsidRPr="008B205B">
        <w:rPr>
          <w:noProof/>
        </w:rPr>
        <w:t>et al.</w:t>
      </w:r>
      <w:r w:rsidRPr="000231BF">
        <w:rPr>
          <w:noProof/>
        </w:rPr>
        <w:t xml:space="preserve"> Enhanced setup for wired continuous long-term EEG monitoring in juvenile and adult rats: application for epilepsy and other disorders. </w:t>
      </w:r>
      <w:r w:rsidRPr="000231BF">
        <w:rPr>
          <w:i/>
          <w:iCs/>
          <w:noProof/>
        </w:rPr>
        <w:t>BMC Neuroscience</w:t>
      </w:r>
      <w:r w:rsidRPr="000231BF">
        <w:rPr>
          <w:noProof/>
        </w:rPr>
        <w:t xml:space="preserve">. </w:t>
      </w:r>
      <w:r w:rsidRPr="000231BF">
        <w:rPr>
          <w:b/>
          <w:bCs/>
          <w:noProof/>
        </w:rPr>
        <w:t>20</w:t>
      </w:r>
      <w:r w:rsidR="008B205B">
        <w:rPr>
          <w:noProof/>
        </w:rPr>
        <w:t>, 8</w:t>
      </w:r>
      <w:r w:rsidRPr="000231BF">
        <w:rPr>
          <w:noProof/>
        </w:rPr>
        <w:t xml:space="preserve"> (2019).</w:t>
      </w:r>
    </w:p>
    <w:p w14:paraId="55F1DF74" w14:textId="2BC81629" w:rsidR="000231BF" w:rsidRPr="000231BF" w:rsidRDefault="000231BF" w:rsidP="00BA47B4">
      <w:pPr>
        <w:rPr>
          <w:noProof/>
        </w:rPr>
      </w:pPr>
      <w:r w:rsidRPr="000231BF">
        <w:rPr>
          <w:noProof/>
        </w:rPr>
        <w:t>10.</w:t>
      </w:r>
      <w:r w:rsidRPr="000231BF">
        <w:rPr>
          <w:noProof/>
        </w:rPr>
        <w:tab/>
        <w:t xml:space="preserve">Weiergräber, M., Henry, M., Hescheler, J., Smyth, N., Schneider, T. Electrocorticographic and deep intracerebral EEG recording in mice using a telemetry system. </w:t>
      </w:r>
      <w:r w:rsidRPr="000231BF">
        <w:rPr>
          <w:i/>
          <w:iCs/>
          <w:noProof/>
        </w:rPr>
        <w:t>Brain Research Protocols</w:t>
      </w:r>
      <w:r w:rsidRPr="000231BF">
        <w:rPr>
          <w:noProof/>
        </w:rPr>
        <w:t xml:space="preserve">. </w:t>
      </w:r>
      <w:r w:rsidRPr="000231BF">
        <w:rPr>
          <w:b/>
          <w:bCs/>
          <w:noProof/>
        </w:rPr>
        <w:t>14</w:t>
      </w:r>
      <w:r w:rsidRPr="000231BF">
        <w:rPr>
          <w:noProof/>
        </w:rPr>
        <w:t xml:space="preserve"> (3), 154–164 (2005).</w:t>
      </w:r>
    </w:p>
    <w:p w14:paraId="3B1655D5" w14:textId="2338719B" w:rsidR="000231BF" w:rsidRPr="000231BF" w:rsidRDefault="000231BF" w:rsidP="00BA47B4">
      <w:pPr>
        <w:rPr>
          <w:noProof/>
        </w:rPr>
      </w:pPr>
      <w:r w:rsidRPr="000231BF">
        <w:rPr>
          <w:noProof/>
        </w:rPr>
        <w:t>11.</w:t>
      </w:r>
      <w:r w:rsidRPr="000231BF">
        <w:rPr>
          <w:noProof/>
        </w:rPr>
        <w:tab/>
        <w:t>Etholm, L., Arabadzisz, D., Lipp, H.</w:t>
      </w:r>
      <w:r w:rsidR="008B205B">
        <w:rPr>
          <w:noProof/>
        </w:rPr>
        <w:t xml:space="preserve"> </w:t>
      </w:r>
      <w:r w:rsidRPr="000231BF">
        <w:rPr>
          <w:noProof/>
        </w:rPr>
        <w:t xml:space="preserve">P., Heggelund, P. Seizure logging: A new approach to synchronized cable-free EEG and video recordings of seizure activity in mice. </w:t>
      </w:r>
      <w:r w:rsidRPr="000231BF">
        <w:rPr>
          <w:i/>
          <w:iCs/>
          <w:noProof/>
        </w:rPr>
        <w:t>Journal of Neuroscience Methods</w:t>
      </w:r>
      <w:r w:rsidRPr="000231BF">
        <w:rPr>
          <w:noProof/>
        </w:rPr>
        <w:t xml:space="preserve">. </w:t>
      </w:r>
      <w:r w:rsidRPr="000231BF">
        <w:rPr>
          <w:b/>
          <w:bCs/>
          <w:noProof/>
        </w:rPr>
        <w:t>192</w:t>
      </w:r>
      <w:r w:rsidRPr="000231BF">
        <w:rPr>
          <w:noProof/>
        </w:rPr>
        <w:t xml:space="preserve"> (2), 254–260 (2010).</w:t>
      </w:r>
    </w:p>
    <w:p w14:paraId="62E7AD69" w14:textId="77777777" w:rsidR="000231BF" w:rsidRPr="000231BF" w:rsidRDefault="000231BF" w:rsidP="00BA47B4">
      <w:pPr>
        <w:rPr>
          <w:noProof/>
        </w:rPr>
      </w:pPr>
      <w:r w:rsidRPr="000231BF">
        <w:rPr>
          <w:noProof/>
        </w:rPr>
        <w:t>12.</w:t>
      </w:r>
      <w:r w:rsidRPr="000231BF">
        <w:rPr>
          <w:noProof/>
        </w:rPr>
        <w:tab/>
        <w:t>Jinga-hi, I. JAGA16 Wireless Electrophysiology Recording Device. 1–2, at &lt;https://www.jinga-hi.com/hardware-jaga16&gt; (2020).</w:t>
      </w:r>
    </w:p>
    <w:p w14:paraId="6CF47799" w14:textId="28ACD894" w:rsidR="000231BF" w:rsidRPr="000231BF" w:rsidRDefault="000231BF" w:rsidP="00BA47B4">
      <w:pPr>
        <w:rPr>
          <w:noProof/>
        </w:rPr>
      </w:pPr>
      <w:r w:rsidRPr="000231BF">
        <w:rPr>
          <w:noProof/>
        </w:rPr>
        <w:t>13.</w:t>
      </w:r>
      <w:r w:rsidRPr="000231BF">
        <w:rPr>
          <w:noProof/>
        </w:rPr>
        <w:tab/>
        <w:t>Kempermann, G., Kuhn, H.G., Gage, F.</w:t>
      </w:r>
      <w:r w:rsidR="008B205B">
        <w:rPr>
          <w:noProof/>
        </w:rPr>
        <w:t xml:space="preserve"> </w:t>
      </w:r>
      <w:r w:rsidRPr="000231BF">
        <w:rPr>
          <w:noProof/>
        </w:rPr>
        <w:t xml:space="preserve">H. More hippocampal neurons in adult mice living in an enriched environment. </w:t>
      </w:r>
      <w:r w:rsidRPr="000231BF">
        <w:rPr>
          <w:i/>
          <w:iCs/>
          <w:noProof/>
        </w:rPr>
        <w:t>Nature</w:t>
      </w:r>
      <w:r w:rsidRPr="000231BF">
        <w:rPr>
          <w:noProof/>
        </w:rPr>
        <w:t xml:space="preserve">. </w:t>
      </w:r>
      <w:r w:rsidRPr="000231BF">
        <w:rPr>
          <w:b/>
          <w:bCs/>
          <w:noProof/>
        </w:rPr>
        <w:t>386</w:t>
      </w:r>
      <w:r w:rsidRPr="000231BF">
        <w:rPr>
          <w:noProof/>
        </w:rPr>
        <w:t xml:space="preserve"> (6624), 493–495 (1997).</w:t>
      </w:r>
    </w:p>
    <w:p w14:paraId="799D1C58" w14:textId="193B9509" w:rsidR="000231BF" w:rsidRPr="000231BF" w:rsidRDefault="000231BF" w:rsidP="00BA47B4">
      <w:pPr>
        <w:rPr>
          <w:noProof/>
        </w:rPr>
      </w:pPr>
      <w:r w:rsidRPr="000231BF">
        <w:rPr>
          <w:noProof/>
        </w:rPr>
        <w:t>14.</w:t>
      </w:r>
      <w:r w:rsidRPr="000231BF">
        <w:rPr>
          <w:noProof/>
        </w:rPr>
        <w:tab/>
        <w:t xml:space="preserve">Bruel-Jungerman, E., Laroche, S., Rampon, C. New neurons in the dentate gyrus are involved in the expression of enhanced long-term memory following environmental enrichment. </w:t>
      </w:r>
      <w:r w:rsidRPr="000231BF">
        <w:rPr>
          <w:i/>
          <w:iCs/>
          <w:noProof/>
        </w:rPr>
        <w:t>European Journal of Neuroscience</w:t>
      </w:r>
      <w:r w:rsidRPr="000231BF">
        <w:rPr>
          <w:noProof/>
        </w:rPr>
        <w:t xml:space="preserve">. </w:t>
      </w:r>
      <w:r w:rsidRPr="000231BF">
        <w:rPr>
          <w:b/>
          <w:bCs/>
          <w:noProof/>
        </w:rPr>
        <w:t>21</w:t>
      </w:r>
      <w:r w:rsidRPr="000231BF">
        <w:rPr>
          <w:noProof/>
        </w:rPr>
        <w:t xml:space="preserve"> (2), 513–521 (2005).</w:t>
      </w:r>
    </w:p>
    <w:p w14:paraId="1B554E3D" w14:textId="17CFF91B" w:rsidR="000231BF" w:rsidRPr="000231BF" w:rsidRDefault="000231BF" w:rsidP="00BA47B4">
      <w:pPr>
        <w:rPr>
          <w:noProof/>
        </w:rPr>
      </w:pPr>
      <w:r w:rsidRPr="000231BF">
        <w:rPr>
          <w:noProof/>
        </w:rPr>
        <w:t>15.</w:t>
      </w:r>
      <w:r w:rsidRPr="000231BF">
        <w:rPr>
          <w:noProof/>
        </w:rPr>
        <w:tab/>
        <w:t>Leal-Galicia, P., Romo-Parra, H., Rodríguez-Serrano, L.</w:t>
      </w:r>
      <w:r w:rsidR="008B205B">
        <w:rPr>
          <w:noProof/>
        </w:rPr>
        <w:t xml:space="preserve"> </w:t>
      </w:r>
      <w:r w:rsidRPr="000231BF">
        <w:rPr>
          <w:noProof/>
        </w:rPr>
        <w:t xml:space="preserve">M., Buenrostro-Jáuregui, M. </w:t>
      </w:r>
      <w:r w:rsidRPr="000231BF">
        <w:rPr>
          <w:noProof/>
        </w:rPr>
        <w:lastRenderedPageBreak/>
        <w:t xml:space="preserve">Regulation of adult hippocampal neurogenesis exerted by sexual, cognitive and physical activity: An update. </w:t>
      </w:r>
      <w:r w:rsidRPr="000231BF">
        <w:rPr>
          <w:i/>
          <w:iCs/>
          <w:noProof/>
        </w:rPr>
        <w:t>Journal of Chemical Neuroanatomy</w:t>
      </w:r>
      <w:r w:rsidRPr="000231BF">
        <w:rPr>
          <w:noProof/>
        </w:rPr>
        <w:t xml:space="preserve">. </w:t>
      </w:r>
      <w:r w:rsidRPr="000231BF">
        <w:rPr>
          <w:b/>
          <w:bCs/>
          <w:noProof/>
        </w:rPr>
        <w:t>101</w:t>
      </w:r>
      <w:r w:rsidRPr="000231BF">
        <w:rPr>
          <w:noProof/>
        </w:rPr>
        <w:t xml:space="preserve"> (August), 101667 (2019).</w:t>
      </w:r>
    </w:p>
    <w:p w14:paraId="32A72DC9" w14:textId="4E3EB468" w:rsidR="000231BF" w:rsidRPr="000231BF" w:rsidRDefault="000231BF" w:rsidP="00BA47B4">
      <w:pPr>
        <w:rPr>
          <w:noProof/>
        </w:rPr>
      </w:pPr>
      <w:r w:rsidRPr="000231BF">
        <w:rPr>
          <w:noProof/>
        </w:rPr>
        <w:t>16.</w:t>
      </w:r>
      <w:r w:rsidRPr="000231BF">
        <w:rPr>
          <w:noProof/>
        </w:rPr>
        <w:tab/>
        <w:t>Trinchero, M.</w:t>
      </w:r>
      <w:r w:rsidR="008B205B">
        <w:rPr>
          <w:noProof/>
        </w:rPr>
        <w:t xml:space="preserve"> </w:t>
      </w:r>
      <w:r w:rsidRPr="000231BF">
        <w:rPr>
          <w:noProof/>
        </w:rPr>
        <w:t>F., Herrero, M., Monzón-Salinas, M.</w:t>
      </w:r>
      <w:r w:rsidR="008B205B">
        <w:rPr>
          <w:noProof/>
        </w:rPr>
        <w:t xml:space="preserve"> </w:t>
      </w:r>
      <w:r w:rsidRPr="000231BF">
        <w:rPr>
          <w:noProof/>
        </w:rPr>
        <w:t>C., Schinder, A.</w:t>
      </w:r>
      <w:r w:rsidR="008B205B">
        <w:rPr>
          <w:noProof/>
        </w:rPr>
        <w:t xml:space="preserve"> </w:t>
      </w:r>
      <w:r w:rsidRPr="000231BF">
        <w:rPr>
          <w:noProof/>
        </w:rPr>
        <w:t xml:space="preserve">F. Experience-Dependent Structural Plasticity of Adult-Born Neurons in the Aging Hippocampus. </w:t>
      </w:r>
      <w:r w:rsidRPr="000231BF">
        <w:rPr>
          <w:i/>
          <w:iCs/>
          <w:noProof/>
        </w:rPr>
        <w:t>Frontiers in Neuroscience</w:t>
      </w:r>
      <w:r w:rsidRPr="000231BF">
        <w:rPr>
          <w:noProof/>
        </w:rPr>
        <w:t xml:space="preserve">. </w:t>
      </w:r>
      <w:r w:rsidRPr="000231BF">
        <w:rPr>
          <w:b/>
          <w:bCs/>
          <w:noProof/>
        </w:rPr>
        <w:t>13</w:t>
      </w:r>
      <w:r w:rsidR="00583546">
        <w:rPr>
          <w:noProof/>
        </w:rPr>
        <w:t>,</w:t>
      </w:r>
      <w:r w:rsidR="00583546" w:rsidRPr="000231BF">
        <w:rPr>
          <w:noProof/>
        </w:rPr>
        <w:t xml:space="preserve"> </w:t>
      </w:r>
      <w:r w:rsidR="00583546">
        <w:rPr>
          <w:noProof/>
        </w:rPr>
        <w:t>7</w:t>
      </w:r>
      <w:r w:rsidRPr="000231BF">
        <w:rPr>
          <w:noProof/>
        </w:rPr>
        <w:t>39 (2019).</w:t>
      </w:r>
    </w:p>
    <w:p w14:paraId="529457A1" w14:textId="605B0D04" w:rsidR="000231BF" w:rsidRPr="000231BF" w:rsidRDefault="000231BF" w:rsidP="00BA47B4">
      <w:pPr>
        <w:rPr>
          <w:noProof/>
        </w:rPr>
      </w:pPr>
      <w:r w:rsidRPr="000231BF">
        <w:rPr>
          <w:noProof/>
        </w:rPr>
        <w:t>17.</w:t>
      </w:r>
      <w:r w:rsidRPr="000231BF">
        <w:rPr>
          <w:noProof/>
        </w:rPr>
        <w:tab/>
        <w:t>Shors, T.</w:t>
      </w:r>
      <w:r w:rsidR="00583546">
        <w:rPr>
          <w:noProof/>
        </w:rPr>
        <w:t xml:space="preserve"> </w:t>
      </w:r>
      <w:r w:rsidRPr="000231BF">
        <w:rPr>
          <w:noProof/>
        </w:rPr>
        <w:t>J.</w:t>
      </w:r>
      <w:r w:rsidR="00583546">
        <w:rPr>
          <w:noProof/>
        </w:rPr>
        <w:t xml:space="preserve"> et al.</w:t>
      </w:r>
      <w:r w:rsidRPr="000231BF">
        <w:rPr>
          <w:noProof/>
        </w:rPr>
        <w:t xml:space="preserve"> Erratum: Neurogenesis in the adult is involved in the formation of trace memories (Nature (2001) 410 (372-376)). </w:t>
      </w:r>
      <w:r w:rsidRPr="000231BF">
        <w:rPr>
          <w:i/>
          <w:iCs/>
          <w:noProof/>
        </w:rPr>
        <w:t>Nature</w:t>
      </w:r>
      <w:r w:rsidRPr="000231BF">
        <w:rPr>
          <w:noProof/>
        </w:rPr>
        <w:t xml:space="preserve">. </w:t>
      </w:r>
      <w:r w:rsidRPr="000231BF">
        <w:rPr>
          <w:b/>
          <w:bCs/>
          <w:noProof/>
        </w:rPr>
        <w:t>414</w:t>
      </w:r>
      <w:r w:rsidRPr="000231BF">
        <w:rPr>
          <w:noProof/>
        </w:rPr>
        <w:t xml:space="preserve"> (6866), 938 (2001).</w:t>
      </w:r>
    </w:p>
    <w:p w14:paraId="1FF28CA3" w14:textId="4952BBEC" w:rsidR="000231BF" w:rsidRPr="000231BF" w:rsidRDefault="000231BF" w:rsidP="00BA47B4">
      <w:pPr>
        <w:rPr>
          <w:noProof/>
        </w:rPr>
      </w:pPr>
      <w:r w:rsidRPr="000231BF">
        <w:rPr>
          <w:noProof/>
        </w:rPr>
        <w:t>18.</w:t>
      </w:r>
      <w:r w:rsidRPr="000231BF">
        <w:rPr>
          <w:noProof/>
        </w:rPr>
        <w:tab/>
        <w:t>Song, H.</w:t>
      </w:r>
      <w:r w:rsidR="00583546">
        <w:rPr>
          <w:noProof/>
        </w:rPr>
        <w:t>et al</w:t>
      </w:r>
      <w:r w:rsidRPr="000231BF">
        <w:rPr>
          <w:noProof/>
        </w:rPr>
        <w:t xml:space="preserve">. New neurons in the adult mammalian brain: Synaptogenesis and functional integration. </w:t>
      </w:r>
      <w:r w:rsidRPr="000231BF">
        <w:rPr>
          <w:i/>
          <w:iCs/>
          <w:noProof/>
        </w:rPr>
        <w:t>Journal of Neuroscience</w:t>
      </w:r>
      <w:r w:rsidRPr="000231BF">
        <w:rPr>
          <w:noProof/>
        </w:rPr>
        <w:t xml:space="preserve">. </w:t>
      </w:r>
      <w:r w:rsidRPr="000231BF">
        <w:rPr>
          <w:b/>
          <w:bCs/>
          <w:noProof/>
        </w:rPr>
        <w:t>25</w:t>
      </w:r>
      <w:r w:rsidRPr="000231BF">
        <w:rPr>
          <w:noProof/>
        </w:rPr>
        <w:t xml:space="preserve"> (45), 10366–10368 (2005).</w:t>
      </w:r>
    </w:p>
    <w:p w14:paraId="370A1831" w14:textId="7EC71EFB" w:rsidR="000231BF" w:rsidRPr="000231BF" w:rsidRDefault="000231BF" w:rsidP="00BA47B4">
      <w:pPr>
        <w:rPr>
          <w:noProof/>
        </w:rPr>
      </w:pPr>
      <w:r w:rsidRPr="000231BF">
        <w:rPr>
          <w:noProof/>
        </w:rPr>
        <w:t>19.</w:t>
      </w:r>
      <w:r w:rsidRPr="000231BF">
        <w:rPr>
          <w:noProof/>
        </w:rPr>
        <w:tab/>
        <w:t>Zhao, C., Teng, E.</w:t>
      </w:r>
      <w:r w:rsidR="00583546">
        <w:rPr>
          <w:noProof/>
        </w:rPr>
        <w:t xml:space="preserve"> </w:t>
      </w:r>
      <w:r w:rsidRPr="000231BF">
        <w:rPr>
          <w:noProof/>
        </w:rPr>
        <w:t>M., Summers, R.</w:t>
      </w:r>
      <w:r w:rsidR="00583546">
        <w:rPr>
          <w:noProof/>
        </w:rPr>
        <w:t xml:space="preserve"> </w:t>
      </w:r>
      <w:r w:rsidRPr="000231BF">
        <w:rPr>
          <w:noProof/>
        </w:rPr>
        <w:t>G., Ming, G.</w:t>
      </w:r>
      <w:r w:rsidR="00583546">
        <w:rPr>
          <w:noProof/>
        </w:rPr>
        <w:t xml:space="preserve"> </w:t>
      </w:r>
      <w:r w:rsidRPr="000231BF">
        <w:rPr>
          <w:noProof/>
        </w:rPr>
        <w:t>L., Gage, F.</w:t>
      </w:r>
      <w:r w:rsidR="00583546">
        <w:rPr>
          <w:noProof/>
        </w:rPr>
        <w:t xml:space="preserve"> </w:t>
      </w:r>
      <w:r w:rsidRPr="000231BF">
        <w:rPr>
          <w:noProof/>
        </w:rPr>
        <w:t xml:space="preserve">H. Distinct morphological stages of dentate granule neuron maturation in the adult mouse hippocampus. </w:t>
      </w:r>
      <w:r w:rsidRPr="000231BF">
        <w:rPr>
          <w:i/>
          <w:iCs/>
          <w:noProof/>
        </w:rPr>
        <w:t>Journal of Neuroscience</w:t>
      </w:r>
      <w:r w:rsidRPr="000231BF">
        <w:rPr>
          <w:noProof/>
        </w:rPr>
        <w:t xml:space="preserve">. </w:t>
      </w:r>
      <w:r w:rsidRPr="000231BF">
        <w:rPr>
          <w:b/>
          <w:bCs/>
          <w:noProof/>
        </w:rPr>
        <w:t>26</w:t>
      </w:r>
      <w:r w:rsidRPr="000231BF">
        <w:rPr>
          <w:noProof/>
        </w:rPr>
        <w:t xml:space="preserve"> (1), 3–11 (2006).</w:t>
      </w:r>
    </w:p>
    <w:p w14:paraId="194ED483" w14:textId="3654669F" w:rsidR="000231BF" w:rsidRPr="000231BF" w:rsidRDefault="000231BF" w:rsidP="00BA47B4">
      <w:pPr>
        <w:rPr>
          <w:noProof/>
        </w:rPr>
      </w:pPr>
      <w:r w:rsidRPr="000231BF">
        <w:rPr>
          <w:noProof/>
        </w:rPr>
        <w:t>20.</w:t>
      </w:r>
      <w:r w:rsidRPr="000231BF">
        <w:rPr>
          <w:noProof/>
        </w:rPr>
        <w:tab/>
        <w:t>Irvine, G.</w:t>
      </w:r>
      <w:r w:rsidR="00583546">
        <w:rPr>
          <w:noProof/>
        </w:rPr>
        <w:t xml:space="preserve"> </w:t>
      </w:r>
      <w:r w:rsidRPr="000231BF">
        <w:rPr>
          <w:noProof/>
        </w:rPr>
        <w:t>I., Logan, B., Ecket, M., Abraham, W.</w:t>
      </w:r>
      <w:r w:rsidR="00583546">
        <w:rPr>
          <w:noProof/>
        </w:rPr>
        <w:t xml:space="preserve"> </w:t>
      </w:r>
      <w:r w:rsidRPr="000231BF">
        <w:rPr>
          <w:noProof/>
        </w:rPr>
        <w:t xml:space="preserve">C. Enriched environment exposure regulates excitability, synaptic transmission, and LTP in the dentate gyrus of freely moving rats. </w:t>
      </w:r>
      <w:r w:rsidRPr="000231BF">
        <w:rPr>
          <w:i/>
          <w:iCs/>
          <w:noProof/>
        </w:rPr>
        <w:t>Hippocampus</w:t>
      </w:r>
      <w:r w:rsidRPr="000231BF">
        <w:rPr>
          <w:noProof/>
        </w:rPr>
        <w:t xml:space="preserve">. </w:t>
      </w:r>
      <w:r w:rsidRPr="000231BF">
        <w:rPr>
          <w:b/>
          <w:bCs/>
          <w:noProof/>
        </w:rPr>
        <w:t>16</w:t>
      </w:r>
      <w:r w:rsidRPr="000231BF">
        <w:rPr>
          <w:noProof/>
        </w:rPr>
        <w:t xml:space="preserve"> (2), 149–160 (2006).</w:t>
      </w:r>
    </w:p>
    <w:p w14:paraId="003B6EB9" w14:textId="7C3FE716" w:rsidR="000231BF" w:rsidRPr="000231BF" w:rsidRDefault="000231BF" w:rsidP="00BA47B4">
      <w:pPr>
        <w:rPr>
          <w:noProof/>
        </w:rPr>
      </w:pPr>
      <w:r w:rsidRPr="000231BF">
        <w:rPr>
          <w:noProof/>
        </w:rPr>
        <w:t>21.</w:t>
      </w:r>
      <w:r w:rsidRPr="000231BF">
        <w:rPr>
          <w:noProof/>
        </w:rPr>
        <w:tab/>
        <w:t>Tashiro, A., Makino, H., Gage, F.</w:t>
      </w:r>
      <w:r w:rsidR="00583546">
        <w:rPr>
          <w:noProof/>
        </w:rPr>
        <w:t xml:space="preserve"> </w:t>
      </w:r>
      <w:r w:rsidRPr="000231BF">
        <w:rPr>
          <w:noProof/>
        </w:rPr>
        <w:t xml:space="preserve">H. Experience-specific functional modification of the dentate gyrus through adult neurogenesis: A critical period during an immature stage. </w:t>
      </w:r>
      <w:r w:rsidRPr="000231BF">
        <w:rPr>
          <w:i/>
          <w:iCs/>
          <w:noProof/>
        </w:rPr>
        <w:t>Journal of Neuroscience</w:t>
      </w:r>
      <w:r w:rsidRPr="000231BF">
        <w:rPr>
          <w:noProof/>
        </w:rPr>
        <w:t xml:space="preserve">. </w:t>
      </w:r>
      <w:r w:rsidRPr="000231BF">
        <w:rPr>
          <w:b/>
          <w:bCs/>
          <w:noProof/>
        </w:rPr>
        <w:t>27</w:t>
      </w:r>
      <w:r w:rsidRPr="000231BF">
        <w:rPr>
          <w:noProof/>
        </w:rPr>
        <w:t xml:space="preserve"> (12), 3252–3259 (2007).</w:t>
      </w:r>
    </w:p>
    <w:p w14:paraId="03136D7A" w14:textId="6C588755" w:rsidR="000231BF" w:rsidRPr="000231BF" w:rsidRDefault="000231BF" w:rsidP="00BA47B4">
      <w:pPr>
        <w:rPr>
          <w:noProof/>
        </w:rPr>
      </w:pPr>
      <w:r w:rsidRPr="000231BF">
        <w:rPr>
          <w:noProof/>
        </w:rPr>
        <w:t>22.</w:t>
      </w:r>
      <w:r w:rsidRPr="000231BF">
        <w:rPr>
          <w:noProof/>
        </w:rPr>
        <w:tab/>
        <w:t>Moreno-Jiménez, E.</w:t>
      </w:r>
      <w:r w:rsidR="00583546">
        <w:rPr>
          <w:noProof/>
        </w:rPr>
        <w:t xml:space="preserve"> </w:t>
      </w:r>
      <w:r w:rsidRPr="000231BF">
        <w:rPr>
          <w:noProof/>
        </w:rPr>
        <w:t xml:space="preserve">P. </w:t>
      </w:r>
      <w:r w:rsidRPr="00583546">
        <w:rPr>
          <w:noProof/>
        </w:rPr>
        <w:t>et al.</w:t>
      </w:r>
      <w:r w:rsidRPr="000231BF">
        <w:rPr>
          <w:noProof/>
        </w:rPr>
        <w:t xml:space="preserve"> Adult hippocampal neurogenesis is abundant in neurologically healthy subjects and drops sharply in patients with Alzheimer</w:t>
      </w:r>
      <w:r w:rsidR="005036B4">
        <w:rPr>
          <w:noProof/>
        </w:rPr>
        <w:t>’</w:t>
      </w:r>
      <w:r w:rsidRPr="000231BF">
        <w:rPr>
          <w:noProof/>
        </w:rPr>
        <w:t xml:space="preserve">s disease. </w:t>
      </w:r>
      <w:r w:rsidRPr="000231BF">
        <w:rPr>
          <w:i/>
          <w:iCs/>
          <w:noProof/>
        </w:rPr>
        <w:t>Nature Medicine</w:t>
      </w:r>
      <w:r w:rsidRPr="000231BF">
        <w:rPr>
          <w:noProof/>
        </w:rPr>
        <w:t xml:space="preserve">. </w:t>
      </w:r>
      <w:r w:rsidRPr="000231BF">
        <w:rPr>
          <w:b/>
          <w:bCs/>
          <w:noProof/>
        </w:rPr>
        <w:t>25</w:t>
      </w:r>
      <w:r w:rsidRPr="000231BF">
        <w:rPr>
          <w:noProof/>
        </w:rPr>
        <w:t xml:space="preserve"> (4), 554–560 (2019).</w:t>
      </w:r>
    </w:p>
    <w:p w14:paraId="1B5B92A1" w14:textId="0B3B6C9C" w:rsidR="000231BF" w:rsidRPr="000231BF" w:rsidRDefault="000231BF" w:rsidP="00BA47B4">
      <w:pPr>
        <w:rPr>
          <w:noProof/>
        </w:rPr>
      </w:pPr>
      <w:r w:rsidRPr="000231BF">
        <w:rPr>
          <w:noProof/>
        </w:rPr>
        <w:t>23.</w:t>
      </w:r>
      <w:r w:rsidRPr="000231BF">
        <w:rPr>
          <w:noProof/>
        </w:rPr>
        <w:tab/>
        <w:t>Cohen, S.</w:t>
      </w:r>
      <w:r w:rsidR="00583546">
        <w:rPr>
          <w:noProof/>
        </w:rPr>
        <w:t xml:space="preserve"> </w:t>
      </w:r>
      <w:r w:rsidRPr="000231BF">
        <w:rPr>
          <w:noProof/>
        </w:rPr>
        <w:t>J., Stackman, R.</w:t>
      </w:r>
      <w:r w:rsidR="00583546">
        <w:rPr>
          <w:noProof/>
        </w:rPr>
        <w:t xml:space="preserve"> </w:t>
      </w:r>
      <w:r w:rsidRPr="000231BF">
        <w:rPr>
          <w:noProof/>
        </w:rPr>
        <w:t xml:space="preserve">W. Assessing rodent hippocampal involvement in the novel object recognition task. A review. </w:t>
      </w:r>
      <w:r w:rsidRPr="000231BF">
        <w:rPr>
          <w:i/>
          <w:iCs/>
          <w:noProof/>
        </w:rPr>
        <w:t>Behavioural Brain Research</w:t>
      </w:r>
      <w:r w:rsidRPr="000231BF">
        <w:rPr>
          <w:noProof/>
        </w:rPr>
        <w:t xml:space="preserve">. </w:t>
      </w:r>
      <w:r w:rsidRPr="000231BF">
        <w:rPr>
          <w:b/>
          <w:bCs/>
          <w:noProof/>
        </w:rPr>
        <w:t>285</w:t>
      </w:r>
      <w:r w:rsidRPr="000231BF">
        <w:rPr>
          <w:noProof/>
        </w:rPr>
        <w:t>, 105–117 (2015).</w:t>
      </w:r>
    </w:p>
    <w:p w14:paraId="2314D9E9" w14:textId="34305882" w:rsidR="000231BF" w:rsidRPr="000231BF" w:rsidRDefault="000231BF" w:rsidP="00BA47B4">
      <w:pPr>
        <w:rPr>
          <w:noProof/>
        </w:rPr>
      </w:pPr>
      <w:r w:rsidRPr="000231BF">
        <w:rPr>
          <w:noProof/>
        </w:rPr>
        <w:t>24.</w:t>
      </w:r>
      <w:r w:rsidRPr="000231BF">
        <w:rPr>
          <w:noProof/>
        </w:rPr>
        <w:tab/>
        <w:t xml:space="preserve">Fagan, J. Memory in the infant. </w:t>
      </w:r>
      <w:r w:rsidRPr="000231BF">
        <w:rPr>
          <w:i/>
          <w:iCs/>
          <w:noProof/>
        </w:rPr>
        <w:t>Journal of Experimental Child Psychology</w:t>
      </w:r>
      <w:r w:rsidRPr="000231BF">
        <w:rPr>
          <w:noProof/>
        </w:rPr>
        <w:t xml:space="preserve">. </w:t>
      </w:r>
      <w:r w:rsidRPr="000231BF">
        <w:rPr>
          <w:b/>
          <w:bCs/>
          <w:noProof/>
        </w:rPr>
        <w:t>9</w:t>
      </w:r>
      <w:r w:rsidRPr="000231BF">
        <w:rPr>
          <w:noProof/>
        </w:rPr>
        <w:t xml:space="preserve"> (2), 217–226 (1970).</w:t>
      </w:r>
    </w:p>
    <w:p w14:paraId="71F87268" w14:textId="6AF2563D" w:rsidR="000231BF" w:rsidRPr="000231BF" w:rsidRDefault="000231BF" w:rsidP="00BA47B4">
      <w:pPr>
        <w:rPr>
          <w:noProof/>
        </w:rPr>
      </w:pPr>
      <w:r w:rsidRPr="000231BF">
        <w:rPr>
          <w:noProof/>
        </w:rPr>
        <w:t>25.</w:t>
      </w:r>
      <w:r w:rsidRPr="000231BF">
        <w:rPr>
          <w:noProof/>
        </w:rPr>
        <w:tab/>
        <w:t>Baxter, M.G. “I</w:t>
      </w:r>
      <w:r w:rsidR="005036B4">
        <w:rPr>
          <w:noProof/>
        </w:rPr>
        <w:t>’</w:t>
      </w:r>
      <w:r w:rsidRPr="000231BF">
        <w:rPr>
          <w:noProof/>
        </w:rPr>
        <w:t xml:space="preserve">ve seen it all before” Explaining age-related impairments in object recognition. Theoretical comment on Burke et al. (2010). </w:t>
      </w:r>
      <w:r w:rsidRPr="000231BF">
        <w:rPr>
          <w:i/>
          <w:iCs/>
          <w:noProof/>
        </w:rPr>
        <w:t>Behavioral Neuroscience</w:t>
      </w:r>
      <w:r w:rsidRPr="000231BF">
        <w:rPr>
          <w:noProof/>
        </w:rPr>
        <w:t xml:space="preserve">. </w:t>
      </w:r>
      <w:r w:rsidRPr="000231BF">
        <w:rPr>
          <w:b/>
          <w:bCs/>
          <w:noProof/>
        </w:rPr>
        <w:t>124</w:t>
      </w:r>
      <w:r w:rsidRPr="000231BF">
        <w:rPr>
          <w:noProof/>
        </w:rPr>
        <w:t xml:space="preserve"> (5), 706–709 (2010).</w:t>
      </w:r>
    </w:p>
    <w:p w14:paraId="6349EF29" w14:textId="21B0EF2A" w:rsidR="000231BF" w:rsidRPr="000231BF" w:rsidRDefault="000231BF" w:rsidP="00BA47B4">
      <w:pPr>
        <w:rPr>
          <w:noProof/>
        </w:rPr>
      </w:pPr>
      <w:r w:rsidRPr="000231BF">
        <w:rPr>
          <w:noProof/>
        </w:rPr>
        <w:t>26.</w:t>
      </w:r>
      <w:r w:rsidRPr="000231BF">
        <w:rPr>
          <w:noProof/>
        </w:rPr>
        <w:tab/>
        <w:t xml:space="preserve">Antunes, M., Biala, G. The novel object recognition memory: Neurobiology, test procedure, and its modifications. </w:t>
      </w:r>
      <w:r w:rsidRPr="000231BF">
        <w:rPr>
          <w:i/>
          <w:iCs/>
          <w:noProof/>
        </w:rPr>
        <w:t>Cognitive Processing</w:t>
      </w:r>
      <w:r w:rsidRPr="000231BF">
        <w:rPr>
          <w:noProof/>
        </w:rPr>
        <w:t xml:space="preserve">. </w:t>
      </w:r>
      <w:r w:rsidRPr="000231BF">
        <w:rPr>
          <w:b/>
          <w:bCs/>
          <w:noProof/>
        </w:rPr>
        <w:t>13</w:t>
      </w:r>
      <w:r w:rsidRPr="000231BF">
        <w:rPr>
          <w:noProof/>
        </w:rPr>
        <w:t xml:space="preserve"> (2), 93–110 (2012).</w:t>
      </w:r>
    </w:p>
    <w:p w14:paraId="2668E55E" w14:textId="4FB6405B" w:rsidR="000231BF" w:rsidRPr="000231BF" w:rsidRDefault="000231BF" w:rsidP="00BA47B4">
      <w:pPr>
        <w:rPr>
          <w:noProof/>
        </w:rPr>
      </w:pPr>
      <w:r w:rsidRPr="000231BF">
        <w:rPr>
          <w:noProof/>
        </w:rPr>
        <w:t>27.</w:t>
      </w:r>
      <w:r w:rsidRPr="000231BF">
        <w:rPr>
          <w:noProof/>
        </w:rPr>
        <w:tab/>
        <w:t xml:space="preserve">Ennaceur, A., Delacour, J. A new one-trial test for neurobiological studies of memory in rats. 1: Behavioral data. </w:t>
      </w:r>
      <w:r w:rsidRPr="000231BF">
        <w:rPr>
          <w:i/>
          <w:iCs/>
          <w:noProof/>
        </w:rPr>
        <w:t>Behavioural Brain Research</w:t>
      </w:r>
      <w:r w:rsidRPr="000231BF">
        <w:rPr>
          <w:noProof/>
        </w:rPr>
        <w:t xml:space="preserve">. </w:t>
      </w:r>
      <w:r w:rsidRPr="000231BF">
        <w:rPr>
          <w:b/>
          <w:bCs/>
          <w:noProof/>
        </w:rPr>
        <w:t>31</w:t>
      </w:r>
      <w:r w:rsidRPr="000231BF">
        <w:rPr>
          <w:noProof/>
        </w:rPr>
        <w:t xml:space="preserve"> (1), 47–59 (1988).</w:t>
      </w:r>
    </w:p>
    <w:p w14:paraId="21340916" w14:textId="6AA77EC7" w:rsidR="000231BF" w:rsidRPr="000231BF" w:rsidRDefault="000231BF" w:rsidP="00BA47B4">
      <w:pPr>
        <w:rPr>
          <w:noProof/>
        </w:rPr>
      </w:pPr>
      <w:r w:rsidRPr="000231BF">
        <w:rPr>
          <w:noProof/>
        </w:rPr>
        <w:t>28.</w:t>
      </w:r>
      <w:r w:rsidRPr="000231BF">
        <w:rPr>
          <w:noProof/>
        </w:rPr>
        <w:tab/>
        <w:t>Winters, B.</w:t>
      </w:r>
      <w:r w:rsidR="00583546">
        <w:rPr>
          <w:noProof/>
        </w:rPr>
        <w:t xml:space="preserve"> </w:t>
      </w:r>
      <w:r w:rsidRPr="000231BF">
        <w:rPr>
          <w:noProof/>
        </w:rPr>
        <w:t>D., Forwood, S.</w:t>
      </w:r>
      <w:r w:rsidR="00583546">
        <w:rPr>
          <w:noProof/>
        </w:rPr>
        <w:t xml:space="preserve"> </w:t>
      </w:r>
      <w:r w:rsidRPr="000231BF">
        <w:rPr>
          <w:noProof/>
        </w:rPr>
        <w:t>E., Cowell, R.</w:t>
      </w:r>
      <w:r w:rsidR="00583546">
        <w:rPr>
          <w:noProof/>
        </w:rPr>
        <w:t xml:space="preserve"> </w:t>
      </w:r>
      <w:r w:rsidRPr="000231BF">
        <w:rPr>
          <w:noProof/>
        </w:rPr>
        <w:t>A., Saksida, L.</w:t>
      </w:r>
      <w:r w:rsidR="00583546">
        <w:rPr>
          <w:noProof/>
        </w:rPr>
        <w:t xml:space="preserve"> </w:t>
      </w:r>
      <w:r w:rsidRPr="000231BF">
        <w:rPr>
          <w:noProof/>
        </w:rPr>
        <w:t>M., Bussey, T.</w:t>
      </w:r>
      <w:r w:rsidR="00583546">
        <w:rPr>
          <w:noProof/>
        </w:rPr>
        <w:t xml:space="preserve"> </w:t>
      </w:r>
      <w:r w:rsidRPr="000231BF">
        <w:rPr>
          <w:noProof/>
        </w:rPr>
        <w:t xml:space="preserve">J. Double dissociation between the effects of peri-postrhinal cortex and hippocampal lesions on tests of object recognition and spatial memory: Heterogeneity of function within the temporal lobe. </w:t>
      </w:r>
      <w:r w:rsidRPr="000231BF">
        <w:rPr>
          <w:i/>
          <w:iCs/>
          <w:noProof/>
        </w:rPr>
        <w:t>Journal of Neuroscience</w:t>
      </w:r>
      <w:r w:rsidRPr="000231BF">
        <w:rPr>
          <w:noProof/>
        </w:rPr>
        <w:t xml:space="preserve">. </w:t>
      </w:r>
      <w:r w:rsidRPr="000231BF">
        <w:rPr>
          <w:b/>
          <w:bCs/>
          <w:noProof/>
        </w:rPr>
        <w:t>24</w:t>
      </w:r>
      <w:r w:rsidRPr="000231BF">
        <w:rPr>
          <w:noProof/>
        </w:rPr>
        <w:t xml:space="preserve"> (26), 5901–5908 (2004).</w:t>
      </w:r>
    </w:p>
    <w:p w14:paraId="644D64D6" w14:textId="39AB947D" w:rsidR="000231BF" w:rsidRPr="000231BF" w:rsidRDefault="000231BF" w:rsidP="00BA47B4">
      <w:pPr>
        <w:rPr>
          <w:noProof/>
        </w:rPr>
      </w:pPr>
      <w:r w:rsidRPr="000231BF">
        <w:rPr>
          <w:noProof/>
        </w:rPr>
        <w:t>29.</w:t>
      </w:r>
      <w:r w:rsidRPr="000231BF">
        <w:rPr>
          <w:noProof/>
        </w:rPr>
        <w:tab/>
        <w:t>Forwood, S.</w:t>
      </w:r>
      <w:r w:rsidR="00583546">
        <w:rPr>
          <w:noProof/>
        </w:rPr>
        <w:t xml:space="preserve"> </w:t>
      </w:r>
      <w:r w:rsidRPr="000231BF">
        <w:rPr>
          <w:noProof/>
        </w:rPr>
        <w:t>E., Winters, B.</w:t>
      </w:r>
      <w:r w:rsidR="00583546">
        <w:rPr>
          <w:noProof/>
        </w:rPr>
        <w:t xml:space="preserve"> </w:t>
      </w:r>
      <w:r w:rsidRPr="000231BF">
        <w:rPr>
          <w:noProof/>
        </w:rPr>
        <w:t>D., Bussey, T.</w:t>
      </w:r>
      <w:r w:rsidR="00583546">
        <w:rPr>
          <w:noProof/>
        </w:rPr>
        <w:t xml:space="preserve"> </w:t>
      </w:r>
      <w:r w:rsidRPr="000231BF">
        <w:rPr>
          <w:noProof/>
        </w:rPr>
        <w:t xml:space="preserve">J. Hippocampal lesions that abolish spatial maze performance spare object recognition memory at delays of up 48 hours. </w:t>
      </w:r>
      <w:r w:rsidRPr="000231BF">
        <w:rPr>
          <w:i/>
          <w:iCs/>
          <w:noProof/>
        </w:rPr>
        <w:t>Hippocampus</w:t>
      </w:r>
      <w:r w:rsidRPr="000231BF">
        <w:rPr>
          <w:noProof/>
        </w:rPr>
        <w:t xml:space="preserve">. </w:t>
      </w:r>
      <w:r w:rsidRPr="000231BF">
        <w:rPr>
          <w:b/>
          <w:bCs/>
          <w:noProof/>
        </w:rPr>
        <w:t>15</w:t>
      </w:r>
      <w:r w:rsidRPr="000231BF">
        <w:rPr>
          <w:noProof/>
        </w:rPr>
        <w:t xml:space="preserve"> (3), 347–355 (2005).</w:t>
      </w:r>
    </w:p>
    <w:p w14:paraId="08224967" w14:textId="77777777" w:rsidR="000231BF" w:rsidRPr="000231BF" w:rsidRDefault="000231BF" w:rsidP="00BA47B4">
      <w:pPr>
        <w:rPr>
          <w:noProof/>
        </w:rPr>
      </w:pPr>
      <w:r w:rsidRPr="000231BF">
        <w:rPr>
          <w:noProof/>
        </w:rPr>
        <w:t>30.</w:t>
      </w:r>
      <w:r w:rsidRPr="000231BF">
        <w:rPr>
          <w:noProof/>
        </w:rPr>
        <w:tab/>
        <w:t xml:space="preserve">Paxinos, G., Watson, C. </w:t>
      </w:r>
      <w:r w:rsidRPr="000231BF">
        <w:rPr>
          <w:i/>
          <w:iCs/>
          <w:noProof/>
        </w:rPr>
        <w:t>The rat brain in stereotaxic coordinates</w:t>
      </w:r>
      <w:r w:rsidRPr="000231BF">
        <w:rPr>
          <w:noProof/>
        </w:rPr>
        <w:t>. Academic Press. (1997).</w:t>
      </w:r>
    </w:p>
    <w:p w14:paraId="266697DC" w14:textId="77777777" w:rsidR="000231BF" w:rsidRPr="000231BF" w:rsidRDefault="000231BF" w:rsidP="00BA47B4">
      <w:pPr>
        <w:rPr>
          <w:noProof/>
        </w:rPr>
      </w:pPr>
      <w:r w:rsidRPr="000231BF">
        <w:rPr>
          <w:noProof/>
        </w:rPr>
        <w:t>31.</w:t>
      </w:r>
      <w:r w:rsidRPr="000231BF">
        <w:rPr>
          <w:noProof/>
        </w:rPr>
        <w:tab/>
        <w:t>Stoelting, C. Getting started with ANY-maze Setting up and starting work with ANY-maze. at &lt;https://www.braintreesci.com/images/ANYMaze.pdf&gt; (2006).</w:t>
      </w:r>
    </w:p>
    <w:p w14:paraId="48DCA98A" w14:textId="77777777" w:rsidR="000231BF" w:rsidRPr="000231BF" w:rsidRDefault="000231BF" w:rsidP="00BA47B4">
      <w:pPr>
        <w:rPr>
          <w:noProof/>
        </w:rPr>
      </w:pPr>
      <w:r w:rsidRPr="000231BF">
        <w:rPr>
          <w:noProof/>
        </w:rPr>
        <w:t>32.</w:t>
      </w:r>
      <w:r w:rsidRPr="000231BF">
        <w:rPr>
          <w:noProof/>
        </w:rPr>
        <w:tab/>
        <w:t>Stoelting, C. A detailed description of the ANY-maze measures. at &lt;https://www.anymaze.co.uk/a-detailed-description-of-the-any-maze-measures.pdf&gt; (2010).</w:t>
      </w:r>
    </w:p>
    <w:p w14:paraId="52753EB4" w14:textId="37E0468A" w:rsidR="0082611E" w:rsidRPr="00C16E10" w:rsidRDefault="00C16E10" w:rsidP="00BA47B4">
      <w:pPr>
        <w:rPr>
          <w:color w:val="auto"/>
        </w:rPr>
      </w:pPr>
      <w:r w:rsidRPr="00C16E10">
        <w:rPr>
          <w:color w:val="auto"/>
        </w:rPr>
        <w:lastRenderedPageBreak/>
        <w:fldChar w:fldCharType="end"/>
      </w:r>
    </w:p>
    <w:sectPr w:rsidR="0082611E" w:rsidRPr="00C16E10" w:rsidSect="008E433C">
      <w:headerReference w:type="default" r:id="rId8"/>
      <w:footerReference w:type="even"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57BDF8" w14:textId="77777777" w:rsidR="00382EA3" w:rsidRDefault="00382EA3" w:rsidP="00621C4E">
      <w:r>
        <w:separator/>
      </w:r>
    </w:p>
  </w:endnote>
  <w:endnote w:type="continuationSeparator" w:id="0">
    <w:p w14:paraId="6CFBE666" w14:textId="77777777" w:rsidR="00382EA3" w:rsidRDefault="00382EA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31421927"/>
      <w:docPartObj>
        <w:docPartGallery w:val="Page Numbers (Bottom of Page)"/>
        <w:docPartUnique/>
      </w:docPartObj>
    </w:sdtPr>
    <w:sdtContent>
      <w:p w14:paraId="6D9334E5" w14:textId="7FF47BEB" w:rsidR="00050321" w:rsidRDefault="00050321" w:rsidP="002B7F32">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B48819" w14:textId="77777777" w:rsidR="00050321" w:rsidRDefault="00050321" w:rsidP="008E433C">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47952011"/>
      <w:docPartObj>
        <w:docPartGallery w:val="Page Numbers (Bottom of Page)"/>
        <w:docPartUnique/>
      </w:docPartObj>
    </w:sdtPr>
    <w:sdtContent>
      <w:p w14:paraId="6C510CB5" w14:textId="46F8F7D6" w:rsidR="00050321" w:rsidRDefault="00050321" w:rsidP="008E433C">
        <w:pPr>
          <w:pStyle w:val="Footer"/>
          <w:framePr w:wrap="none" w:vAnchor="text" w:hAnchor="page" w:x="2332"/>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sdt>
    <w:sdtPr>
      <w:id w:val="-2057314223"/>
      <w:docPartObj>
        <w:docPartGallery w:val="Page Numbers (Bottom of Page)"/>
        <w:docPartUnique/>
      </w:docPartObj>
    </w:sdtPr>
    <w:sdtEndPr>
      <w:rPr>
        <w:noProof/>
      </w:rPr>
    </w:sdtEndPr>
    <w:sdtContent>
      <w:p w14:paraId="4E9E8BE6" w14:textId="35D145CA" w:rsidR="00050321" w:rsidRDefault="00050321" w:rsidP="008E433C">
        <w:pPr>
          <w:pStyle w:val="Footer"/>
          <w:ind w:firstLine="360"/>
        </w:pPr>
        <w:r>
          <w:t xml:space="preserve">Page       </w:t>
        </w:r>
        <w:r>
          <w:rPr>
            <w:noProof/>
          </w:rPr>
          <w:t>of 18</w:t>
        </w:r>
        <w:r>
          <w:rPr>
            <w:noProof/>
          </w:rPr>
          <w:tab/>
        </w:r>
        <w:r>
          <w:rPr>
            <w:noProof/>
          </w:rPr>
          <w:tab/>
        </w:r>
      </w:p>
    </w:sdtContent>
  </w:sdt>
  <w:p w14:paraId="39947363" w14:textId="71AB2B06" w:rsidR="00050321" w:rsidRPr="00494F77" w:rsidRDefault="00050321" w:rsidP="00621C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0569826"/>
      <w:docPartObj>
        <w:docPartGallery w:val="Page Numbers (Bottom of Page)"/>
        <w:docPartUnique/>
      </w:docPartObj>
    </w:sdtPr>
    <w:sdtEndPr>
      <w:rPr>
        <w:noProof/>
      </w:rPr>
    </w:sdtEndPr>
    <w:sdtContent>
      <w:p w14:paraId="73DD61BD" w14:textId="604FCB1F" w:rsidR="00050321" w:rsidRDefault="00050321" w:rsidP="008E433C">
        <w:pPr>
          <w:pStyle w:val="Footer"/>
        </w:pPr>
        <w:r>
          <w:t>Page 1</w:t>
        </w:r>
        <w:r>
          <w:rPr>
            <w:noProof/>
          </w:rPr>
          <w:t xml:space="preserve"> of 13</w:t>
        </w:r>
        <w:r>
          <w:rPr>
            <w:noProof/>
          </w:rPr>
          <w:tab/>
        </w:r>
        <w:r>
          <w:rPr>
            <w:noProof/>
          </w:rPr>
          <w:tab/>
        </w:r>
      </w:p>
    </w:sdtContent>
  </w:sdt>
  <w:p w14:paraId="09BABCDF" w14:textId="3A58FF6E" w:rsidR="00050321" w:rsidRDefault="00050321" w:rsidP="003108E5">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B7C73A" w14:textId="77777777" w:rsidR="00382EA3" w:rsidRDefault="00382EA3" w:rsidP="00621C4E">
      <w:r>
        <w:separator/>
      </w:r>
    </w:p>
  </w:footnote>
  <w:footnote w:type="continuationSeparator" w:id="0">
    <w:p w14:paraId="04FCA338" w14:textId="77777777" w:rsidR="00382EA3" w:rsidRDefault="00382EA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050321" w:rsidRPr="006F06E4" w:rsidRDefault="0005032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8843018" w:rsidR="00050321" w:rsidRPr="006F06E4" w:rsidRDefault="00050321"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C95CDD"/>
    <w:multiLevelType w:val="hybridMultilevel"/>
    <w:tmpl w:val="BBEA81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7BF2607"/>
    <w:multiLevelType w:val="multilevel"/>
    <w:tmpl w:val="383CA10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1262EDE"/>
    <w:multiLevelType w:val="multilevel"/>
    <w:tmpl w:val="C84808DA"/>
    <w:lvl w:ilvl="0">
      <w:start w:val="1"/>
      <w:numFmt w:val="decimal"/>
      <w:lvlText w:val="%1."/>
      <w:lvlJc w:val="left"/>
      <w:pPr>
        <w:ind w:left="0" w:firstLine="0"/>
      </w:pPr>
      <w:rPr>
        <w:b/>
      </w:rPr>
    </w:lvl>
    <w:lvl w:ilvl="1">
      <w:start w:val="1"/>
      <w:numFmt w:val="decimal"/>
      <w:lvlText w:val="%1.%2."/>
      <w:lvlJc w:val="left"/>
      <w:pPr>
        <w:ind w:left="0" w:firstLine="0"/>
      </w:pPr>
      <w:rPr>
        <w:b w:val="0"/>
        <w:bCs/>
      </w:rPr>
    </w:lvl>
    <w:lvl w:ilvl="2">
      <w:start w:val="1"/>
      <w:numFmt w:val="decimal"/>
      <w:lvlText w:val="%1.%2.%3."/>
      <w:lvlJc w:val="left"/>
      <w:pPr>
        <w:ind w:left="0" w:firstLine="0"/>
      </w:pPr>
      <w:rPr>
        <w:b w:val="0"/>
        <w:bCs/>
      </w:r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5"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1"/>
  </w:num>
  <w:num w:numId="3">
    <w:abstractNumId w:val="4"/>
  </w:num>
  <w:num w:numId="4">
    <w:abstractNumId w:val="19"/>
  </w:num>
  <w:num w:numId="5">
    <w:abstractNumId w:val="10"/>
  </w:num>
  <w:num w:numId="6">
    <w:abstractNumId w:val="18"/>
  </w:num>
  <w:num w:numId="7">
    <w:abstractNumId w:val="0"/>
  </w:num>
  <w:num w:numId="8">
    <w:abstractNumId w:val="11"/>
  </w:num>
  <w:num w:numId="9">
    <w:abstractNumId w:val="12"/>
  </w:num>
  <w:num w:numId="10">
    <w:abstractNumId w:val="20"/>
  </w:num>
  <w:num w:numId="11">
    <w:abstractNumId w:val="26"/>
  </w:num>
  <w:num w:numId="12">
    <w:abstractNumId w:val="2"/>
  </w:num>
  <w:num w:numId="13">
    <w:abstractNumId w:val="22"/>
  </w:num>
  <w:num w:numId="14">
    <w:abstractNumId w:val="30"/>
  </w:num>
  <w:num w:numId="15">
    <w:abstractNumId w:val="15"/>
  </w:num>
  <w:num w:numId="16">
    <w:abstractNumId w:val="9"/>
  </w:num>
  <w:num w:numId="17">
    <w:abstractNumId w:val="23"/>
  </w:num>
  <w:num w:numId="18">
    <w:abstractNumId w:val="16"/>
  </w:num>
  <w:num w:numId="19">
    <w:abstractNumId w:val="28"/>
  </w:num>
  <w:num w:numId="20">
    <w:abstractNumId w:val="3"/>
  </w:num>
  <w:num w:numId="21">
    <w:abstractNumId w:val="29"/>
  </w:num>
  <w:num w:numId="22">
    <w:abstractNumId w:val="27"/>
  </w:num>
  <w:num w:numId="23">
    <w:abstractNumId w:val="17"/>
  </w:num>
  <w:num w:numId="24">
    <w:abstractNumId w:val="31"/>
  </w:num>
  <w:num w:numId="25">
    <w:abstractNumId w:val="7"/>
  </w:num>
  <w:num w:numId="26">
    <w:abstractNumId w:val="1"/>
  </w:num>
  <w:num w:numId="27">
    <w:abstractNumId w:val="6"/>
  </w:num>
  <w:num w:numId="28">
    <w:abstractNumId w:val="32"/>
  </w:num>
  <w:num w:numId="29">
    <w:abstractNumId w:val="13"/>
  </w:num>
  <w:num w:numId="30">
    <w:abstractNumId w:val="24"/>
  </w:num>
  <w:num w:numId="31">
    <w:abstractNumId w:val="14"/>
  </w:num>
  <w:num w:numId="32">
    <w:abstractNumId w:val="8"/>
  </w:num>
  <w:num w:numId="33">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074"/>
    <w:rsid w:val="00003073"/>
    <w:rsid w:val="00005815"/>
    <w:rsid w:val="00006229"/>
    <w:rsid w:val="00006E68"/>
    <w:rsid w:val="00007DBC"/>
    <w:rsid w:val="00007EA1"/>
    <w:rsid w:val="000100F0"/>
    <w:rsid w:val="000129B2"/>
    <w:rsid w:val="00012FF9"/>
    <w:rsid w:val="0001389C"/>
    <w:rsid w:val="00014314"/>
    <w:rsid w:val="000212AE"/>
    <w:rsid w:val="00021434"/>
    <w:rsid w:val="00021774"/>
    <w:rsid w:val="00021DF3"/>
    <w:rsid w:val="000231BF"/>
    <w:rsid w:val="00023869"/>
    <w:rsid w:val="00023907"/>
    <w:rsid w:val="00023C88"/>
    <w:rsid w:val="00024598"/>
    <w:rsid w:val="00026C75"/>
    <w:rsid w:val="000279B0"/>
    <w:rsid w:val="00032769"/>
    <w:rsid w:val="0003311E"/>
    <w:rsid w:val="0003595D"/>
    <w:rsid w:val="000370FF"/>
    <w:rsid w:val="00037B58"/>
    <w:rsid w:val="00043742"/>
    <w:rsid w:val="000459FD"/>
    <w:rsid w:val="00050321"/>
    <w:rsid w:val="00051B73"/>
    <w:rsid w:val="00054D95"/>
    <w:rsid w:val="00055DB3"/>
    <w:rsid w:val="000575CF"/>
    <w:rsid w:val="00060ABE"/>
    <w:rsid w:val="000613A7"/>
    <w:rsid w:val="000616B2"/>
    <w:rsid w:val="00061A50"/>
    <w:rsid w:val="00062150"/>
    <w:rsid w:val="00063387"/>
    <w:rsid w:val="0006361B"/>
    <w:rsid w:val="00063AA2"/>
    <w:rsid w:val="00064104"/>
    <w:rsid w:val="00064F32"/>
    <w:rsid w:val="000652E3"/>
    <w:rsid w:val="00066025"/>
    <w:rsid w:val="00067A8F"/>
    <w:rsid w:val="000701D1"/>
    <w:rsid w:val="000726A8"/>
    <w:rsid w:val="00075665"/>
    <w:rsid w:val="0007573E"/>
    <w:rsid w:val="000801D0"/>
    <w:rsid w:val="00080234"/>
    <w:rsid w:val="00080A20"/>
    <w:rsid w:val="00082796"/>
    <w:rsid w:val="00082DF4"/>
    <w:rsid w:val="00086589"/>
    <w:rsid w:val="00086FF5"/>
    <w:rsid w:val="00087C0A"/>
    <w:rsid w:val="000904A7"/>
    <w:rsid w:val="00091788"/>
    <w:rsid w:val="00093BC4"/>
    <w:rsid w:val="000943E6"/>
    <w:rsid w:val="00096022"/>
    <w:rsid w:val="00097929"/>
    <w:rsid w:val="000A0F2D"/>
    <w:rsid w:val="000A1E80"/>
    <w:rsid w:val="000A3B70"/>
    <w:rsid w:val="000A5153"/>
    <w:rsid w:val="000A702F"/>
    <w:rsid w:val="000B07F1"/>
    <w:rsid w:val="000B0B98"/>
    <w:rsid w:val="000B10AE"/>
    <w:rsid w:val="000B30BF"/>
    <w:rsid w:val="000B55A3"/>
    <w:rsid w:val="000B566B"/>
    <w:rsid w:val="000B595C"/>
    <w:rsid w:val="000B662E"/>
    <w:rsid w:val="000B7294"/>
    <w:rsid w:val="000B72A7"/>
    <w:rsid w:val="000B75D0"/>
    <w:rsid w:val="000B7B21"/>
    <w:rsid w:val="000C0F1E"/>
    <w:rsid w:val="000C1CF8"/>
    <w:rsid w:val="000C2F0C"/>
    <w:rsid w:val="000C49CF"/>
    <w:rsid w:val="000C52E9"/>
    <w:rsid w:val="000C5B8B"/>
    <w:rsid w:val="000C5CDC"/>
    <w:rsid w:val="000C65DC"/>
    <w:rsid w:val="000C66F3"/>
    <w:rsid w:val="000C6900"/>
    <w:rsid w:val="000D05E7"/>
    <w:rsid w:val="000D23C5"/>
    <w:rsid w:val="000D28BF"/>
    <w:rsid w:val="000D31E8"/>
    <w:rsid w:val="000D3449"/>
    <w:rsid w:val="000D3F77"/>
    <w:rsid w:val="000D6B59"/>
    <w:rsid w:val="000D76E4"/>
    <w:rsid w:val="000E246B"/>
    <w:rsid w:val="000E364D"/>
    <w:rsid w:val="000E3816"/>
    <w:rsid w:val="000E4F77"/>
    <w:rsid w:val="000E6555"/>
    <w:rsid w:val="000F265C"/>
    <w:rsid w:val="000F3AFA"/>
    <w:rsid w:val="000F4BDD"/>
    <w:rsid w:val="000F5712"/>
    <w:rsid w:val="000F599B"/>
    <w:rsid w:val="000F61DE"/>
    <w:rsid w:val="000F6611"/>
    <w:rsid w:val="000F6785"/>
    <w:rsid w:val="000F6AFF"/>
    <w:rsid w:val="000F7E22"/>
    <w:rsid w:val="001037BC"/>
    <w:rsid w:val="00103F05"/>
    <w:rsid w:val="00104625"/>
    <w:rsid w:val="00107554"/>
    <w:rsid w:val="001075E9"/>
    <w:rsid w:val="001104F3"/>
    <w:rsid w:val="00112111"/>
    <w:rsid w:val="00112EEB"/>
    <w:rsid w:val="00116F83"/>
    <w:rsid w:val="001173FF"/>
    <w:rsid w:val="001203C3"/>
    <w:rsid w:val="00122A42"/>
    <w:rsid w:val="00122AFF"/>
    <w:rsid w:val="0012563A"/>
    <w:rsid w:val="001264DE"/>
    <w:rsid w:val="00127052"/>
    <w:rsid w:val="00130F69"/>
    <w:rsid w:val="001313A7"/>
    <w:rsid w:val="0013276F"/>
    <w:rsid w:val="0013291F"/>
    <w:rsid w:val="001342B5"/>
    <w:rsid w:val="0013621E"/>
    <w:rsid w:val="0013642E"/>
    <w:rsid w:val="00142EFE"/>
    <w:rsid w:val="001435E0"/>
    <w:rsid w:val="001442C6"/>
    <w:rsid w:val="001523DC"/>
    <w:rsid w:val="00152A23"/>
    <w:rsid w:val="00153AF6"/>
    <w:rsid w:val="00156B11"/>
    <w:rsid w:val="001623EA"/>
    <w:rsid w:val="00162CB7"/>
    <w:rsid w:val="001665C9"/>
    <w:rsid w:val="00166B89"/>
    <w:rsid w:val="00166F32"/>
    <w:rsid w:val="001718C0"/>
    <w:rsid w:val="00171E5B"/>
    <w:rsid w:val="00171EE9"/>
    <w:rsid w:val="00171F94"/>
    <w:rsid w:val="00175D4E"/>
    <w:rsid w:val="0017668A"/>
    <w:rsid w:val="001766FE"/>
    <w:rsid w:val="001768E1"/>
    <w:rsid w:val="001771E7"/>
    <w:rsid w:val="0018121F"/>
    <w:rsid w:val="001911FF"/>
    <w:rsid w:val="00192006"/>
    <w:rsid w:val="00193180"/>
    <w:rsid w:val="0019530C"/>
    <w:rsid w:val="00195C1F"/>
    <w:rsid w:val="00196792"/>
    <w:rsid w:val="001A4970"/>
    <w:rsid w:val="001A5D17"/>
    <w:rsid w:val="001B0D2D"/>
    <w:rsid w:val="001B1519"/>
    <w:rsid w:val="001B2E2D"/>
    <w:rsid w:val="001B4E13"/>
    <w:rsid w:val="001B5CD2"/>
    <w:rsid w:val="001B6E7C"/>
    <w:rsid w:val="001B7606"/>
    <w:rsid w:val="001C0BEE"/>
    <w:rsid w:val="001C1C20"/>
    <w:rsid w:val="001C1E49"/>
    <w:rsid w:val="001C27C1"/>
    <w:rsid w:val="001C2A98"/>
    <w:rsid w:val="001C3B86"/>
    <w:rsid w:val="001C4D95"/>
    <w:rsid w:val="001D219D"/>
    <w:rsid w:val="001D3D7D"/>
    <w:rsid w:val="001D3F2A"/>
    <w:rsid w:val="001D3FFF"/>
    <w:rsid w:val="001D4997"/>
    <w:rsid w:val="001D625F"/>
    <w:rsid w:val="001D68A4"/>
    <w:rsid w:val="001D71C1"/>
    <w:rsid w:val="001D7576"/>
    <w:rsid w:val="001E0E3F"/>
    <w:rsid w:val="001E14A0"/>
    <w:rsid w:val="001E170D"/>
    <w:rsid w:val="001E188F"/>
    <w:rsid w:val="001E2C2C"/>
    <w:rsid w:val="001E5097"/>
    <w:rsid w:val="001E7376"/>
    <w:rsid w:val="001F225C"/>
    <w:rsid w:val="001F2DC9"/>
    <w:rsid w:val="001F458B"/>
    <w:rsid w:val="001F5284"/>
    <w:rsid w:val="001F61AC"/>
    <w:rsid w:val="002005AF"/>
    <w:rsid w:val="00200792"/>
    <w:rsid w:val="00201CFA"/>
    <w:rsid w:val="0020220D"/>
    <w:rsid w:val="00202448"/>
    <w:rsid w:val="00202D15"/>
    <w:rsid w:val="00205B3F"/>
    <w:rsid w:val="00206997"/>
    <w:rsid w:val="00210320"/>
    <w:rsid w:val="00210BC7"/>
    <w:rsid w:val="00212EAE"/>
    <w:rsid w:val="002141D3"/>
    <w:rsid w:val="00214BEE"/>
    <w:rsid w:val="002205B8"/>
    <w:rsid w:val="002219B7"/>
    <w:rsid w:val="00223F70"/>
    <w:rsid w:val="00225720"/>
    <w:rsid w:val="002259E5"/>
    <w:rsid w:val="00226140"/>
    <w:rsid w:val="002264F5"/>
    <w:rsid w:val="00226725"/>
    <w:rsid w:val="00226B6C"/>
    <w:rsid w:val="002274F3"/>
    <w:rsid w:val="0022759B"/>
    <w:rsid w:val="00227799"/>
    <w:rsid w:val="0022783C"/>
    <w:rsid w:val="0023094C"/>
    <w:rsid w:val="00231645"/>
    <w:rsid w:val="00233484"/>
    <w:rsid w:val="002337A8"/>
    <w:rsid w:val="00234303"/>
    <w:rsid w:val="00234BE3"/>
    <w:rsid w:val="00235463"/>
    <w:rsid w:val="00235A90"/>
    <w:rsid w:val="0023624F"/>
    <w:rsid w:val="00241300"/>
    <w:rsid w:val="002418E9"/>
    <w:rsid w:val="00241E48"/>
    <w:rsid w:val="0024214E"/>
    <w:rsid w:val="00242623"/>
    <w:rsid w:val="00242923"/>
    <w:rsid w:val="00250558"/>
    <w:rsid w:val="00251324"/>
    <w:rsid w:val="0025357C"/>
    <w:rsid w:val="002605D1"/>
    <w:rsid w:val="00260652"/>
    <w:rsid w:val="00260972"/>
    <w:rsid w:val="00260C18"/>
    <w:rsid w:val="00261874"/>
    <w:rsid w:val="00261B42"/>
    <w:rsid w:val="00261EE9"/>
    <w:rsid w:val="00261F25"/>
    <w:rsid w:val="00264206"/>
    <w:rsid w:val="002648A9"/>
    <w:rsid w:val="0026536F"/>
    <w:rsid w:val="0026553C"/>
    <w:rsid w:val="002661A0"/>
    <w:rsid w:val="0026790A"/>
    <w:rsid w:val="00267DD5"/>
    <w:rsid w:val="00273FB3"/>
    <w:rsid w:val="00274A0A"/>
    <w:rsid w:val="00274E9D"/>
    <w:rsid w:val="00274EFD"/>
    <w:rsid w:val="00277593"/>
    <w:rsid w:val="00280909"/>
    <w:rsid w:val="00280918"/>
    <w:rsid w:val="00282AF6"/>
    <w:rsid w:val="0028432F"/>
    <w:rsid w:val="0028596A"/>
    <w:rsid w:val="00287085"/>
    <w:rsid w:val="00287DC0"/>
    <w:rsid w:val="00290AF9"/>
    <w:rsid w:val="00291131"/>
    <w:rsid w:val="00292EB6"/>
    <w:rsid w:val="002942EE"/>
    <w:rsid w:val="002967CF"/>
    <w:rsid w:val="00297788"/>
    <w:rsid w:val="002A1DFD"/>
    <w:rsid w:val="002A3285"/>
    <w:rsid w:val="002A34F9"/>
    <w:rsid w:val="002A484B"/>
    <w:rsid w:val="002A5824"/>
    <w:rsid w:val="002A64A6"/>
    <w:rsid w:val="002B1E17"/>
    <w:rsid w:val="002B1FE3"/>
    <w:rsid w:val="002B3301"/>
    <w:rsid w:val="002B7B26"/>
    <w:rsid w:val="002B7F32"/>
    <w:rsid w:val="002C1445"/>
    <w:rsid w:val="002C1B74"/>
    <w:rsid w:val="002C47D4"/>
    <w:rsid w:val="002D09E6"/>
    <w:rsid w:val="002D0F38"/>
    <w:rsid w:val="002D4C71"/>
    <w:rsid w:val="002D729A"/>
    <w:rsid w:val="002D77E3"/>
    <w:rsid w:val="002E509B"/>
    <w:rsid w:val="002E5381"/>
    <w:rsid w:val="002F089D"/>
    <w:rsid w:val="002F2859"/>
    <w:rsid w:val="002F6E3C"/>
    <w:rsid w:val="0030117D"/>
    <w:rsid w:val="00301F30"/>
    <w:rsid w:val="003038FD"/>
    <w:rsid w:val="00303C87"/>
    <w:rsid w:val="003040DD"/>
    <w:rsid w:val="00304132"/>
    <w:rsid w:val="00310519"/>
    <w:rsid w:val="003108E5"/>
    <w:rsid w:val="003115A8"/>
    <w:rsid w:val="00311E4A"/>
    <w:rsid w:val="003120CB"/>
    <w:rsid w:val="00313F64"/>
    <w:rsid w:val="00314632"/>
    <w:rsid w:val="00315FB7"/>
    <w:rsid w:val="003176B9"/>
    <w:rsid w:val="00320153"/>
    <w:rsid w:val="00320367"/>
    <w:rsid w:val="00322871"/>
    <w:rsid w:val="00322CFC"/>
    <w:rsid w:val="00325FA8"/>
    <w:rsid w:val="00326FB3"/>
    <w:rsid w:val="003279AE"/>
    <w:rsid w:val="003305E9"/>
    <w:rsid w:val="003316D4"/>
    <w:rsid w:val="003321B2"/>
    <w:rsid w:val="00332BBE"/>
    <w:rsid w:val="00333822"/>
    <w:rsid w:val="003350BC"/>
    <w:rsid w:val="003357E5"/>
    <w:rsid w:val="00336715"/>
    <w:rsid w:val="003401EC"/>
    <w:rsid w:val="003405EC"/>
    <w:rsid w:val="00340DFD"/>
    <w:rsid w:val="00342FA0"/>
    <w:rsid w:val="00344954"/>
    <w:rsid w:val="00345DE8"/>
    <w:rsid w:val="00347113"/>
    <w:rsid w:val="00350827"/>
    <w:rsid w:val="00350CD7"/>
    <w:rsid w:val="00360C17"/>
    <w:rsid w:val="003621C6"/>
    <w:rsid w:val="003622B8"/>
    <w:rsid w:val="00364E31"/>
    <w:rsid w:val="00366B76"/>
    <w:rsid w:val="00371A47"/>
    <w:rsid w:val="00371B6C"/>
    <w:rsid w:val="00373051"/>
    <w:rsid w:val="00373B8F"/>
    <w:rsid w:val="00376307"/>
    <w:rsid w:val="00376D95"/>
    <w:rsid w:val="00377FBB"/>
    <w:rsid w:val="00382EA3"/>
    <w:rsid w:val="00384DC3"/>
    <w:rsid w:val="00385140"/>
    <w:rsid w:val="00385208"/>
    <w:rsid w:val="0039007F"/>
    <w:rsid w:val="00393AA3"/>
    <w:rsid w:val="00393CC7"/>
    <w:rsid w:val="00396302"/>
    <w:rsid w:val="00396585"/>
    <w:rsid w:val="003971F7"/>
    <w:rsid w:val="00397370"/>
    <w:rsid w:val="003A16FC"/>
    <w:rsid w:val="003A2C8A"/>
    <w:rsid w:val="003A4FCD"/>
    <w:rsid w:val="003A5516"/>
    <w:rsid w:val="003B0944"/>
    <w:rsid w:val="003B1593"/>
    <w:rsid w:val="003B4381"/>
    <w:rsid w:val="003B6404"/>
    <w:rsid w:val="003C1043"/>
    <w:rsid w:val="003C19DF"/>
    <w:rsid w:val="003C1A30"/>
    <w:rsid w:val="003C5505"/>
    <w:rsid w:val="003C6779"/>
    <w:rsid w:val="003C71BE"/>
    <w:rsid w:val="003D033C"/>
    <w:rsid w:val="003D0A6A"/>
    <w:rsid w:val="003D0B9E"/>
    <w:rsid w:val="003D2998"/>
    <w:rsid w:val="003D2F0A"/>
    <w:rsid w:val="003D3891"/>
    <w:rsid w:val="003D3F74"/>
    <w:rsid w:val="003D3FE9"/>
    <w:rsid w:val="003D5D84"/>
    <w:rsid w:val="003E0F4F"/>
    <w:rsid w:val="003E18AC"/>
    <w:rsid w:val="003E210B"/>
    <w:rsid w:val="003E260B"/>
    <w:rsid w:val="003E2A12"/>
    <w:rsid w:val="003E3384"/>
    <w:rsid w:val="003E3AD5"/>
    <w:rsid w:val="003E3CA4"/>
    <w:rsid w:val="003E548E"/>
    <w:rsid w:val="003F2A78"/>
    <w:rsid w:val="003F2AF9"/>
    <w:rsid w:val="003F6A27"/>
    <w:rsid w:val="003F7277"/>
    <w:rsid w:val="00404502"/>
    <w:rsid w:val="004074FF"/>
    <w:rsid w:val="00407EC8"/>
    <w:rsid w:val="0041110A"/>
    <w:rsid w:val="00411367"/>
    <w:rsid w:val="00411624"/>
    <w:rsid w:val="004148E1"/>
    <w:rsid w:val="00414CFA"/>
    <w:rsid w:val="00415025"/>
    <w:rsid w:val="004152F3"/>
    <w:rsid w:val="00415EC0"/>
    <w:rsid w:val="00415EF2"/>
    <w:rsid w:val="00416F93"/>
    <w:rsid w:val="00420168"/>
    <w:rsid w:val="0042051E"/>
    <w:rsid w:val="00420BE9"/>
    <w:rsid w:val="00423AD8"/>
    <w:rsid w:val="00423F0C"/>
    <w:rsid w:val="00423FDD"/>
    <w:rsid w:val="00424C63"/>
    <w:rsid w:val="00424C85"/>
    <w:rsid w:val="004260BD"/>
    <w:rsid w:val="004269D5"/>
    <w:rsid w:val="0042782D"/>
    <w:rsid w:val="0043012F"/>
    <w:rsid w:val="00430F1F"/>
    <w:rsid w:val="0043231A"/>
    <w:rsid w:val="00432467"/>
    <w:rsid w:val="004326EA"/>
    <w:rsid w:val="00434031"/>
    <w:rsid w:val="004361E1"/>
    <w:rsid w:val="00444111"/>
    <w:rsid w:val="0044434C"/>
    <w:rsid w:val="0044456B"/>
    <w:rsid w:val="0044523D"/>
    <w:rsid w:val="00446BF1"/>
    <w:rsid w:val="00447BD1"/>
    <w:rsid w:val="004507F3"/>
    <w:rsid w:val="004508A3"/>
    <w:rsid w:val="00450AF4"/>
    <w:rsid w:val="00453F9A"/>
    <w:rsid w:val="00456A57"/>
    <w:rsid w:val="00457F1F"/>
    <w:rsid w:val="00460377"/>
    <w:rsid w:val="0046037F"/>
    <w:rsid w:val="004607DE"/>
    <w:rsid w:val="00461D33"/>
    <w:rsid w:val="004671C7"/>
    <w:rsid w:val="00472F4D"/>
    <w:rsid w:val="004730BF"/>
    <w:rsid w:val="00474DCB"/>
    <w:rsid w:val="0047535C"/>
    <w:rsid w:val="004762F6"/>
    <w:rsid w:val="00480861"/>
    <w:rsid w:val="004841D2"/>
    <w:rsid w:val="00484B04"/>
    <w:rsid w:val="00485870"/>
    <w:rsid w:val="00485FE8"/>
    <w:rsid w:val="00492473"/>
    <w:rsid w:val="00492EB5"/>
    <w:rsid w:val="00494F77"/>
    <w:rsid w:val="00497721"/>
    <w:rsid w:val="004A0229"/>
    <w:rsid w:val="004A2CC1"/>
    <w:rsid w:val="004A35D2"/>
    <w:rsid w:val="004A5D8E"/>
    <w:rsid w:val="004A71E4"/>
    <w:rsid w:val="004B203F"/>
    <w:rsid w:val="004B2F00"/>
    <w:rsid w:val="004B667A"/>
    <w:rsid w:val="004B6C6A"/>
    <w:rsid w:val="004B6E31"/>
    <w:rsid w:val="004C1D66"/>
    <w:rsid w:val="004C26F9"/>
    <w:rsid w:val="004C2E48"/>
    <w:rsid w:val="004C31D7"/>
    <w:rsid w:val="004C3658"/>
    <w:rsid w:val="004C3707"/>
    <w:rsid w:val="004C4847"/>
    <w:rsid w:val="004C4AD2"/>
    <w:rsid w:val="004C6981"/>
    <w:rsid w:val="004C7ED0"/>
    <w:rsid w:val="004D1F21"/>
    <w:rsid w:val="004D268C"/>
    <w:rsid w:val="004D3936"/>
    <w:rsid w:val="004D59D8"/>
    <w:rsid w:val="004D5DA1"/>
    <w:rsid w:val="004D7910"/>
    <w:rsid w:val="004E0821"/>
    <w:rsid w:val="004E0FE9"/>
    <w:rsid w:val="004E1402"/>
    <w:rsid w:val="004E150F"/>
    <w:rsid w:val="004E1DCA"/>
    <w:rsid w:val="004E23A1"/>
    <w:rsid w:val="004E3489"/>
    <w:rsid w:val="004E358A"/>
    <w:rsid w:val="004E3AFA"/>
    <w:rsid w:val="004E6588"/>
    <w:rsid w:val="004F2742"/>
    <w:rsid w:val="004F4EC5"/>
    <w:rsid w:val="00502A0A"/>
    <w:rsid w:val="00502DA2"/>
    <w:rsid w:val="00503574"/>
    <w:rsid w:val="005036B4"/>
    <w:rsid w:val="005062A9"/>
    <w:rsid w:val="0050751E"/>
    <w:rsid w:val="00507C50"/>
    <w:rsid w:val="00514D40"/>
    <w:rsid w:val="005163E4"/>
    <w:rsid w:val="00517C3A"/>
    <w:rsid w:val="00517D8A"/>
    <w:rsid w:val="00521CE5"/>
    <w:rsid w:val="00522BDB"/>
    <w:rsid w:val="0052394C"/>
    <w:rsid w:val="005261A9"/>
    <w:rsid w:val="00527421"/>
    <w:rsid w:val="00527BF4"/>
    <w:rsid w:val="005324BE"/>
    <w:rsid w:val="00534F6C"/>
    <w:rsid w:val="00535994"/>
    <w:rsid w:val="0053646D"/>
    <w:rsid w:val="00536D67"/>
    <w:rsid w:val="00540AAD"/>
    <w:rsid w:val="00543EC1"/>
    <w:rsid w:val="00544B8E"/>
    <w:rsid w:val="00546458"/>
    <w:rsid w:val="005472B4"/>
    <w:rsid w:val="0055087C"/>
    <w:rsid w:val="00552CA4"/>
    <w:rsid w:val="00553413"/>
    <w:rsid w:val="00555983"/>
    <w:rsid w:val="00560E31"/>
    <w:rsid w:val="00561BDA"/>
    <w:rsid w:val="0056751C"/>
    <w:rsid w:val="00567DBF"/>
    <w:rsid w:val="00571C36"/>
    <w:rsid w:val="0057271B"/>
    <w:rsid w:val="00576560"/>
    <w:rsid w:val="00576A1D"/>
    <w:rsid w:val="0058099D"/>
    <w:rsid w:val="00581B23"/>
    <w:rsid w:val="0058219C"/>
    <w:rsid w:val="00583546"/>
    <w:rsid w:val="0058707F"/>
    <w:rsid w:val="00590CF1"/>
    <w:rsid w:val="00591DBD"/>
    <w:rsid w:val="005931FE"/>
    <w:rsid w:val="005948D5"/>
    <w:rsid w:val="005961B2"/>
    <w:rsid w:val="00596EAC"/>
    <w:rsid w:val="005974F6"/>
    <w:rsid w:val="00597957"/>
    <w:rsid w:val="00597E99"/>
    <w:rsid w:val="005A0028"/>
    <w:rsid w:val="005A0ACC"/>
    <w:rsid w:val="005A2F7A"/>
    <w:rsid w:val="005A498C"/>
    <w:rsid w:val="005A6717"/>
    <w:rsid w:val="005B0072"/>
    <w:rsid w:val="005B0732"/>
    <w:rsid w:val="005B34A9"/>
    <w:rsid w:val="005B38A0"/>
    <w:rsid w:val="005B491C"/>
    <w:rsid w:val="005B4DBF"/>
    <w:rsid w:val="005B520F"/>
    <w:rsid w:val="005B5DE2"/>
    <w:rsid w:val="005B674C"/>
    <w:rsid w:val="005C1C8B"/>
    <w:rsid w:val="005C24F2"/>
    <w:rsid w:val="005C267A"/>
    <w:rsid w:val="005C645A"/>
    <w:rsid w:val="005C7561"/>
    <w:rsid w:val="005D1E57"/>
    <w:rsid w:val="005D2F57"/>
    <w:rsid w:val="005D34F6"/>
    <w:rsid w:val="005D4F1A"/>
    <w:rsid w:val="005D65D7"/>
    <w:rsid w:val="005D7DA5"/>
    <w:rsid w:val="005E1884"/>
    <w:rsid w:val="005E3686"/>
    <w:rsid w:val="005E741B"/>
    <w:rsid w:val="005E7D82"/>
    <w:rsid w:val="005F26AE"/>
    <w:rsid w:val="005F373A"/>
    <w:rsid w:val="005F4192"/>
    <w:rsid w:val="005F4F87"/>
    <w:rsid w:val="005F6B0E"/>
    <w:rsid w:val="005F760E"/>
    <w:rsid w:val="005F7B1D"/>
    <w:rsid w:val="00602104"/>
    <w:rsid w:val="0060222A"/>
    <w:rsid w:val="00604585"/>
    <w:rsid w:val="00604984"/>
    <w:rsid w:val="006070C4"/>
    <w:rsid w:val="00610C21"/>
    <w:rsid w:val="0061156C"/>
    <w:rsid w:val="00611907"/>
    <w:rsid w:val="00612840"/>
    <w:rsid w:val="00613116"/>
    <w:rsid w:val="006159B9"/>
    <w:rsid w:val="0061793F"/>
    <w:rsid w:val="006202A6"/>
    <w:rsid w:val="0062054B"/>
    <w:rsid w:val="00620563"/>
    <w:rsid w:val="00620926"/>
    <w:rsid w:val="00621C4E"/>
    <w:rsid w:val="00624EAE"/>
    <w:rsid w:val="006305D7"/>
    <w:rsid w:val="0063129A"/>
    <w:rsid w:val="00631EB2"/>
    <w:rsid w:val="0063274A"/>
    <w:rsid w:val="00632F63"/>
    <w:rsid w:val="00633A01"/>
    <w:rsid w:val="00633B97"/>
    <w:rsid w:val="006341F7"/>
    <w:rsid w:val="00634585"/>
    <w:rsid w:val="00635014"/>
    <w:rsid w:val="006369CE"/>
    <w:rsid w:val="0064089D"/>
    <w:rsid w:val="006411CA"/>
    <w:rsid w:val="006450C9"/>
    <w:rsid w:val="00645706"/>
    <w:rsid w:val="006458D6"/>
    <w:rsid w:val="0064605E"/>
    <w:rsid w:val="00653D1E"/>
    <w:rsid w:val="00657BC4"/>
    <w:rsid w:val="00661533"/>
    <w:rsid w:val="006619C8"/>
    <w:rsid w:val="00666797"/>
    <w:rsid w:val="00670711"/>
    <w:rsid w:val="00671710"/>
    <w:rsid w:val="00673414"/>
    <w:rsid w:val="00676070"/>
    <w:rsid w:val="00676079"/>
    <w:rsid w:val="00676ECD"/>
    <w:rsid w:val="00677D0A"/>
    <w:rsid w:val="0068185F"/>
    <w:rsid w:val="00682C35"/>
    <w:rsid w:val="0068473C"/>
    <w:rsid w:val="00694D81"/>
    <w:rsid w:val="0069548E"/>
    <w:rsid w:val="00696009"/>
    <w:rsid w:val="006A01CF"/>
    <w:rsid w:val="006A0930"/>
    <w:rsid w:val="006A160C"/>
    <w:rsid w:val="006A289C"/>
    <w:rsid w:val="006A60DD"/>
    <w:rsid w:val="006B0679"/>
    <w:rsid w:val="006B074C"/>
    <w:rsid w:val="006B2B43"/>
    <w:rsid w:val="006B3112"/>
    <w:rsid w:val="006B3B84"/>
    <w:rsid w:val="006B4E7C"/>
    <w:rsid w:val="006B5D8C"/>
    <w:rsid w:val="006B72D4"/>
    <w:rsid w:val="006C11CC"/>
    <w:rsid w:val="006C1AEB"/>
    <w:rsid w:val="006C1BC5"/>
    <w:rsid w:val="006C2211"/>
    <w:rsid w:val="006C57FE"/>
    <w:rsid w:val="006C668E"/>
    <w:rsid w:val="006D0361"/>
    <w:rsid w:val="006D19CB"/>
    <w:rsid w:val="006E47F9"/>
    <w:rsid w:val="006E4B63"/>
    <w:rsid w:val="006E7E71"/>
    <w:rsid w:val="006F06E4"/>
    <w:rsid w:val="006F17F2"/>
    <w:rsid w:val="006F2316"/>
    <w:rsid w:val="006F2495"/>
    <w:rsid w:val="006F4609"/>
    <w:rsid w:val="006F5EE4"/>
    <w:rsid w:val="006F75C0"/>
    <w:rsid w:val="006F7B41"/>
    <w:rsid w:val="00702B5D"/>
    <w:rsid w:val="00702DA3"/>
    <w:rsid w:val="00703ED2"/>
    <w:rsid w:val="00706E68"/>
    <w:rsid w:val="00707B8D"/>
    <w:rsid w:val="00707D88"/>
    <w:rsid w:val="00713636"/>
    <w:rsid w:val="00714B8C"/>
    <w:rsid w:val="0071675D"/>
    <w:rsid w:val="00717623"/>
    <w:rsid w:val="00717736"/>
    <w:rsid w:val="00717FAB"/>
    <w:rsid w:val="00722A90"/>
    <w:rsid w:val="00723E36"/>
    <w:rsid w:val="00724C92"/>
    <w:rsid w:val="007305A7"/>
    <w:rsid w:val="00732B47"/>
    <w:rsid w:val="0073584E"/>
    <w:rsid w:val="00735CF5"/>
    <w:rsid w:val="0074063A"/>
    <w:rsid w:val="00742AA4"/>
    <w:rsid w:val="00743BA1"/>
    <w:rsid w:val="00745D9A"/>
    <w:rsid w:val="00745F1E"/>
    <w:rsid w:val="00750454"/>
    <w:rsid w:val="007515FE"/>
    <w:rsid w:val="007601D0"/>
    <w:rsid w:val="007603BB"/>
    <w:rsid w:val="0076109D"/>
    <w:rsid w:val="007610AB"/>
    <w:rsid w:val="0076703F"/>
    <w:rsid w:val="00767107"/>
    <w:rsid w:val="00773617"/>
    <w:rsid w:val="00773BFD"/>
    <w:rsid w:val="007743B3"/>
    <w:rsid w:val="00774490"/>
    <w:rsid w:val="0077581E"/>
    <w:rsid w:val="00777A71"/>
    <w:rsid w:val="00781379"/>
    <w:rsid w:val="007819FF"/>
    <w:rsid w:val="00782E97"/>
    <w:rsid w:val="0078360C"/>
    <w:rsid w:val="00784A4C"/>
    <w:rsid w:val="00784BC6"/>
    <w:rsid w:val="0078523D"/>
    <w:rsid w:val="007931DF"/>
    <w:rsid w:val="00794908"/>
    <w:rsid w:val="00795C66"/>
    <w:rsid w:val="00797154"/>
    <w:rsid w:val="007A0172"/>
    <w:rsid w:val="007A1804"/>
    <w:rsid w:val="007A215A"/>
    <w:rsid w:val="007A2511"/>
    <w:rsid w:val="007A260E"/>
    <w:rsid w:val="007A4D4C"/>
    <w:rsid w:val="007A4DD6"/>
    <w:rsid w:val="007A5CB9"/>
    <w:rsid w:val="007A771B"/>
    <w:rsid w:val="007B20AE"/>
    <w:rsid w:val="007B48C7"/>
    <w:rsid w:val="007B5D9A"/>
    <w:rsid w:val="007B6491"/>
    <w:rsid w:val="007B6689"/>
    <w:rsid w:val="007B6B07"/>
    <w:rsid w:val="007B6D43"/>
    <w:rsid w:val="007B749A"/>
    <w:rsid w:val="007B7C6E"/>
    <w:rsid w:val="007C5E47"/>
    <w:rsid w:val="007C69E4"/>
    <w:rsid w:val="007D43AE"/>
    <w:rsid w:val="007D44D7"/>
    <w:rsid w:val="007D4634"/>
    <w:rsid w:val="007D621A"/>
    <w:rsid w:val="007D687A"/>
    <w:rsid w:val="007E058A"/>
    <w:rsid w:val="007E0F5E"/>
    <w:rsid w:val="007E2887"/>
    <w:rsid w:val="007E5278"/>
    <w:rsid w:val="007E5B28"/>
    <w:rsid w:val="007E6562"/>
    <w:rsid w:val="007E749C"/>
    <w:rsid w:val="007F1B5C"/>
    <w:rsid w:val="00801257"/>
    <w:rsid w:val="00803B0A"/>
    <w:rsid w:val="00804D6D"/>
    <w:rsid w:val="00804DED"/>
    <w:rsid w:val="00805B5F"/>
    <w:rsid w:val="00805B96"/>
    <w:rsid w:val="008105BE"/>
    <w:rsid w:val="008115A5"/>
    <w:rsid w:val="00811D46"/>
    <w:rsid w:val="0081415D"/>
    <w:rsid w:val="00820229"/>
    <w:rsid w:val="0082091D"/>
    <w:rsid w:val="00820935"/>
    <w:rsid w:val="00821EB8"/>
    <w:rsid w:val="008223AE"/>
    <w:rsid w:val="00822448"/>
    <w:rsid w:val="00822ABE"/>
    <w:rsid w:val="008244D1"/>
    <w:rsid w:val="0082458D"/>
    <w:rsid w:val="0082611E"/>
    <w:rsid w:val="00826EC4"/>
    <w:rsid w:val="00827F51"/>
    <w:rsid w:val="0083104E"/>
    <w:rsid w:val="008343BE"/>
    <w:rsid w:val="00836535"/>
    <w:rsid w:val="00840FB4"/>
    <w:rsid w:val="008410B2"/>
    <w:rsid w:val="00841780"/>
    <w:rsid w:val="00841B76"/>
    <w:rsid w:val="00842890"/>
    <w:rsid w:val="0084539A"/>
    <w:rsid w:val="00846C6C"/>
    <w:rsid w:val="008500A0"/>
    <w:rsid w:val="00851947"/>
    <w:rsid w:val="008524E5"/>
    <w:rsid w:val="0085351C"/>
    <w:rsid w:val="0085435A"/>
    <w:rsid w:val="008545E4"/>
    <w:rsid w:val="008549CA"/>
    <w:rsid w:val="008553A4"/>
    <w:rsid w:val="008556C3"/>
    <w:rsid w:val="0085687C"/>
    <w:rsid w:val="00856CEC"/>
    <w:rsid w:val="008611C1"/>
    <w:rsid w:val="00862560"/>
    <w:rsid w:val="0086498C"/>
    <w:rsid w:val="00864D02"/>
    <w:rsid w:val="008670A7"/>
    <w:rsid w:val="008706C5"/>
    <w:rsid w:val="008718B8"/>
    <w:rsid w:val="00873707"/>
    <w:rsid w:val="00874B20"/>
    <w:rsid w:val="008757C6"/>
    <w:rsid w:val="00875D7C"/>
    <w:rsid w:val="008763E1"/>
    <w:rsid w:val="0087775C"/>
    <w:rsid w:val="00877EC8"/>
    <w:rsid w:val="00880F36"/>
    <w:rsid w:val="00885530"/>
    <w:rsid w:val="008859EA"/>
    <w:rsid w:val="0088695E"/>
    <w:rsid w:val="008910D1"/>
    <w:rsid w:val="0089134B"/>
    <w:rsid w:val="0089175C"/>
    <w:rsid w:val="0089296C"/>
    <w:rsid w:val="00895694"/>
    <w:rsid w:val="0089614A"/>
    <w:rsid w:val="00896ABD"/>
    <w:rsid w:val="00897AB6"/>
    <w:rsid w:val="00897DA8"/>
    <w:rsid w:val="008A3380"/>
    <w:rsid w:val="008A514B"/>
    <w:rsid w:val="008A583C"/>
    <w:rsid w:val="008A7A9C"/>
    <w:rsid w:val="008A7CFB"/>
    <w:rsid w:val="008B0FEC"/>
    <w:rsid w:val="008B205B"/>
    <w:rsid w:val="008B5218"/>
    <w:rsid w:val="008B6ABF"/>
    <w:rsid w:val="008B7102"/>
    <w:rsid w:val="008C0021"/>
    <w:rsid w:val="008C0AEC"/>
    <w:rsid w:val="008C39D9"/>
    <w:rsid w:val="008C3B7D"/>
    <w:rsid w:val="008C4C36"/>
    <w:rsid w:val="008D074B"/>
    <w:rsid w:val="008D0F90"/>
    <w:rsid w:val="008D3715"/>
    <w:rsid w:val="008D5465"/>
    <w:rsid w:val="008D5610"/>
    <w:rsid w:val="008D5E61"/>
    <w:rsid w:val="008D7EB7"/>
    <w:rsid w:val="008D7EC5"/>
    <w:rsid w:val="008E2E2A"/>
    <w:rsid w:val="008E3684"/>
    <w:rsid w:val="008E433C"/>
    <w:rsid w:val="008E4EA2"/>
    <w:rsid w:val="008E57F5"/>
    <w:rsid w:val="008E7606"/>
    <w:rsid w:val="008F1DAA"/>
    <w:rsid w:val="008F3EBD"/>
    <w:rsid w:val="008F60B2"/>
    <w:rsid w:val="008F6EBB"/>
    <w:rsid w:val="008F7C41"/>
    <w:rsid w:val="00901C70"/>
    <w:rsid w:val="009031E2"/>
    <w:rsid w:val="0091276C"/>
    <w:rsid w:val="009143A9"/>
    <w:rsid w:val="009145BE"/>
    <w:rsid w:val="009147B2"/>
    <w:rsid w:val="009165AC"/>
    <w:rsid w:val="00916FFC"/>
    <w:rsid w:val="0092053F"/>
    <w:rsid w:val="00921C5F"/>
    <w:rsid w:val="0092340A"/>
    <w:rsid w:val="00924B0A"/>
    <w:rsid w:val="00926510"/>
    <w:rsid w:val="009313D9"/>
    <w:rsid w:val="00935B7F"/>
    <w:rsid w:val="00937AEB"/>
    <w:rsid w:val="00941293"/>
    <w:rsid w:val="00946372"/>
    <w:rsid w:val="0095032B"/>
    <w:rsid w:val="00950B13"/>
    <w:rsid w:val="00950C17"/>
    <w:rsid w:val="00951FAF"/>
    <w:rsid w:val="00954740"/>
    <w:rsid w:val="009557BC"/>
    <w:rsid w:val="00955AE5"/>
    <w:rsid w:val="00955C63"/>
    <w:rsid w:val="00956210"/>
    <w:rsid w:val="00957096"/>
    <w:rsid w:val="00957A6B"/>
    <w:rsid w:val="00962E71"/>
    <w:rsid w:val="00963ABC"/>
    <w:rsid w:val="00965D21"/>
    <w:rsid w:val="00967764"/>
    <w:rsid w:val="009700D6"/>
    <w:rsid w:val="00970B0E"/>
    <w:rsid w:val="00970BB9"/>
    <w:rsid w:val="00971360"/>
    <w:rsid w:val="009726EE"/>
    <w:rsid w:val="00972CDE"/>
    <w:rsid w:val="009733DD"/>
    <w:rsid w:val="00975573"/>
    <w:rsid w:val="00976D03"/>
    <w:rsid w:val="00977986"/>
    <w:rsid w:val="00977B30"/>
    <w:rsid w:val="00980DFD"/>
    <w:rsid w:val="00982B1A"/>
    <w:rsid w:val="00982F41"/>
    <w:rsid w:val="00985090"/>
    <w:rsid w:val="00986101"/>
    <w:rsid w:val="00987710"/>
    <w:rsid w:val="009904AB"/>
    <w:rsid w:val="009915CE"/>
    <w:rsid w:val="009932E9"/>
    <w:rsid w:val="00993EFD"/>
    <w:rsid w:val="00995688"/>
    <w:rsid w:val="009958A6"/>
    <w:rsid w:val="00996456"/>
    <w:rsid w:val="009979C5"/>
    <w:rsid w:val="009A04F5"/>
    <w:rsid w:val="009A0615"/>
    <w:rsid w:val="009A096F"/>
    <w:rsid w:val="009A15EF"/>
    <w:rsid w:val="009A38A5"/>
    <w:rsid w:val="009A4523"/>
    <w:rsid w:val="009A5B73"/>
    <w:rsid w:val="009A5F32"/>
    <w:rsid w:val="009A654E"/>
    <w:rsid w:val="009B118B"/>
    <w:rsid w:val="009B1737"/>
    <w:rsid w:val="009B1DAA"/>
    <w:rsid w:val="009B3701"/>
    <w:rsid w:val="009B3D4B"/>
    <w:rsid w:val="009B4B10"/>
    <w:rsid w:val="009B4E63"/>
    <w:rsid w:val="009B5B99"/>
    <w:rsid w:val="009B6EFC"/>
    <w:rsid w:val="009B7A19"/>
    <w:rsid w:val="009B7AD4"/>
    <w:rsid w:val="009C1725"/>
    <w:rsid w:val="009C1FD0"/>
    <w:rsid w:val="009C2DF8"/>
    <w:rsid w:val="009C31BF"/>
    <w:rsid w:val="009C3475"/>
    <w:rsid w:val="009C68B7"/>
    <w:rsid w:val="009D0558"/>
    <w:rsid w:val="009D0834"/>
    <w:rsid w:val="009D095A"/>
    <w:rsid w:val="009D0A1E"/>
    <w:rsid w:val="009D2AE3"/>
    <w:rsid w:val="009D33F4"/>
    <w:rsid w:val="009D52BC"/>
    <w:rsid w:val="009D6E36"/>
    <w:rsid w:val="009D7D0A"/>
    <w:rsid w:val="009E09D9"/>
    <w:rsid w:val="009F01B1"/>
    <w:rsid w:val="009F0DBB"/>
    <w:rsid w:val="009F3887"/>
    <w:rsid w:val="009F40DC"/>
    <w:rsid w:val="009F659A"/>
    <w:rsid w:val="009F732B"/>
    <w:rsid w:val="00A01FE0"/>
    <w:rsid w:val="00A02675"/>
    <w:rsid w:val="00A04DAB"/>
    <w:rsid w:val="00A0567B"/>
    <w:rsid w:val="00A0685C"/>
    <w:rsid w:val="00A06945"/>
    <w:rsid w:val="00A10656"/>
    <w:rsid w:val="00A113C0"/>
    <w:rsid w:val="00A12FA6"/>
    <w:rsid w:val="00A1339B"/>
    <w:rsid w:val="00A14ABA"/>
    <w:rsid w:val="00A14EBB"/>
    <w:rsid w:val="00A16113"/>
    <w:rsid w:val="00A230F7"/>
    <w:rsid w:val="00A239B1"/>
    <w:rsid w:val="00A24CB6"/>
    <w:rsid w:val="00A25865"/>
    <w:rsid w:val="00A26CD2"/>
    <w:rsid w:val="00A27667"/>
    <w:rsid w:val="00A27C0B"/>
    <w:rsid w:val="00A32979"/>
    <w:rsid w:val="00A32DDF"/>
    <w:rsid w:val="00A34A67"/>
    <w:rsid w:val="00A37462"/>
    <w:rsid w:val="00A417E2"/>
    <w:rsid w:val="00A431AD"/>
    <w:rsid w:val="00A459E1"/>
    <w:rsid w:val="00A46AC4"/>
    <w:rsid w:val="00A478A5"/>
    <w:rsid w:val="00A47FEA"/>
    <w:rsid w:val="00A52296"/>
    <w:rsid w:val="00A52AAA"/>
    <w:rsid w:val="00A52C58"/>
    <w:rsid w:val="00A535E6"/>
    <w:rsid w:val="00A55661"/>
    <w:rsid w:val="00A579A0"/>
    <w:rsid w:val="00A608AA"/>
    <w:rsid w:val="00A61B70"/>
    <w:rsid w:val="00A61FA8"/>
    <w:rsid w:val="00A637F4"/>
    <w:rsid w:val="00A64DF2"/>
    <w:rsid w:val="00A65485"/>
    <w:rsid w:val="00A66E05"/>
    <w:rsid w:val="00A67655"/>
    <w:rsid w:val="00A70753"/>
    <w:rsid w:val="00A712D2"/>
    <w:rsid w:val="00A73F16"/>
    <w:rsid w:val="00A82C8A"/>
    <w:rsid w:val="00A8346B"/>
    <w:rsid w:val="00A852FF"/>
    <w:rsid w:val="00A87337"/>
    <w:rsid w:val="00A90C97"/>
    <w:rsid w:val="00A92DDC"/>
    <w:rsid w:val="00A960C8"/>
    <w:rsid w:val="00A9645D"/>
    <w:rsid w:val="00A96604"/>
    <w:rsid w:val="00AA03DF"/>
    <w:rsid w:val="00AA07F7"/>
    <w:rsid w:val="00AA1B4F"/>
    <w:rsid w:val="00AA21D8"/>
    <w:rsid w:val="00AA271A"/>
    <w:rsid w:val="00AA3270"/>
    <w:rsid w:val="00AA3647"/>
    <w:rsid w:val="00AA375A"/>
    <w:rsid w:val="00AA54F3"/>
    <w:rsid w:val="00AA6B43"/>
    <w:rsid w:val="00AA720D"/>
    <w:rsid w:val="00AA7B1F"/>
    <w:rsid w:val="00AB26E1"/>
    <w:rsid w:val="00AB3145"/>
    <w:rsid w:val="00AB367A"/>
    <w:rsid w:val="00AB7BF8"/>
    <w:rsid w:val="00AC01D1"/>
    <w:rsid w:val="00AC0AB2"/>
    <w:rsid w:val="00AC0E9F"/>
    <w:rsid w:val="00AC2604"/>
    <w:rsid w:val="00AC3DDC"/>
    <w:rsid w:val="00AC4F21"/>
    <w:rsid w:val="00AC52A5"/>
    <w:rsid w:val="00AC567E"/>
    <w:rsid w:val="00AC6EFD"/>
    <w:rsid w:val="00AC7151"/>
    <w:rsid w:val="00AD1525"/>
    <w:rsid w:val="00AD460A"/>
    <w:rsid w:val="00AD5B1F"/>
    <w:rsid w:val="00AD5C2A"/>
    <w:rsid w:val="00AD6A05"/>
    <w:rsid w:val="00AE0792"/>
    <w:rsid w:val="00AE118B"/>
    <w:rsid w:val="00AE272B"/>
    <w:rsid w:val="00AE2FD0"/>
    <w:rsid w:val="00AE3E3A"/>
    <w:rsid w:val="00AE4BEF"/>
    <w:rsid w:val="00AE77B4"/>
    <w:rsid w:val="00AE7C1A"/>
    <w:rsid w:val="00AE7DF8"/>
    <w:rsid w:val="00AF0D9C"/>
    <w:rsid w:val="00AF13AB"/>
    <w:rsid w:val="00AF1D36"/>
    <w:rsid w:val="00AF280B"/>
    <w:rsid w:val="00AF3C4F"/>
    <w:rsid w:val="00AF5686"/>
    <w:rsid w:val="00AF5F75"/>
    <w:rsid w:val="00AF6001"/>
    <w:rsid w:val="00AF6210"/>
    <w:rsid w:val="00AF6BA5"/>
    <w:rsid w:val="00AF6D7C"/>
    <w:rsid w:val="00B01A16"/>
    <w:rsid w:val="00B0235A"/>
    <w:rsid w:val="00B079FE"/>
    <w:rsid w:val="00B07F45"/>
    <w:rsid w:val="00B1021A"/>
    <w:rsid w:val="00B10271"/>
    <w:rsid w:val="00B140D9"/>
    <w:rsid w:val="00B1481A"/>
    <w:rsid w:val="00B15A1F"/>
    <w:rsid w:val="00B15FE9"/>
    <w:rsid w:val="00B16C2E"/>
    <w:rsid w:val="00B2148A"/>
    <w:rsid w:val="00B220C2"/>
    <w:rsid w:val="00B2276E"/>
    <w:rsid w:val="00B2400A"/>
    <w:rsid w:val="00B25285"/>
    <w:rsid w:val="00B25B32"/>
    <w:rsid w:val="00B2616A"/>
    <w:rsid w:val="00B32616"/>
    <w:rsid w:val="00B36AF0"/>
    <w:rsid w:val="00B36BF9"/>
    <w:rsid w:val="00B36C42"/>
    <w:rsid w:val="00B36C6B"/>
    <w:rsid w:val="00B41851"/>
    <w:rsid w:val="00B42EA7"/>
    <w:rsid w:val="00B439EB"/>
    <w:rsid w:val="00B47095"/>
    <w:rsid w:val="00B502A1"/>
    <w:rsid w:val="00B50C3F"/>
    <w:rsid w:val="00B51845"/>
    <w:rsid w:val="00B51923"/>
    <w:rsid w:val="00B5337C"/>
    <w:rsid w:val="00B53CF7"/>
    <w:rsid w:val="00B53FDE"/>
    <w:rsid w:val="00B56397"/>
    <w:rsid w:val="00B56E38"/>
    <w:rsid w:val="00B571DA"/>
    <w:rsid w:val="00B6027B"/>
    <w:rsid w:val="00B6070F"/>
    <w:rsid w:val="00B62B33"/>
    <w:rsid w:val="00B636C8"/>
    <w:rsid w:val="00B64AD2"/>
    <w:rsid w:val="00B65704"/>
    <w:rsid w:val="00B65EDB"/>
    <w:rsid w:val="00B67AFF"/>
    <w:rsid w:val="00B67C41"/>
    <w:rsid w:val="00B70484"/>
    <w:rsid w:val="00B70B59"/>
    <w:rsid w:val="00B73657"/>
    <w:rsid w:val="00B739B3"/>
    <w:rsid w:val="00B7510A"/>
    <w:rsid w:val="00B81B15"/>
    <w:rsid w:val="00B826E8"/>
    <w:rsid w:val="00B82AE6"/>
    <w:rsid w:val="00B90B06"/>
    <w:rsid w:val="00B915AE"/>
    <w:rsid w:val="00B93D73"/>
    <w:rsid w:val="00BA0B03"/>
    <w:rsid w:val="00BA1735"/>
    <w:rsid w:val="00BA19FA"/>
    <w:rsid w:val="00BA4288"/>
    <w:rsid w:val="00BA47B4"/>
    <w:rsid w:val="00BA5EBA"/>
    <w:rsid w:val="00BB0902"/>
    <w:rsid w:val="00BB1B9F"/>
    <w:rsid w:val="00BB1F9C"/>
    <w:rsid w:val="00BB3E17"/>
    <w:rsid w:val="00BB48E5"/>
    <w:rsid w:val="00BB5607"/>
    <w:rsid w:val="00BB5ACA"/>
    <w:rsid w:val="00BB627F"/>
    <w:rsid w:val="00BC0C17"/>
    <w:rsid w:val="00BC2970"/>
    <w:rsid w:val="00BC3823"/>
    <w:rsid w:val="00BC5841"/>
    <w:rsid w:val="00BC5E38"/>
    <w:rsid w:val="00BD201A"/>
    <w:rsid w:val="00BD2DC4"/>
    <w:rsid w:val="00BD2EF0"/>
    <w:rsid w:val="00BD60B4"/>
    <w:rsid w:val="00BD796B"/>
    <w:rsid w:val="00BE3148"/>
    <w:rsid w:val="00BE40C0"/>
    <w:rsid w:val="00BE445C"/>
    <w:rsid w:val="00BE4E69"/>
    <w:rsid w:val="00BE5F4A"/>
    <w:rsid w:val="00BE6445"/>
    <w:rsid w:val="00BE7AEF"/>
    <w:rsid w:val="00BF09B0"/>
    <w:rsid w:val="00BF1544"/>
    <w:rsid w:val="00BF1B53"/>
    <w:rsid w:val="00BF246D"/>
    <w:rsid w:val="00BF2682"/>
    <w:rsid w:val="00BF3139"/>
    <w:rsid w:val="00BF542E"/>
    <w:rsid w:val="00BF5805"/>
    <w:rsid w:val="00C02CCF"/>
    <w:rsid w:val="00C03475"/>
    <w:rsid w:val="00C06F06"/>
    <w:rsid w:val="00C11FEF"/>
    <w:rsid w:val="00C148D8"/>
    <w:rsid w:val="00C16E10"/>
    <w:rsid w:val="00C17BFF"/>
    <w:rsid w:val="00C20FAD"/>
    <w:rsid w:val="00C215B8"/>
    <w:rsid w:val="00C21D3C"/>
    <w:rsid w:val="00C2375F"/>
    <w:rsid w:val="00C247CB"/>
    <w:rsid w:val="00C252F2"/>
    <w:rsid w:val="00C317B9"/>
    <w:rsid w:val="00C32E66"/>
    <w:rsid w:val="00C3355F"/>
    <w:rsid w:val="00C33583"/>
    <w:rsid w:val="00C33A04"/>
    <w:rsid w:val="00C33C92"/>
    <w:rsid w:val="00C3569A"/>
    <w:rsid w:val="00C43F48"/>
    <w:rsid w:val="00C447D4"/>
    <w:rsid w:val="00C448FF"/>
    <w:rsid w:val="00C45C27"/>
    <w:rsid w:val="00C45E57"/>
    <w:rsid w:val="00C460EF"/>
    <w:rsid w:val="00C512A8"/>
    <w:rsid w:val="00C52F29"/>
    <w:rsid w:val="00C56740"/>
    <w:rsid w:val="00C56CE6"/>
    <w:rsid w:val="00C5745F"/>
    <w:rsid w:val="00C5754F"/>
    <w:rsid w:val="00C60005"/>
    <w:rsid w:val="00C60453"/>
    <w:rsid w:val="00C60BFF"/>
    <w:rsid w:val="00C61A98"/>
    <w:rsid w:val="00C63201"/>
    <w:rsid w:val="00C645ED"/>
    <w:rsid w:val="00C64E62"/>
    <w:rsid w:val="00C651D5"/>
    <w:rsid w:val="00C65CCC"/>
    <w:rsid w:val="00C65DA9"/>
    <w:rsid w:val="00C74734"/>
    <w:rsid w:val="00C74F1A"/>
    <w:rsid w:val="00C7618F"/>
    <w:rsid w:val="00C765A9"/>
    <w:rsid w:val="00C77CA0"/>
    <w:rsid w:val="00C81157"/>
    <w:rsid w:val="00C8162D"/>
    <w:rsid w:val="00C820CA"/>
    <w:rsid w:val="00C830BB"/>
    <w:rsid w:val="00C83A0B"/>
    <w:rsid w:val="00C842D0"/>
    <w:rsid w:val="00C84ED1"/>
    <w:rsid w:val="00C863CC"/>
    <w:rsid w:val="00C86BCC"/>
    <w:rsid w:val="00C9011B"/>
    <w:rsid w:val="00C9038F"/>
    <w:rsid w:val="00C91341"/>
    <w:rsid w:val="00C92AAB"/>
    <w:rsid w:val="00C95D4C"/>
    <w:rsid w:val="00C9637F"/>
    <w:rsid w:val="00C9708A"/>
    <w:rsid w:val="00CA06D5"/>
    <w:rsid w:val="00CA2435"/>
    <w:rsid w:val="00CA4068"/>
    <w:rsid w:val="00CA67F4"/>
    <w:rsid w:val="00CA7212"/>
    <w:rsid w:val="00CA7A63"/>
    <w:rsid w:val="00CA7B1B"/>
    <w:rsid w:val="00CA7F20"/>
    <w:rsid w:val="00CB0AC0"/>
    <w:rsid w:val="00CB3603"/>
    <w:rsid w:val="00CB37F8"/>
    <w:rsid w:val="00CB3AEB"/>
    <w:rsid w:val="00CB459E"/>
    <w:rsid w:val="00CB6241"/>
    <w:rsid w:val="00CB7DC3"/>
    <w:rsid w:val="00CC16E8"/>
    <w:rsid w:val="00CC17A4"/>
    <w:rsid w:val="00CC5BE1"/>
    <w:rsid w:val="00CC75A2"/>
    <w:rsid w:val="00CC76CE"/>
    <w:rsid w:val="00CC7A18"/>
    <w:rsid w:val="00CD0E2F"/>
    <w:rsid w:val="00CD1D49"/>
    <w:rsid w:val="00CD2D9F"/>
    <w:rsid w:val="00CD2F20"/>
    <w:rsid w:val="00CD3E9C"/>
    <w:rsid w:val="00CD6B20"/>
    <w:rsid w:val="00CD7CDC"/>
    <w:rsid w:val="00CE1339"/>
    <w:rsid w:val="00CE61CC"/>
    <w:rsid w:val="00CE6E42"/>
    <w:rsid w:val="00CF20B7"/>
    <w:rsid w:val="00CF283B"/>
    <w:rsid w:val="00CF2902"/>
    <w:rsid w:val="00CF3626"/>
    <w:rsid w:val="00CF4681"/>
    <w:rsid w:val="00CF6692"/>
    <w:rsid w:val="00CF7441"/>
    <w:rsid w:val="00D00D16"/>
    <w:rsid w:val="00D036DB"/>
    <w:rsid w:val="00D0375B"/>
    <w:rsid w:val="00D03C6C"/>
    <w:rsid w:val="00D04760"/>
    <w:rsid w:val="00D04A95"/>
    <w:rsid w:val="00D06288"/>
    <w:rsid w:val="00D068C7"/>
    <w:rsid w:val="00D0711C"/>
    <w:rsid w:val="00D10131"/>
    <w:rsid w:val="00D123F7"/>
    <w:rsid w:val="00D128A4"/>
    <w:rsid w:val="00D1382C"/>
    <w:rsid w:val="00D13E49"/>
    <w:rsid w:val="00D147C8"/>
    <w:rsid w:val="00D15131"/>
    <w:rsid w:val="00D15AE0"/>
    <w:rsid w:val="00D16FA2"/>
    <w:rsid w:val="00D20954"/>
    <w:rsid w:val="00D21C39"/>
    <w:rsid w:val="00D21FC6"/>
    <w:rsid w:val="00D2243A"/>
    <w:rsid w:val="00D30C93"/>
    <w:rsid w:val="00D31B14"/>
    <w:rsid w:val="00D31B2A"/>
    <w:rsid w:val="00D32758"/>
    <w:rsid w:val="00D32CBE"/>
    <w:rsid w:val="00D33393"/>
    <w:rsid w:val="00D33D36"/>
    <w:rsid w:val="00D34D94"/>
    <w:rsid w:val="00D409E2"/>
    <w:rsid w:val="00D4183F"/>
    <w:rsid w:val="00D427D7"/>
    <w:rsid w:val="00D437C6"/>
    <w:rsid w:val="00D44E62"/>
    <w:rsid w:val="00D453A6"/>
    <w:rsid w:val="00D461BB"/>
    <w:rsid w:val="00D51570"/>
    <w:rsid w:val="00D556AD"/>
    <w:rsid w:val="00D60381"/>
    <w:rsid w:val="00D609D9"/>
    <w:rsid w:val="00D616DE"/>
    <w:rsid w:val="00D62201"/>
    <w:rsid w:val="00D6377C"/>
    <w:rsid w:val="00D6378C"/>
    <w:rsid w:val="00D651D1"/>
    <w:rsid w:val="00D717BB"/>
    <w:rsid w:val="00D7226B"/>
    <w:rsid w:val="00D72707"/>
    <w:rsid w:val="00D74F17"/>
    <w:rsid w:val="00D75129"/>
    <w:rsid w:val="00D75A9C"/>
    <w:rsid w:val="00D80C4B"/>
    <w:rsid w:val="00D80FF1"/>
    <w:rsid w:val="00D81CCE"/>
    <w:rsid w:val="00D829C8"/>
    <w:rsid w:val="00D876DC"/>
    <w:rsid w:val="00D87917"/>
    <w:rsid w:val="00D87A87"/>
    <w:rsid w:val="00D90871"/>
    <w:rsid w:val="00D90CD8"/>
    <w:rsid w:val="00D9155F"/>
    <w:rsid w:val="00D9403F"/>
    <w:rsid w:val="00D959B4"/>
    <w:rsid w:val="00D96983"/>
    <w:rsid w:val="00D97D44"/>
    <w:rsid w:val="00D97DDF"/>
    <w:rsid w:val="00DA44DE"/>
    <w:rsid w:val="00DA6904"/>
    <w:rsid w:val="00DA750B"/>
    <w:rsid w:val="00DB620A"/>
    <w:rsid w:val="00DC3832"/>
    <w:rsid w:val="00DC6030"/>
    <w:rsid w:val="00DC7A51"/>
    <w:rsid w:val="00DD0D91"/>
    <w:rsid w:val="00DD3B09"/>
    <w:rsid w:val="00DD3B1E"/>
    <w:rsid w:val="00DD5EEC"/>
    <w:rsid w:val="00DE06B2"/>
    <w:rsid w:val="00DE5B5F"/>
    <w:rsid w:val="00DE6004"/>
    <w:rsid w:val="00DE61A5"/>
    <w:rsid w:val="00DE694C"/>
    <w:rsid w:val="00DF1746"/>
    <w:rsid w:val="00DF614E"/>
    <w:rsid w:val="00E00696"/>
    <w:rsid w:val="00E03651"/>
    <w:rsid w:val="00E03808"/>
    <w:rsid w:val="00E04EBA"/>
    <w:rsid w:val="00E060C2"/>
    <w:rsid w:val="00E06324"/>
    <w:rsid w:val="00E07B81"/>
    <w:rsid w:val="00E103EF"/>
    <w:rsid w:val="00E10AFD"/>
    <w:rsid w:val="00E10E5F"/>
    <w:rsid w:val="00E11323"/>
    <w:rsid w:val="00E126CF"/>
    <w:rsid w:val="00E12A03"/>
    <w:rsid w:val="00E12B11"/>
    <w:rsid w:val="00E12FB0"/>
    <w:rsid w:val="00E14814"/>
    <w:rsid w:val="00E1591B"/>
    <w:rsid w:val="00E16A50"/>
    <w:rsid w:val="00E17B0D"/>
    <w:rsid w:val="00E209ED"/>
    <w:rsid w:val="00E23D5C"/>
    <w:rsid w:val="00E24452"/>
    <w:rsid w:val="00E249D5"/>
    <w:rsid w:val="00E25017"/>
    <w:rsid w:val="00E25AE0"/>
    <w:rsid w:val="00E26B18"/>
    <w:rsid w:val="00E26F73"/>
    <w:rsid w:val="00E30A34"/>
    <w:rsid w:val="00E32A07"/>
    <w:rsid w:val="00E33C68"/>
    <w:rsid w:val="00E34BAE"/>
    <w:rsid w:val="00E34EEB"/>
    <w:rsid w:val="00E3687C"/>
    <w:rsid w:val="00E373B4"/>
    <w:rsid w:val="00E42A8D"/>
    <w:rsid w:val="00E44EB9"/>
    <w:rsid w:val="00E45BDC"/>
    <w:rsid w:val="00E460B7"/>
    <w:rsid w:val="00E46358"/>
    <w:rsid w:val="00E471DC"/>
    <w:rsid w:val="00E50DC9"/>
    <w:rsid w:val="00E50EB4"/>
    <w:rsid w:val="00E5239B"/>
    <w:rsid w:val="00E532FC"/>
    <w:rsid w:val="00E550D1"/>
    <w:rsid w:val="00E559B4"/>
    <w:rsid w:val="00E55BB0"/>
    <w:rsid w:val="00E609E5"/>
    <w:rsid w:val="00E60F27"/>
    <w:rsid w:val="00E64968"/>
    <w:rsid w:val="00E64D93"/>
    <w:rsid w:val="00E65EDB"/>
    <w:rsid w:val="00E6610A"/>
    <w:rsid w:val="00E66219"/>
    <w:rsid w:val="00E66927"/>
    <w:rsid w:val="00E677B8"/>
    <w:rsid w:val="00E67E9E"/>
    <w:rsid w:val="00E67FA1"/>
    <w:rsid w:val="00E70206"/>
    <w:rsid w:val="00E7115E"/>
    <w:rsid w:val="00E72447"/>
    <w:rsid w:val="00E7387D"/>
    <w:rsid w:val="00E73D08"/>
    <w:rsid w:val="00E73D53"/>
    <w:rsid w:val="00E75111"/>
    <w:rsid w:val="00E77296"/>
    <w:rsid w:val="00E778C0"/>
    <w:rsid w:val="00E802F1"/>
    <w:rsid w:val="00E80A91"/>
    <w:rsid w:val="00E80C73"/>
    <w:rsid w:val="00E84301"/>
    <w:rsid w:val="00E86E24"/>
    <w:rsid w:val="00E86FE2"/>
    <w:rsid w:val="00E87527"/>
    <w:rsid w:val="00E87EF7"/>
    <w:rsid w:val="00E93763"/>
    <w:rsid w:val="00E95488"/>
    <w:rsid w:val="00E9578D"/>
    <w:rsid w:val="00E95B8A"/>
    <w:rsid w:val="00E96C4C"/>
    <w:rsid w:val="00EA0D1F"/>
    <w:rsid w:val="00EA2AAE"/>
    <w:rsid w:val="00EA2EC0"/>
    <w:rsid w:val="00EA427A"/>
    <w:rsid w:val="00EA43AF"/>
    <w:rsid w:val="00EA56B9"/>
    <w:rsid w:val="00EA723B"/>
    <w:rsid w:val="00EA7544"/>
    <w:rsid w:val="00EB3CDE"/>
    <w:rsid w:val="00EB4FB4"/>
    <w:rsid w:val="00EB6350"/>
    <w:rsid w:val="00EB687A"/>
    <w:rsid w:val="00EB72CA"/>
    <w:rsid w:val="00EC1AE5"/>
    <w:rsid w:val="00EC1C45"/>
    <w:rsid w:val="00EC2F62"/>
    <w:rsid w:val="00EC62EB"/>
    <w:rsid w:val="00EC6E9F"/>
    <w:rsid w:val="00ED1136"/>
    <w:rsid w:val="00ED12B4"/>
    <w:rsid w:val="00ED2167"/>
    <w:rsid w:val="00ED3239"/>
    <w:rsid w:val="00ED44F0"/>
    <w:rsid w:val="00ED4B33"/>
    <w:rsid w:val="00ED5993"/>
    <w:rsid w:val="00ED7DD6"/>
    <w:rsid w:val="00EE060B"/>
    <w:rsid w:val="00EE15A1"/>
    <w:rsid w:val="00EE2A7C"/>
    <w:rsid w:val="00EE2C42"/>
    <w:rsid w:val="00EE341B"/>
    <w:rsid w:val="00EE4453"/>
    <w:rsid w:val="00EE569C"/>
    <w:rsid w:val="00EE5B01"/>
    <w:rsid w:val="00EE5FCE"/>
    <w:rsid w:val="00EE6BBD"/>
    <w:rsid w:val="00EE6E1E"/>
    <w:rsid w:val="00EE705F"/>
    <w:rsid w:val="00EF1462"/>
    <w:rsid w:val="00EF3104"/>
    <w:rsid w:val="00EF33D0"/>
    <w:rsid w:val="00EF54FD"/>
    <w:rsid w:val="00EF64FC"/>
    <w:rsid w:val="00EF73B6"/>
    <w:rsid w:val="00F0338C"/>
    <w:rsid w:val="00F07476"/>
    <w:rsid w:val="00F07F0D"/>
    <w:rsid w:val="00F13112"/>
    <w:rsid w:val="00F14AF0"/>
    <w:rsid w:val="00F15886"/>
    <w:rsid w:val="00F16FE6"/>
    <w:rsid w:val="00F20803"/>
    <w:rsid w:val="00F21F34"/>
    <w:rsid w:val="00F22DB5"/>
    <w:rsid w:val="00F23835"/>
    <w:rsid w:val="00F238BD"/>
    <w:rsid w:val="00F24992"/>
    <w:rsid w:val="00F30CC7"/>
    <w:rsid w:val="00F3103F"/>
    <w:rsid w:val="00F32F2F"/>
    <w:rsid w:val="00F33F3F"/>
    <w:rsid w:val="00F35BDD"/>
    <w:rsid w:val="00F35EF0"/>
    <w:rsid w:val="00F3781F"/>
    <w:rsid w:val="00F403FD"/>
    <w:rsid w:val="00F41E72"/>
    <w:rsid w:val="00F4582D"/>
    <w:rsid w:val="00F45BDF"/>
    <w:rsid w:val="00F50300"/>
    <w:rsid w:val="00F5254F"/>
    <w:rsid w:val="00F5414B"/>
    <w:rsid w:val="00F55371"/>
    <w:rsid w:val="00F56440"/>
    <w:rsid w:val="00F56E39"/>
    <w:rsid w:val="00F5B221"/>
    <w:rsid w:val="00F623E9"/>
    <w:rsid w:val="00F625B5"/>
    <w:rsid w:val="00F62841"/>
    <w:rsid w:val="00F62DC1"/>
    <w:rsid w:val="00F63951"/>
    <w:rsid w:val="00F63C86"/>
    <w:rsid w:val="00F67B58"/>
    <w:rsid w:val="00F71216"/>
    <w:rsid w:val="00F72FBA"/>
    <w:rsid w:val="00F73B17"/>
    <w:rsid w:val="00F76287"/>
    <w:rsid w:val="00F766BE"/>
    <w:rsid w:val="00F77EB9"/>
    <w:rsid w:val="00F80635"/>
    <w:rsid w:val="00F8115F"/>
    <w:rsid w:val="00F815D1"/>
    <w:rsid w:val="00F81E7E"/>
    <w:rsid w:val="00F81F0F"/>
    <w:rsid w:val="00F825F4"/>
    <w:rsid w:val="00F838DF"/>
    <w:rsid w:val="00F83DCA"/>
    <w:rsid w:val="00F91178"/>
    <w:rsid w:val="00F916A8"/>
    <w:rsid w:val="00F92AA1"/>
    <w:rsid w:val="00F92E90"/>
    <w:rsid w:val="00F932DE"/>
    <w:rsid w:val="00F963DD"/>
    <w:rsid w:val="00F9641A"/>
    <w:rsid w:val="00F97004"/>
    <w:rsid w:val="00FA067D"/>
    <w:rsid w:val="00FA1BE8"/>
    <w:rsid w:val="00FA1EE1"/>
    <w:rsid w:val="00FA2045"/>
    <w:rsid w:val="00FA7A66"/>
    <w:rsid w:val="00FB1AA9"/>
    <w:rsid w:val="00FB4B5A"/>
    <w:rsid w:val="00FB5963"/>
    <w:rsid w:val="00FB5DAA"/>
    <w:rsid w:val="00FC04B9"/>
    <w:rsid w:val="00FC07BF"/>
    <w:rsid w:val="00FC161A"/>
    <w:rsid w:val="00FC23D5"/>
    <w:rsid w:val="00FC4337"/>
    <w:rsid w:val="00FC4C1A"/>
    <w:rsid w:val="00FC56B5"/>
    <w:rsid w:val="00FC6001"/>
    <w:rsid w:val="00FC628F"/>
    <w:rsid w:val="00FC6468"/>
    <w:rsid w:val="00FC6D49"/>
    <w:rsid w:val="00FC721D"/>
    <w:rsid w:val="00FD004F"/>
    <w:rsid w:val="00FD17B3"/>
    <w:rsid w:val="00FD4922"/>
    <w:rsid w:val="00FD6461"/>
    <w:rsid w:val="00FE0281"/>
    <w:rsid w:val="00FE0810"/>
    <w:rsid w:val="00FE7083"/>
    <w:rsid w:val="00FF019F"/>
    <w:rsid w:val="00FF078E"/>
    <w:rsid w:val="00FF0F00"/>
    <w:rsid w:val="00FF1B2A"/>
    <w:rsid w:val="00FF2160"/>
    <w:rsid w:val="00FF2E31"/>
    <w:rsid w:val="00FF30DE"/>
    <w:rsid w:val="00FF644B"/>
    <w:rsid w:val="01EAC3D7"/>
    <w:rsid w:val="0426B51B"/>
    <w:rsid w:val="046917AD"/>
    <w:rsid w:val="0583F05A"/>
    <w:rsid w:val="08414FD3"/>
    <w:rsid w:val="0C69C409"/>
    <w:rsid w:val="0D2450F8"/>
    <w:rsid w:val="0E724671"/>
    <w:rsid w:val="100FE6FE"/>
    <w:rsid w:val="10363A98"/>
    <w:rsid w:val="12B47B24"/>
    <w:rsid w:val="12EB60C8"/>
    <w:rsid w:val="1549365A"/>
    <w:rsid w:val="17D68754"/>
    <w:rsid w:val="17E21D39"/>
    <w:rsid w:val="1841AF89"/>
    <w:rsid w:val="19562FE4"/>
    <w:rsid w:val="1AAA0E46"/>
    <w:rsid w:val="1F8782AF"/>
    <w:rsid w:val="212D38D4"/>
    <w:rsid w:val="2138B0ED"/>
    <w:rsid w:val="22528CD0"/>
    <w:rsid w:val="2460B649"/>
    <w:rsid w:val="270A2E39"/>
    <w:rsid w:val="2948AB42"/>
    <w:rsid w:val="296665A1"/>
    <w:rsid w:val="299ABA12"/>
    <w:rsid w:val="2D81CDFE"/>
    <w:rsid w:val="312A6712"/>
    <w:rsid w:val="31EBA2A1"/>
    <w:rsid w:val="31F91380"/>
    <w:rsid w:val="34D4F06D"/>
    <w:rsid w:val="35F91D70"/>
    <w:rsid w:val="3950955C"/>
    <w:rsid w:val="39E5A5C1"/>
    <w:rsid w:val="3A2690B5"/>
    <w:rsid w:val="3AEDBD1F"/>
    <w:rsid w:val="3C5F9D88"/>
    <w:rsid w:val="3E2DE58E"/>
    <w:rsid w:val="3F6FD06E"/>
    <w:rsid w:val="42344C9B"/>
    <w:rsid w:val="42791A70"/>
    <w:rsid w:val="4405F555"/>
    <w:rsid w:val="447F6D25"/>
    <w:rsid w:val="455888AB"/>
    <w:rsid w:val="47DA075B"/>
    <w:rsid w:val="4AF14177"/>
    <w:rsid w:val="534E96E8"/>
    <w:rsid w:val="55C262F0"/>
    <w:rsid w:val="58159515"/>
    <w:rsid w:val="59F417D7"/>
    <w:rsid w:val="5A52F29F"/>
    <w:rsid w:val="5D6F4ADC"/>
    <w:rsid w:val="5DADE7AA"/>
    <w:rsid w:val="5FBADDA4"/>
    <w:rsid w:val="5FC5B886"/>
    <w:rsid w:val="60E6E0A1"/>
    <w:rsid w:val="62797D41"/>
    <w:rsid w:val="63EFBD79"/>
    <w:rsid w:val="65085ABA"/>
    <w:rsid w:val="67A8C1BF"/>
    <w:rsid w:val="67F0E633"/>
    <w:rsid w:val="6B447B76"/>
    <w:rsid w:val="7028F59A"/>
    <w:rsid w:val="70EF883A"/>
    <w:rsid w:val="71865AD1"/>
    <w:rsid w:val="72C4F82C"/>
    <w:rsid w:val="72F1A1DB"/>
    <w:rsid w:val="74C22A73"/>
    <w:rsid w:val="74C555BE"/>
    <w:rsid w:val="755AB1E2"/>
    <w:rsid w:val="782566F6"/>
    <w:rsid w:val="78C9E8C0"/>
    <w:rsid w:val="7A11A7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cinsinresolver1">
    <w:name w:val="Mención sin resolver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40236382">
      <w:bodyDiv w:val="1"/>
      <w:marLeft w:val="0"/>
      <w:marRight w:val="0"/>
      <w:marTop w:val="0"/>
      <w:marBottom w:val="0"/>
      <w:divBdr>
        <w:top w:val="none" w:sz="0" w:space="0" w:color="auto"/>
        <w:left w:val="none" w:sz="0" w:space="0" w:color="auto"/>
        <w:bottom w:val="none" w:sz="0" w:space="0" w:color="auto"/>
        <w:right w:val="none" w:sz="0" w:space="0" w:color="auto"/>
      </w:divBdr>
      <w:divsChild>
        <w:div w:id="1289121327">
          <w:marLeft w:val="0"/>
          <w:marRight w:val="0"/>
          <w:marTop w:val="0"/>
          <w:marBottom w:val="0"/>
          <w:divBdr>
            <w:top w:val="none" w:sz="0" w:space="0" w:color="auto"/>
            <w:left w:val="none" w:sz="0" w:space="0" w:color="auto"/>
            <w:bottom w:val="none" w:sz="0" w:space="0" w:color="auto"/>
            <w:right w:val="none" w:sz="0" w:space="0" w:color="auto"/>
          </w:divBdr>
          <w:divsChild>
            <w:div w:id="1648783920">
              <w:marLeft w:val="0"/>
              <w:marRight w:val="0"/>
              <w:marTop w:val="0"/>
              <w:marBottom w:val="0"/>
              <w:divBdr>
                <w:top w:val="none" w:sz="0" w:space="0" w:color="auto"/>
                <w:left w:val="none" w:sz="0" w:space="0" w:color="auto"/>
                <w:bottom w:val="none" w:sz="0" w:space="0" w:color="auto"/>
                <w:right w:val="none" w:sz="0" w:space="0" w:color="auto"/>
              </w:divBdr>
              <w:divsChild>
                <w:div w:id="195801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128811">
      <w:bodyDiv w:val="1"/>
      <w:marLeft w:val="0"/>
      <w:marRight w:val="0"/>
      <w:marTop w:val="0"/>
      <w:marBottom w:val="0"/>
      <w:divBdr>
        <w:top w:val="none" w:sz="0" w:space="0" w:color="auto"/>
        <w:left w:val="none" w:sz="0" w:space="0" w:color="auto"/>
        <w:bottom w:val="none" w:sz="0" w:space="0" w:color="auto"/>
        <w:right w:val="none" w:sz="0" w:space="0" w:color="auto"/>
      </w:divBdr>
    </w:div>
    <w:div w:id="692659005">
      <w:bodyDiv w:val="1"/>
      <w:marLeft w:val="0"/>
      <w:marRight w:val="0"/>
      <w:marTop w:val="0"/>
      <w:marBottom w:val="0"/>
      <w:divBdr>
        <w:top w:val="none" w:sz="0" w:space="0" w:color="auto"/>
        <w:left w:val="none" w:sz="0" w:space="0" w:color="auto"/>
        <w:bottom w:val="none" w:sz="0" w:space="0" w:color="auto"/>
        <w:right w:val="none" w:sz="0" w:space="0" w:color="auto"/>
      </w:divBdr>
      <w:divsChild>
        <w:div w:id="338892295">
          <w:marLeft w:val="0"/>
          <w:marRight w:val="0"/>
          <w:marTop w:val="0"/>
          <w:marBottom w:val="0"/>
          <w:divBdr>
            <w:top w:val="none" w:sz="0" w:space="0" w:color="auto"/>
            <w:left w:val="none" w:sz="0" w:space="0" w:color="auto"/>
            <w:bottom w:val="none" w:sz="0" w:space="0" w:color="auto"/>
            <w:right w:val="none" w:sz="0" w:space="0" w:color="auto"/>
          </w:divBdr>
          <w:divsChild>
            <w:div w:id="1867870290">
              <w:marLeft w:val="0"/>
              <w:marRight w:val="0"/>
              <w:marTop w:val="0"/>
              <w:marBottom w:val="0"/>
              <w:divBdr>
                <w:top w:val="none" w:sz="0" w:space="0" w:color="auto"/>
                <w:left w:val="none" w:sz="0" w:space="0" w:color="auto"/>
                <w:bottom w:val="none" w:sz="0" w:space="0" w:color="auto"/>
                <w:right w:val="none" w:sz="0" w:space="0" w:color="auto"/>
              </w:divBdr>
              <w:divsChild>
                <w:div w:id="1066729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698676">
      <w:bodyDiv w:val="1"/>
      <w:marLeft w:val="0"/>
      <w:marRight w:val="0"/>
      <w:marTop w:val="0"/>
      <w:marBottom w:val="0"/>
      <w:divBdr>
        <w:top w:val="none" w:sz="0" w:space="0" w:color="auto"/>
        <w:left w:val="none" w:sz="0" w:space="0" w:color="auto"/>
        <w:bottom w:val="none" w:sz="0" w:space="0" w:color="auto"/>
        <w:right w:val="none" w:sz="0" w:space="0" w:color="auto"/>
      </w:divBdr>
      <w:divsChild>
        <w:div w:id="220596796">
          <w:marLeft w:val="0"/>
          <w:marRight w:val="0"/>
          <w:marTop w:val="0"/>
          <w:marBottom w:val="0"/>
          <w:divBdr>
            <w:top w:val="none" w:sz="0" w:space="0" w:color="auto"/>
            <w:left w:val="none" w:sz="0" w:space="0" w:color="auto"/>
            <w:bottom w:val="none" w:sz="0" w:space="0" w:color="auto"/>
            <w:right w:val="none" w:sz="0" w:space="0" w:color="auto"/>
          </w:divBdr>
          <w:divsChild>
            <w:div w:id="884440864">
              <w:marLeft w:val="0"/>
              <w:marRight w:val="0"/>
              <w:marTop w:val="0"/>
              <w:marBottom w:val="0"/>
              <w:divBdr>
                <w:top w:val="none" w:sz="0" w:space="0" w:color="auto"/>
                <w:left w:val="none" w:sz="0" w:space="0" w:color="auto"/>
                <w:bottom w:val="none" w:sz="0" w:space="0" w:color="auto"/>
                <w:right w:val="none" w:sz="0" w:space="0" w:color="auto"/>
              </w:divBdr>
              <w:divsChild>
                <w:div w:id="108417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637709">
      <w:bodyDiv w:val="1"/>
      <w:marLeft w:val="0"/>
      <w:marRight w:val="0"/>
      <w:marTop w:val="0"/>
      <w:marBottom w:val="0"/>
      <w:divBdr>
        <w:top w:val="none" w:sz="0" w:space="0" w:color="auto"/>
        <w:left w:val="none" w:sz="0" w:space="0" w:color="auto"/>
        <w:bottom w:val="none" w:sz="0" w:space="0" w:color="auto"/>
        <w:right w:val="none" w:sz="0" w:space="0" w:color="auto"/>
      </w:divBdr>
    </w:div>
    <w:div w:id="1115294278">
      <w:bodyDiv w:val="1"/>
      <w:marLeft w:val="0"/>
      <w:marRight w:val="0"/>
      <w:marTop w:val="0"/>
      <w:marBottom w:val="0"/>
      <w:divBdr>
        <w:top w:val="none" w:sz="0" w:space="0" w:color="auto"/>
        <w:left w:val="none" w:sz="0" w:space="0" w:color="auto"/>
        <w:bottom w:val="none" w:sz="0" w:space="0" w:color="auto"/>
        <w:right w:val="none" w:sz="0" w:space="0" w:color="auto"/>
      </w:divBdr>
      <w:divsChild>
        <w:div w:id="349260750">
          <w:marLeft w:val="0"/>
          <w:marRight w:val="0"/>
          <w:marTop w:val="0"/>
          <w:marBottom w:val="0"/>
          <w:divBdr>
            <w:top w:val="none" w:sz="0" w:space="0" w:color="auto"/>
            <w:left w:val="none" w:sz="0" w:space="0" w:color="auto"/>
            <w:bottom w:val="none" w:sz="0" w:space="0" w:color="auto"/>
            <w:right w:val="none" w:sz="0" w:space="0" w:color="auto"/>
          </w:divBdr>
          <w:divsChild>
            <w:div w:id="788358819">
              <w:marLeft w:val="0"/>
              <w:marRight w:val="0"/>
              <w:marTop w:val="0"/>
              <w:marBottom w:val="0"/>
              <w:divBdr>
                <w:top w:val="none" w:sz="0" w:space="0" w:color="auto"/>
                <w:left w:val="none" w:sz="0" w:space="0" w:color="auto"/>
                <w:bottom w:val="none" w:sz="0" w:space="0" w:color="auto"/>
                <w:right w:val="none" w:sz="0" w:space="0" w:color="auto"/>
              </w:divBdr>
              <w:divsChild>
                <w:div w:id="161520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7282698">
      <w:bodyDiv w:val="1"/>
      <w:marLeft w:val="0"/>
      <w:marRight w:val="0"/>
      <w:marTop w:val="0"/>
      <w:marBottom w:val="0"/>
      <w:divBdr>
        <w:top w:val="none" w:sz="0" w:space="0" w:color="auto"/>
        <w:left w:val="none" w:sz="0" w:space="0" w:color="auto"/>
        <w:bottom w:val="none" w:sz="0" w:space="0" w:color="auto"/>
        <w:right w:val="none" w:sz="0" w:space="0" w:color="auto"/>
      </w:divBdr>
      <w:divsChild>
        <w:div w:id="144667264">
          <w:marLeft w:val="0"/>
          <w:marRight w:val="0"/>
          <w:marTop w:val="0"/>
          <w:marBottom w:val="0"/>
          <w:divBdr>
            <w:top w:val="none" w:sz="0" w:space="0" w:color="auto"/>
            <w:left w:val="none" w:sz="0" w:space="0" w:color="auto"/>
            <w:bottom w:val="none" w:sz="0" w:space="0" w:color="auto"/>
            <w:right w:val="none" w:sz="0" w:space="0" w:color="auto"/>
          </w:divBdr>
          <w:divsChild>
            <w:div w:id="1513061221">
              <w:marLeft w:val="0"/>
              <w:marRight w:val="0"/>
              <w:marTop w:val="0"/>
              <w:marBottom w:val="0"/>
              <w:divBdr>
                <w:top w:val="none" w:sz="0" w:space="0" w:color="auto"/>
                <w:left w:val="none" w:sz="0" w:space="0" w:color="auto"/>
                <w:bottom w:val="none" w:sz="0" w:space="0" w:color="auto"/>
                <w:right w:val="none" w:sz="0" w:space="0" w:color="auto"/>
              </w:divBdr>
              <w:divsChild>
                <w:div w:id="1024598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396426">
      <w:bodyDiv w:val="1"/>
      <w:marLeft w:val="0"/>
      <w:marRight w:val="0"/>
      <w:marTop w:val="0"/>
      <w:marBottom w:val="0"/>
      <w:divBdr>
        <w:top w:val="none" w:sz="0" w:space="0" w:color="auto"/>
        <w:left w:val="none" w:sz="0" w:space="0" w:color="auto"/>
        <w:bottom w:val="none" w:sz="0" w:space="0" w:color="auto"/>
        <w:right w:val="none" w:sz="0" w:space="0" w:color="auto"/>
      </w:divBdr>
      <w:divsChild>
        <w:div w:id="37751474">
          <w:marLeft w:val="0"/>
          <w:marRight w:val="0"/>
          <w:marTop w:val="0"/>
          <w:marBottom w:val="0"/>
          <w:divBdr>
            <w:top w:val="none" w:sz="0" w:space="0" w:color="auto"/>
            <w:left w:val="none" w:sz="0" w:space="0" w:color="auto"/>
            <w:bottom w:val="none" w:sz="0" w:space="0" w:color="auto"/>
            <w:right w:val="none" w:sz="0" w:space="0" w:color="auto"/>
          </w:divBdr>
          <w:divsChild>
            <w:div w:id="1398283790">
              <w:marLeft w:val="0"/>
              <w:marRight w:val="0"/>
              <w:marTop w:val="0"/>
              <w:marBottom w:val="0"/>
              <w:divBdr>
                <w:top w:val="none" w:sz="0" w:space="0" w:color="auto"/>
                <w:left w:val="none" w:sz="0" w:space="0" w:color="auto"/>
                <w:bottom w:val="none" w:sz="0" w:space="0" w:color="auto"/>
                <w:right w:val="none" w:sz="0" w:space="0" w:color="auto"/>
              </w:divBdr>
              <w:divsChild>
                <w:div w:id="1022433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748762">
      <w:bodyDiv w:val="1"/>
      <w:marLeft w:val="0"/>
      <w:marRight w:val="0"/>
      <w:marTop w:val="0"/>
      <w:marBottom w:val="0"/>
      <w:divBdr>
        <w:top w:val="none" w:sz="0" w:space="0" w:color="auto"/>
        <w:left w:val="none" w:sz="0" w:space="0" w:color="auto"/>
        <w:bottom w:val="none" w:sz="0" w:space="0" w:color="auto"/>
        <w:right w:val="none" w:sz="0" w:space="0" w:color="auto"/>
      </w:divBdr>
      <w:divsChild>
        <w:div w:id="1475830463">
          <w:marLeft w:val="0"/>
          <w:marRight w:val="0"/>
          <w:marTop w:val="0"/>
          <w:marBottom w:val="0"/>
          <w:divBdr>
            <w:top w:val="none" w:sz="0" w:space="0" w:color="auto"/>
            <w:left w:val="none" w:sz="0" w:space="0" w:color="auto"/>
            <w:bottom w:val="none" w:sz="0" w:space="0" w:color="auto"/>
            <w:right w:val="none" w:sz="0" w:space="0" w:color="auto"/>
          </w:divBdr>
          <w:divsChild>
            <w:div w:id="801508001">
              <w:marLeft w:val="0"/>
              <w:marRight w:val="0"/>
              <w:marTop w:val="0"/>
              <w:marBottom w:val="0"/>
              <w:divBdr>
                <w:top w:val="none" w:sz="0" w:space="0" w:color="auto"/>
                <w:left w:val="none" w:sz="0" w:space="0" w:color="auto"/>
                <w:bottom w:val="none" w:sz="0" w:space="0" w:color="auto"/>
                <w:right w:val="none" w:sz="0" w:space="0" w:color="auto"/>
              </w:divBdr>
              <w:divsChild>
                <w:div w:id="1358769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9EF09C-3A30-48D4-8187-044EDEC7B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2352</Words>
  <Characters>127412</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14T15:34:00Z</dcterms:created>
  <dcterms:modified xsi:type="dcterms:W3CDTF">2020-07-14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6e5334-01f5-32bf-8b2e-c5745d82b18f</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